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7FF44856" w:rsidR="00D55A18" w:rsidRPr="002D676C" w:rsidRDefault="00740C61" w:rsidP="00FA4439">
      <w:r>
        <w:t>Both a</w:t>
      </w:r>
      <w:r w:rsidR="00B86355">
        <w:t>dditive and multiplicative v</w:t>
      </w:r>
      <w:r w:rsidR="00C95BF8" w:rsidRPr="002D676C">
        <w:t xml:space="preserve">ariance </w:t>
      </w:r>
      <w:r w:rsidR="00D55A18" w:rsidRPr="002D676C">
        <w:t>quantitative trait loci (vQTL) analysis</w:t>
      </w:r>
      <w:r w:rsidR="001F2299" w:rsidRPr="002D676C">
        <w:t xml:space="preserve"> </w:t>
      </w:r>
      <w:r w:rsidR="0054089C" w:rsidRPr="002D676C">
        <w:t xml:space="preserve">has </w:t>
      </w:r>
      <w:r w:rsidR="001F2299" w:rsidRPr="002D676C">
        <w:t xml:space="preserve">recently received </w:t>
      </w:r>
      <w:r w:rsidR="00D55A18" w:rsidRPr="002D676C">
        <w:t xml:space="preserve">attention </w:t>
      </w:r>
      <w:r w:rsidR="001F2299" w:rsidRPr="002D676C">
        <w:t>for</w:t>
      </w:r>
      <w:r w:rsidR="00D55A18" w:rsidRPr="002D676C">
        <w:t xml:space="preserve"> </w:t>
      </w:r>
      <w:r w:rsidR="00FA4439">
        <w:t>the</w:t>
      </w:r>
      <w:r w:rsidR="00FA67C0" w:rsidRPr="002D676C">
        <w:t xml:space="preserve"> </w:t>
      </w:r>
      <w:r w:rsidR="00D55A18" w:rsidRPr="002D676C">
        <w:t xml:space="preserve">ability to </w:t>
      </w:r>
      <w:r w:rsidR="0054089C" w:rsidRPr="002D676C">
        <w:t>find</w:t>
      </w:r>
      <w:r w:rsidR="00D55A18" w:rsidRPr="002D676C">
        <w:t xml:space="preserve"> </w:t>
      </w:r>
      <w:r w:rsidR="001F2299" w:rsidRPr="002D676C">
        <w:t xml:space="preserve">candidate </w:t>
      </w:r>
      <w:r w:rsidR="006860F2" w:rsidRPr="002D676C">
        <w:t>single nucleotide polymorphisms (SNPs)</w:t>
      </w:r>
      <w:r w:rsidR="00D55A18" w:rsidRPr="002D676C">
        <w:t xml:space="preserve"> </w:t>
      </w:r>
      <w:r w:rsidR="001F2299" w:rsidRPr="002D676C">
        <w:t>for GxE</w:t>
      </w:r>
      <w:r w:rsidR="00D60659" w:rsidRPr="002D676C">
        <w:t>s</w:t>
      </w:r>
      <w:r w:rsidR="001F2299" w:rsidRPr="002D676C">
        <w:t xml:space="preserve"> </w:t>
      </w:r>
      <w:r w:rsidR="00D55A18" w:rsidRPr="002D676C">
        <w:t xml:space="preserve">without actual environmental exposome profiling. The rationale is that </w:t>
      </w:r>
      <w:r w:rsidR="007D5D22">
        <w:t xml:space="preserve">unaccounted </w:t>
      </w:r>
      <w:r w:rsidR="00D55A18" w:rsidRPr="002D676C">
        <w:t>GxE</w:t>
      </w:r>
      <w:r w:rsidR="001F2299" w:rsidRPr="002D676C">
        <w:t xml:space="preserve"> </w:t>
      </w:r>
      <w:r w:rsidR="007D5D22">
        <w:t>causes</w:t>
      </w:r>
      <w:r w:rsidR="00D55A18" w:rsidRPr="002D676C">
        <w:t xml:space="preserve"> the residual variance of a quantitative </w:t>
      </w:r>
      <w:r w:rsidR="007D5D22">
        <w:t>trait to</w:t>
      </w:r>
      <w:r w:rsidR="007D5D22" w:rsidRPr="002D676C">
        <w:t xml:space="preserve"> </w:t>
      </w:r>
      <w:r w:rsidR="00D55A18" w:rsidRPr="002D676C">
        <w:t>chang</w:t>
      </w:r>
      <w:r w:rsidR="001F2299" w:rsidRPr="002D676C">
        <w:t>e</w:t>
      </w:r>
      <w:r w:rsidR="00D55A18" w:rsidRPr="002D676C">
        <w:t xml:space="preserve"> across allele dosages</w:t>
      </w:r>
      <w:r w:rsidR="0054089C" w:rsidRPr="002D676C">
        <w:t>—</w:t>
      </w:r>
      <w:r w:rsidR="00D55A18" w:rsidRPr="002D676C">
        <w:t xml:space="preserve">a non-uniformity </w:t>
      </w:r>
      <w:r w:rsidR="0054089C" w:rsidRPr="002D676C">
        <w:t>that</w:t>
      </w:r>
      <w:r w:rsidR="00423AE3">
        <w:t xml:space="preserve">, when captured, </w:t>
      </w:r>
      <w:r w:rsidR="002512E6">
        <w:t>suggests</w:t>
      </w:r>
      <w:r w:rsidR="00423AE3">
        <w:t xml:space="preserve"> GxE.</w:t>
      </w:r>
    </w:p>
    <w:p w14:paraId="52C5622B" w14:textId="23BE797A" w:rsidR="00D55A18" w:rsidRPr="002D676C" w:rsidRDefault="00AF6039" w:rsidP="00FA4439">
      <w:r>
        <w:t xml:space="preserve">Based on the simplest additive vQTL scanner – 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9664BC">
        <w:t>scanners</w:t>
      </w:r>
      <w:r w:rsidR="008467F9">
        <w:t xml:space="preserve"> </w:t>
      </w:r>
      <w:r w:rsidR="006C7FB1">
        <w:t xml:space="preserv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FF7D11">
        <w:t>,</w:t>
      </w:r>
      <w:r w:rsidR="00880DBA">
        <w:t xml:space="preserve"> </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49E662E7" w14:textId="56358C99" w:rsidR="00FB6D52" w:rsidRDefault="00D55A18" w:rsidP="00FA4439">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 xml:space="preserve">W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metadata required for reproducibility and independent applications</w:t>
      </w:r>
      <w:r w:rsidR="00FB6D52" w:rsidRPr="002D676C">
        <w:t>.</w:t>
      </w:r>
    </w:p>
    <w:p w14:paraId="622A31AF" w14:textId="08EEBD72" w:rsidR="00D55A18" w:rsidRPr="002D676C" w:rsidRDefault="005D372F" w:rsidP="00D349D7">
      <w:r>
        <w:t>Using</w:t>
      </w:r>
      <w:r w:rsidRPr="002D676C">
        <w:t xml:space="preserve"> </w:t>
      </w:r>
      <w:r w:rsidR="00D55A18" w:rsidRPr="002D676C">
        <w:t xml:space="preserve">environmental exposome </w:t>
      </w:r>
      <w:r w:rsidR="0054089C" w:rsidRPr="002D676C">
        <w:t xml:space="preserve">data </w:t>
      </w:r>
      <w:r w:rsidR="00D55A18" w:rsidRPr="002D676C">
        <w:t xml:space="preserve">collected </w:t>
      </w:r>
      <w:r w:rsidR="001F2299" w:rsidRPr="002D676C">
        <w:t xml:space="preserve">in </w:t>
      </w:r>
      <w:r w:rsidR="00D55A18" w:rsidRPr="002D676C">
        <w:t xml:space="preserve">the Personalized Environmental Genetic Study (PEGS), we </w:t>
      </w:r>
      <w:r w:rsidR="001F2299" w:rsidRPr="002D676C">
        <w:t xml:space="preserve">found </w:t>
      </w:r>
      <w:r w:rsidR="00D55A18" w:rsidRPr="002D676C">
        <w:t xml:space="preserve">that high-ranking genome variants selected by VLA enriched the detection of genome-exposome-wide significant GxE </w:t>
      </w:r>
      <w:r w:rsidR="001F2299" w:rsidRPr="002D676C">
        <w:t xml:space="preserve">SNPs </w:t>
      </w:r>
      <w:r w:rsidR="00D55A18" w:rsidRPr="002D676C">
        <w:t xml:space="preserve">for cardiovascular disease (CVD), type 2 diabetes (T2D), and </w:t>
      </w:r>
      <w:r w:rsidR="0054089C" w:rsidRPr="002D676C">
        <w:t>body mass index (</w:t>
      </w:r>
      <w:r w:rsidR="00D55A18" w:rsidRPr="002D676C">
        <w:t>BMI</w:t>
      </w:r>
      <w:r w:rsidR="0054089C" w:rsidRPr="002D676C">
        <w:t>)</w:t>
      </w:r>
      <w:r w:rsidR="00D55A18"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181FFCBE"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r w:rsidR="00B4664C" w:rsidRPr="00A22D0A">
        <w:t>, unaccou</w:t>
      </w:r>
      <w:r w:rsidR="00B4664C">
        <w:t>nted</w:t>
      </w:r>
      <w:r w:rsidR="00600C27">
        <w:t>-</w:t>
      </w:r>
      <w:r>
        <w:t xml:space="preserve">for </w:t>
      </w:r>
      <w:bookmarkStart w:id="0" w:name="_Hlk86410018"/>
      <w:r w:rsidR="00B4664C">
        <w:t xml:space="preserve">GxE effects are recognized as part of the heritability </w:t>
      </w:r>
      <w:r>
        <w:t>“</w:t>
      </w:r>
      <w:r w:rsidR="00B4664C">
        <w:t>missed</w:t>
      </w:r>
      <w:r>
        <w:t>”</w:t>
      </w:r>
      <w:r w:rsidR="00B4664C">
        <w:t xml:space="preserve"> by </w:t>
      </w:r>
      <w:r w:rsidR="00B4664C">
        <w:lastRenderedPageBreak/>
        <w:t xml:space="preserve">variants selected by </w:t>
      </w:r>
      <w:r>
        <w:t>g</w:t>
      </w:r>
      <w:r w:rsidR="00B4664C">
        <w:t>enome-wide association studies (GWAS)</w:t>
      </w:r>
      <w:bookmarkEnd w:id="0"/>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 xml:space="preserve">and </w:t>
      </w:r>
      <w:r w:rsidR="00B4664C" w:rsidRPr="00F54CEC">
        <w:t xml:space="preserve">the </w:t>
      </w:r>
      <w:r w:rsidR="00E948B3">
        <w:t xml:space="preserve">insufficient </w:t>
      </w:r>
      <w:r w:rsidR="00B4664C" w:rsidRPr="00F54CEC">
        <w:t>sample sizes of most previous studies</w:t>
      </w:r>
      <w:r w:rsidR="00E948B3">
        <w:t xml:space="preserve"> for</w:t>
      </w:r>
      <w:r w:rsidR="00B4664C" w:rsidRPr="00F54CEC">
        <w:t xml:space="preserve"> detect</w:t>
      </w:r>
      <w:r w:rsidR="00E948B3">
        <w:t>ing</w:t>
      </w:r>
      <w:r w:rsidR="00B4664C" w:rsidRPr="00F54CEC">
        <w:t xml:space="preserve"> G</w:t>
      </w:r>
      <w:r w:rsidR="00AB20D5">
        <w:t>xE</w:t>
      </w:r>
      <w:r w:rsidR="00B4664C" w:rsidRPr="00F54CEC">
        <w:t xml:space="preserve"> effects</w:t>
      </w:r>
      <w:r w:rsidR="00BD11DD">
        <w:t>, which are often</w:t>
      </w:r>
      <w:r w:rsidR="00BD11DD" w:rsidRPr="00BD11DD">
        <w:t xml:space="preserve"> </w:t>
      </w:r>
      <w:r w:rsidR="00BD11DD" w:rsidRPr="00F54CEC">
        <w:t xml:space="preserve">small </w:t>
      </w:r>
      <w:r w:rsidR="00BD11DD" w:rsidRPr="008B3596">
        <w:rPr>
          <w:highlight w:val="yellow"/>
        </w:rPr>
        <w:t>(9–11)</w:t>
      </w:r>
      <w:r w:rsidR="00B4664C">
        <w:t>.</w:t>
      </w:r>
    </w:p>
    <w:p w14:paraId="25699113" w14:textId="5D98DCD2" w:rsidR="00E0329C" w:rsidRDefault="00BD11DD" w:rsidP="00E0329C">
      <w:r>
        <w:t>In large cohort</w:t>
      </w:r>
      <w:r w:rsidR="004273BD">
        <w:t>s</w:t>
      </w:r>
      <w:r>
        <w:t xml:space="preserve"> with comprehensive exposome and genome data, a genome-exposome wide </w:t>
      </w:r>
      <w:proofErr w:type="gramStart"/>
      <w:r>
        <w:t xml:space="preserve">association </w:t>
      </w:r>
      <w:r w:rsidR="00D2261D">
        <w:t xml:space="preserve"> </w:t>
      </w:r>
      <w:r>
        <w:t>study</w:t>
      </w:r>
      <w:proofErr w:type="gramEnd"/>
      <w:r>
        <w:t xml:space="preserve"> </w:t>
      </w:r>
      <w:r w:rsidR="00D2261D">
        <w:t>(GxE-WAS)</w:t>
      </w:r>
      <w:r w:rsidR="00D2261D" w:rsidDel="0086291E">
        <w:t xml:space="preserve"> </w:t>
      </w:r>
      <w:r w:rsidR="00107F96">
        <w:t>can test</w:t>
      </w:r>
      <w:r>
        <w:t xml:space="preserve"> for interactions</w:t>
      </w:r>
      <w:r w:rsidR="00704344">
        <w:t xml:space="preserve"> between genome variants and environmental </w:t>
      </w:r>
      <w:r w:rsidR="005C42FA">
        <w:t>exposures</w:t>
      </w:r>
      <w:r w:rsidR="00D21C81">
        <w:t>, but the</w:t>
      </w:r>
      <w:r>
        <w:t xml:space="preserve"> multiple testing and computation</w:t>
      </w:r>
      <w:r w:rsidR="00731E16">
        <w:t xml:space="preserve"> becomes </w:t>
      </w:r>
      <w:r w:rsidR="00D21C81">
        <w:t>severe</w:t>
      </w:r>
      <w:r>
        <w:t xml:space="preserve"> </w:t>
      </w:r>
      <w:r w:rsidR="00731E16">
        <w:t xml:space="preserve">challenges </w:t>
      </w:r>
      <w:r w:rsidR="005D7D66">
        <w:t xml:space="preserve">due to </w:t>
      </w:r>
      <w:r w:rsidR="009C3078">
        <w:t xml:space="preserve">the </w:t>
      </w:r>
      <w:r>
        <w:t>overwhelming number of crossovers between exposures and genome variants.</w:t>
      </w:r>
      <w:r w:rsidR="00CA45F2">
        <w:t xml:space="preserve"> </w:t>
      </w:r>
      <w:r w:rsidR="0007181D">
        <w:t>M</w:t>
      </w:r>
      <w:r w:rsidR="003A4116">
        <w:t>ore practical</w:t>
      </w:r>
      <w:r w:rsidR="0007181D">
        <w:t xml:space="preserve">ly, one </w:t>
      </w:r>
      <w:r w:rsidR="00005224">
        <w:t>could</w:t>
      </w:r>
      <w:r w:rsidR="0007181D">
        <w:t xml:space="preserve"> </w:t>
      </w:r>
      <w:r w:rsidR="00135C79">
        <w:t xml:space="preserve">prioritize </w:t>
      </w:r>
      <w:r w:rsidR="000D2621">
        <w:t>variants</w:t>
      </w:r>
      <w:r w:rsidR="00453D4B">
        <w:t xml:space="preserve"> </w:t>
      </w:r>
      <w:r w:rsidR="009B7A1C">
        <w:t xml:space="preserve">in or near </w:t>
      </w:r>
      <w:r w:rsidR="00D65492">
        <w:t xml:space="preserve">genome </w:t>
      </w:r>
      <w:r w:rsidR="009B7A1C">
        <w:t xml:space="preserve">features </w:t>
      </w:r>
      <w:r w:rsidR="005D79EE">
        <w:t xml:space="preserve">likely to </w:t>
      </w:r>
      <w:r w:rsidR="0000779F">
        <w:t xml:space="preserve">impact the phenotype </w:t>
      </w:r>
      <w:r w:rsidR="00474C36">
        <w:t xml:space="preserve">according to </w:t>
      </w:r>
      <w:r w:rsidR="00FB3BCD" w:rsidRPr="000928E1">
        <w:rPr>
          <w:i/>
          <w:iCs/>
        </w:rPr>
        <w:t xml:space="preserve">a </w:t>
      </w:r>
      <w:r w:rsidR="00CA45F2" w:rsidRPr="00132580">
        <w:rPr>
          <w:i/>
          <w:iCs/>
        </w:rPr>
        <w:t>prior</w:t>
      </w:r>
      <w:r w:rsidR="00FB3BCD" w:rsidRPr="000928E1">
        <w:rPr>
          <w:i/>
          <w:iCs/>
        </w:rPr>
        <w:t>i</w:t>
      </w:r>
      <w:r w:rsidR="00CA45F2">
        <w:t xml:space="preserve"> </w:t>
      </w:r>
      <w:r w:rsidR="00E948B3">
        <w:t xml:space="preserve">biological </w:t>
      </w:r>
      <w:proofErr w:type="gramStart"/>
      <w:r w:rsidR="00E948B3">
        <w:t>knowledge</w:t>
      </w:r>
      <w:r w:rsidR="0048148C">
        <w:t>,</w:t>
      </w:r>
      <w:r w:rsidR="006970ED">
        <w:t xml:space="preserve"> or</w:t>
      </w:r>
      <w:proofErr w:type="gramEnd"/>
      <w:r w:rsidR="006970ED">
        <w:t xml:space="preserve"> </w:t>
      </w:r>
      <w:r w:rsidR="00132580">
        <w:t>pri</w:t>
      </w:r>
      <w:r w:rsidR="00C96FA0">
        <w:t>oritize variants</w:t>
      </w:r>
      <w:r w:rsidR="00D65492">
        <w:t xml:space="preserve"> </w:t>
      </w:r>
      <w:r w:rsidR="00E41102">
        <w:t xml:space="preserve">reaching </w:t>
      </w:r>
      <w:r w:rsidR="002B6265">
        <w:t xml:space="preserve">certain </w:t>
      </w:r>
      <w:r w:rsidR="007A4138">
        <w:t xml:space="preserve">GWAS </w:t>
      </w:r>
      <w:r w:rsidR="00333AC7">
        <w:t>significan</w:t>
      </w:r>
      <w:r w:rsidR="001C5D58">
        <w:t>ce</w:t>
      </w:r>
      <w:r w:rsidR="009B7A1C">
        <w:t>.</w:t>
      </w:r>
      <w:r w:rsidR="00E948B3">
        <w:t xml:space="preserve"> </w:t>
      </w:r>
      <w:r w:rsidR="009B7A1C">
        <w:t>T</w:t>
      </w:r>
      <w:r w:rsidR="00D53B5F">
        <w:t>he</w:t>
      </w:r>
      <w:r w:rsidR="00E41102">
        <w:t>se approaches</w:t>
      </w:r>
      <w:r w:rsidR="00D53B5F">
        <w:t xml:space="preserve"> </w:t>
      </w:r>
      <w:r w:rsidR="00D65492">
        <w:t xml:space="preserve">however, </w:t>
      </w:r>
      <w:r w:rsidR="006B761B">
        <w:t xml:space="preserve">either </w:t>
      </w:r>
      <w:r w:rsidR="00162C84">
        <w:t>hind</w:t>
      </w:r>
      <w:r w:rsidR="00F92810">
        <w:t>er</w:t>
      </w:r>
      <w:r w:rsidR="00162C84">
        <w:t xml:space="preserve"> hypothesis generati</w:t>
      </w:r>
      <w:r w:rsidR="007D2A87">
        <w:t>ng</w:t>
      </w:r>
      <w:r w:rsidR="006B761B">
        <w:t xml:space="preserve"> due to the reliance on prior </w:t>
      </w:r>
      <w:r w:rsidR="005F76A7">
        <w:t xml:space="preserve">knowledge, </w:t>
      </w:r>
      <w:r w:rsidR="006B761B">
        <w:t xml:space="preserve">or </w:t>
      </w:r>
      <w:r w:rsidR="00BD5726">
        <w:t>prone</w:t>
      </w:r>
      <w:r w:rsidR="000B30A1">
        <w:t xml:space="preserve"> to </w:t>
      </w:r>
      <w:r w:rsidR="00EB298B">
        <w:t xml:space="preserve">false </w:t>
      </w:r>
      <w:r w:rsidR="00BD5726">
        <w:t>positives</w:t>
      </w:r>
      <w:r w:rsidR="00EB298B">
        <w:t xml:space="preserve"> </w:t>
      </w:r>
      <w:r w:rsidR="00165F15">
        <w:t xml:space="preserve">due to the </w:t>
      </w:r>
      <w:r w:rsidR="00317EF5">
        <w:t xml:space="preserve">uncanny </w:t>
      </w:r>
      <w:r w:rsidR="00165F15">
        <w:t xml:space="preserve">assumption </w:t>
      </w:r>
      <w:r w:rsidR="00CD17C7">
        <w:t xml:space="preserve">that </w:t>
      </w:r>
      <w:r w:rsidR="00CA45F2" w:rsidRPr="00161561">
        <w:t>strong interactions</w:t>
      </w:r>
      <w:r w:rsidR="00CA45F2" w:rsidRPr="00F37303">
        <w:t xml:space="preserve"> </w:t>
      </w:r>
      <w:proofErr w:type="gramStart"/>
      <w:r w:rsidR="00CD17C7">
        <w:t>exerts</w:t>
      </w:r>
      <w:proofErr w:type="gramEnd"/>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r w:rsidR="00E0329C">
        <w:t xml:space="preserve">, </w:t>
      </w:r>
      <w:r w:rsidR="00EA2EA7">
        <w:t xml:space="preserve">which is </w:t>
      </w:r>
      <w:r w:rsidR="00E0329C" w:rsidRPr="00161561">
        <w:t xml:space="preserve">not </w:t>
      </w:r>
      <w:r w:rsidR="00CD17C7">
        <w:t>necessarily</w:t>
      </w:r>
      <w:r w:rsidR="001C2A72" w:rsidRPr="00161561">
        <w:t xml:space="preserve"> </w:t>
      </w:r>
      <w:r w:rsidR="00EA2EA7">
        <w:t xml:space="preserve">true </w:t>
      </w:r>
      <w:r w:rsidR="00E0329C" w:rsidRPr="001A3D39">
        <w:t>si</w:t>
      </w:r>
      <w:r w:rsidR="00E0329C">
        <w:t xml:space="preserve">nce </w:t>
      </w:r>
      <w:r w:rsidR="008E0FD4">
        <w:t xml:space="preserve">genetic </w:t>
      </w:r>
      <w:r w:rsidR="00E0329C">
        <w:t>main effects can coexist with weak GxE interactions.</w:t>
      </w:r>
      <w:r w:rsidR="00E0329C" w:rsidRPr="002E261A">
        <w:t xml:space="preserve"> </w:t>
      </w:r>
    </w:p>
    <w:p w14:paraId="67BD2751" w14:textId="3CCFBC26" w:rsidR="006802D4" w:rsidRDefault="00A01365" w:rsidP="006802D4">
      <w:r>
        <w:t xml:space="preserve">These issues </w:t>
      </w:r>
      <w:r w:rsidR="00E948B3">
        <w:t xml:space="preserve">have </w:t>
      </w:r>
      <w:r>
        <w:t>motivate</w:t>
      </w:r>
      <w:r w:rsidR="00E948B3">
        <w:t>d</w:t>
      </w:r>
      <w:r>
        <w:t xml:space="preserve"> </w:t>
      </w:r>
      <w:bookmarkStart w:id="1" w:name="_Hlk86410411"/>
      <w:r w:rsidR="006802D4" w:rsidRPr="002D676C">
        <w:t>alternative</w:t>
      </w:r>
      <w:r w:rsidR="0049387B">
        <w:t>s</w:t>
      </w:r>
      <w:r w:rsidR="006802D4" w:rsidRPr="002D676C">
        <w:t>.</w:t>
      </w:r>
      <w:bookmarkEnd w:id="1"/>
      <w:r w:rsidR="006802D4" w:rsidRPr="005D372F">
        <w:t xml:space="preserve"> </w:t>
      </w:r>
      <w:bookmarkStart w:id="2" w:name="_Hlk86410444"/>
      <w:r w:rsidR="00151954">
        <w:t>A</w:t>
      </w:r>
      <w:r w:rsidR="006802D4">
        <w:t xml:space="preserve"> promising strategy is </w:t>
      </w:r>
      <w:r w:rsidR="002E666A">
        <w:t xml:space="preserve">to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EE6B02">
        <w:t xml:space="preserve">then </w:t>
      </w:r>
      <w:r w:rsidR="00B45C9A">
        <w:t xml:space="preserve">use </w:t>
      </w:r>
      <w:r w:rsidR="00D96E02">
        <w:t xml:space="preserve">the </w:t>
      </w:r>
      <w:r w:rsidR="00B45C9A">
        <w:t xml:space="preserve">vQTLs as </w:t>
      </w:r>
      <w:r w:rsidR="00652F40">
        <w:t xml:space="preserve">candidat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
      <w:r w:rsidR="006802D4">
        <w:t xml:space="preserve">. </w:t>
      </w:r>
      <w:r w:rsidR="001A6394">
        <w:t xml:space="preserve">The selection cohort does not require an exposome as long as it shares </w:t>
      </w:r>
      <w:r w:rsidR="003424EC">
        <w:t xml:space="preserve">the phenotype of interest in the discovery cohort. </w:t>
      </w:r>
      <w:r w:rsidR="00D81B6C">
        <w:t xml:space="preserve">As an analogy to the </w:t>
      </w:r>
      <w:r w:rsidR="00151954" w:rsidRPr="0078638B">
        <w:t>classical QTL</w:t>
      </w:r>
      <w:r w:rsidR="00356412">
        <w:t xml:space="preserve"> </w:t>
      </w:r>
      <w:r w:rsidR="0050486B">
        <w:t xml:space="preserve">from </w:t>
      </w:r>
      <w:r w:rsidR="003772FA">
        <w:t>a GWAS</w:t>
      </w:r>
      <w:r w:rsidR="0050486B">
        <w:t xml:space="preserve"> that</w:t>
      </w:r>
      <w:r w:rsidR="00151954">
        <w:t xml:space="preserve"> </w:t>
      </w:r>
      <w:r w:rsidR="00151954" w:rsidRPr="0078638B">
        <w:t xml:space="preserve">tests the allelic effect on the </w:t>
      </w:r>
      <w:r w:rsidR="00151954">
        <w:t>phenotypic mean</w:t>
      </w:r>
      <w:r w:rsidR="00151954" w:rsidRPr="0078638B">
        <w:t xml:space="preserve">, </w:t>
      </w:r>
      <w:r w:rsidR="00151954">
        <w:t>vQTL</w:t>
      </w:r>
      <w:r w:rsidR="00356412">
        <w:t xml:space="preserve"> </w:t>
      </w:r>
      <w:r w:rsidR="00151954" w:rsidRPr="0078638B">
        <w:t xml:space="preserve">tests the allelic effect on </w:t>
      </w:r>
      <w:r w:rsidR="00151954">
        <w:t>phenotypic</w:t>
      </w:r>
      <w:r w:rsidR="00151954" w:rsidRPr="0078638B">
        <w:t xml:space="preserve"> variance. </w:t>
      </w:r>
      <w:r w:rsidR="00A642C4">
        <w:t xml:space="preserve">The </w:t>
      </w:r>
      <w:r w:rsidR="009A7A0C">
        <w:t xml:space="preserve">vQTLs </w:t>
      </w:r>
      <w:r w:rsidR="005D037E">
        <w:t xml:space="preserve">make </w:t>
      </w:r>
      <w:r w:rsidR="009A7A0C">
        <w:t>superior candidates</w:t>
      </w:r>
      <w:r w:rsidR="005D037E">
        <w:t xml:space="preserve"> because the presence of strong Gx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 </w:instrTex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DATA </w:instrText>
      </w:r>
      <w:r w:rsidR="005D037E">
        <w:fldChar w:fldCharType="end"/>
      </w:r>
      <w:r w:rsidR="005D037E">
        <w:fldChar w:fldCharType="separate"/>
      </w:r>
      <w:r w:rsidR="005D037E">
        <w:rPr>
          <w:noProof/>
        </w:rPr>
        <w:t>(9-12)</w:t>
      </w:r>
      <w:r w:rsidR="005D037E">
        <w:fldChar w:fldCharType="end"/>
      </w:r>
      <w:r w:rsidR="006802D4">
        <w:t>.</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44A85DB0"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C7E34">
        <w:fldChar w:fldCharType="begin"/>
      </w:r>
      <w:r w:rsidR="005C7E34">
        <w:instrText xml:space="preserve"> ADDIN ZOTERO_ITEM CSL_CITATION {"citationID":"GBAkbeGH","properties":{"formattedCitation":"(Par\\uc0\\u233{} et al., 2010)","plainCitation":"(Paré et al., 201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5C7E34">
        <w:fldChar w:fldCharType="separate"/>
      </w:r>
      <w:r w:rsidR="005C7E34" w:rsidRPr="005C7E34">
        <w:rPr>
          <w:rFonts w:ascii="Calibri" w:cs="Calibri"/>
        </w:rPr>
        <w:t>(Paré et al., 2010)</w:t>
      </w:r>
      <w:r w:rsidR="005C7E34">
        <w:fldChar w:fldCharType="end"/>
      </w:r>
      <w:r w:rsidR="00137E51">
        <w:t>.</w:t>
      </w:r>
      <w:bookmarkStart w:id="3"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3"/>
      <w:r w:rsidR="00A17AAA">
        <w:t>T</w:t>
      </w:r>
      <w:r w:rsidR="00BC0B59">
        <w:t xml:space="preserve">he </w:t>
      </w:r>
      <w:r w:rsidR="00AC25B2" w:rsidRPr="002D676C">
        <w:t xml:space="preserve">vQTL </w:t>
      </w:r>
      <w:r w:rsidR="004040A3">
        <w:t>scanner</w:t>
      </w:r>
      <w:r w:rsidR="00AC25B2" w:rsidRPr="002D676C">
        <w:t xml:space="preserve"> </w:t>
      </w:r>
      <w:r w:rsidR="00AC25B2">
        <w:t xml:space="preserve">acts </w:t>
      </w:r>
      <w:r w:rsidR="00A25678">
        <w:t>like</w:t>
      </w:r>
      <w:r w:rsidR="00AC25B2">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r w:rsidR="00DA5318" w:rsidRPr="00DA5318">
        <w:t xml:space="preserve"> Because DLM assumes each allele adds a certain quantity to the phenotypic variance, we intuitively call it an additive vQTL scanner.  </w:t>
      </w:r>
    </w:p>
    <w:p w14:paraId="42A4882A" w14:textId="20765B7D" w:rsidR="005C7E34" w:rsidRDefault="005C7E34" w:rsidP="005C7E34">
      <w:r w:rsidRPr="002D676C">
        <w:t xml:space="preserve">Before </w:t>
      </w:r>
      <w:bookmarkStart w:id="4" w:name="_Hlk86411623"/>
      <w:r w:rsidRPr="002D676C">
        <w:t xml:space="preserve">DLM and </w:t>
      </w:r>
      <w:r>
        <w:t xml:space="preserve">the concept of additive </w:t>
      </w:r>
      <w:r w:rsidRPr="002D676C">
        <w:t>vQTL</w:t>
      </w:r>
      <w:bookmarkEnd w:id="4"/>
      <w:r w:rsidRPr="002D676C">
        <w:t xml:space="preserve">, </w:t>
      </w:r>
      <w:r>
        <w:t xml:space="preserve">modeling the </w:t>
      </w:r>
      <w:r w:rsidRPr="002D676C">
        <w:t xml:space="preserve">mean and </w:t>
      </w:r>
      <w:r>
        <w:t xml:space="preserve">variance </w:t>
      </w:r>
      <w:r w:rsidRPr="002D676C">
        <w:t xml:space="preserve">of a </w:t>
      </w:r>
      <w:r>
        <w:t>quantitative phenotype</w:t>
      </w:r>
      <w:r w:rsidRPr="002D676C">
        <w:t xml:space="preserve"> with </w:t>
      </w:r>
      <w:r>
        <w:t xml:space="preserve">shared genotype </w:t>
      </w:r>
      <w:r w:rsidRPr="002D676C">
        <w:t xml:space="preserve">predictors (i.e., SNPs) </w:t>
      </w:r>
      <w:r>
        <w:t xml:space="preserve">was done by </w:t>
      </w:r>
      <w:r w:rsidRPr="002D676C">
        <w:t>double generalized linear model</w:t>
      </w:r>
      <w:r>
        <w:t>ing</w:t>
      </w:r>
      <w:r w:rsidRPr="002D676C">
        <w:t xml:space="preserve"> (DGLM)</w:t>
      </w:r>
      <w:r>
        <w:t xml:space="preserve"> </w:t>
      </w:r>
      <w:r>
        <w:fldChar w:fldCharType="begin"/>
      </w:r>
      <w:r>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fldChar w:fldCharType="separate"/>
      </w:r>
      <w:r>
        <w:rPr>
          <w:rFonts w:ascii="Calibri" w:hAnsi="Calibri" w:cs="Calibri"/>
        </w:rPr>
        <w:t>(Smyth, 1989)</w:t>
      </w:r>
      <w:r>
        <w:fldChar w:fldCharType="end"/>
      </w:r>
      <w:r w:rsidRPr="002D676C">
        <w:t xml:space="preserve"> and double hierarchical generalized linear model (DHGLM)</w:t>
      </w:r>
      <w:r>
        <w:t xml:space="preserve"> </w:t>
      </w:r>
      <w:r>
        <w:fldChar w:fldCharType="begin"/>
      </w:r>
      <w:r>
        <w:instrText xml:space="preserve"> ADDIN ZOTERO_ITEM CSL_CITATION {"citationID":"R0fVgyyA","properties":{"formattedCitation":"(Lee &amp; Nelder, 2006)","plainCitation":"(Lee &amp; Nelder, 200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fldChar w:fldCharType="separate"/>
      </w:r>
      <w:r>
        <w:rPr>
          <w:noProof/>
        </w:rPr>
        <w:t>(Lee &amp; Nelder, 2006)</w:t>
      </w:r>
      <w:r>
        <w:fldChar w:fldCharType="end"/>
      </w:r>
      <w:r>
        <w:t>. Although the original intent was to exclude vQTLs and prioritize to select</w:t>
      </w:r>
      <w:r w:rsidRPr="002D676C">
        <w:t xml:space="preserve"> </w:t>
      </w:r>
      <w:r>
        <w:t xml:space="preserve">variants resistant to environmental changes </w:t>
      </w:r>
      <w:r>
        <w:fldChar w:fldCharType="begin"/>
      </w:r>
      <w:r>
        <w:instrText xml:space="preserve"> ADDIN ZOTERO_ITEM CSL_CITATION {"citationID":"CoKEnScP","properties":{"formattedCitation":"(R\\uc0\\u246{}nneg\\uc0\\u229{}rd et al., 2010; R\\uc0\\u246{}nneg\\uc0\\u229{}rd &amp; Valdar, 2011)","plainCitation":"(Rönnegård et al., 2010; Rönnegård &amp; Valdar, 2011)","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schema":"https://github.com/citation-style-language/schema/raw/master/csl-citation.json"} </w:instrText>
      </w:r>
      <w:r>
        <w:fldChar w:fldCharType="separate"/>
      </w:r>
      <w:r w:rsidRPr="003216C3">
        <w:rPr>
          <w:rFonts w:ascii="Calibri" w:cs="Calibri"/>
        </w:rPr>
        <w:t>(Rönnegård et al., 2010; Rönnegård &amp; Valdar, 20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r>
      <w:r w:rsidR="00152B7E">
        <w:instrText xml:space="preserve"> ADDIN ZOTERO_ITEM CSL_CITATION {"citationID":"zEf30jHO","properties":{"formattedCitation":"(Marderstein et al., 2021; H. Wang et al., 2019)","plainCitation":"(Marderstein et al., 2021;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152B7E">
        <w:rPr>
          <w:noProof/>
        </w:rPr>
        <w:t>(Marderstein et al., 2021; H. Wang et al., 2019)</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2</w:t>
      </w:r>
      <w:r>
        <w:t>, it essentially models the phenotypic variance in log scale with allele dosage, thus capturing multiplicative vQTLs. A multiplicative vQTL scanner like DGLM assumes each allele multiplies the phenotypic variance by a factor.</w:t>
      </w:r>
    </w:p>
    <w:p w14:paraId="4EDAD552" w14:textId="5D47BDFB" w:rsidR="002822C8" w:rsidRDefault="008804A9" w:rsidP="00D55A18">
      <w:r w:rsidRPr="00B4664C">
        <w:rPr>
          <w:noProof/>
        </w:rPr>
        <w:lastRenderedPageBreak/>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5" w:name="_Hlk85850606"/>
                              <w:r>
                                <w:rPr>
                                  <w:sz w:val="18"/>
                                  <w:szCs w:val="18"/>
                                </w:rPr>
                                <w:t xml:space="preserve">erroneously </w:t>
                              </w:r>
                              <w:bookmarkEnd w:id="5"/>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3"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6" w:name="_Hlk85850606"/>
                        <w:r>
                          <w:rPr>
                            <w:sz w:val="18"/>
                            <w:szCs w:val="18"/>
                          </w:rPr>
                          <w:t xml:space="preserve">erroneously </w:t>
                        </w:r>
                        <w:bookmarkEnd w:id="6"/>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07FE18C4" w:rsidR="00A92944" w:rsidRDefault="000D4036" w:rsidP="00A92944">
      <w:bookmarkStart w:id="6"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8646D">
        <w:t>D</w:t>
      </w:r>
      <w:r>
        <w:t>eviation regression modeling (</w:t>
      </w:r>
      <w:r w:rsidR="00A92944" w:rsidRPr="009471A4">
        <w:t>DRM</w:t>
      </w:r>
      <w:r>
        <w:t xml:space="preserve">), </w:t>
      </w:r>
      <w:r w:rsidRPr="002D676C">
        <w:t>a modified DLM</w:t>
      </w:r>
      <w:r w:rsidR="00B670C7">
        <w:t xml:space="preserve"> </w:t>
      </w:r>
      <w:r>
        <w:t xml:space="preserve">that </w:t>
      </w:r>
      <w:r w:rsidRPr="002D676C">
        <w:t xml:space="preserve">replaces </w:t>
      </w:r>
      <w:r>
        <w:t>squared distance</w:t>
      </w:r>
      <w:r w:rsidRPr="002D676C">
        <w:t xml:space="preserve"> between 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C00292">
        <w:t xml:space="preserve"> </w:t>
      </w:r>
      <w:r w:rsidR="00FE304A">
        <w:fldChar w:fldCharType="begin"/>
      </w:r>
      <w:r w:rsidR="00963980">
        <w:instrText xml:space="preserve"> ADDIN ZOTERO_ITEM CSL_CITATION {"citationID":"Ao0ATTyX","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FE304A">
        <w:fldChar w:fldCharType="separate"/>
      </w:r>
      <w:r w:rsidR="00770D9D">
        <w:rPr>
          <w:noProof/>
        </w:rPr>
        <w:t>(Marderstein et al., 2021)</w:t>
      </w:r>
      <w:r w:rsidR="00FE304A">
        <w:fldChar w:fldCharType="end"/>
      </w:r>
      <w:r w:rsidR="00C00292">
        <w:t>, and</w:t>
      </w:r>
      <w:r w:rsidR="00A92944">
        <w:t xml:space="preserve"> </w:t>
      </w:r>
      <w:r w:rsidR="00A92944" w:rsidRPr="009471A4">
        <w:t>Levene’s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D07201">
        <w:t xml:space="preserve"> </w:t>
      </w:r>
      <w:r w:rsidR="00C875A3">
        <w:fldChar w:fldCharType="begin"/>
      </w:r>
      <w:r w:rsidR="00152B7E">
        <w:instrText xml:space="preserve"> ADDIN ZOTERO_ITEM CSL_CITATION {"citationID":"S7bIdUoR","properties":{"formattedCitation":"(Levene, 1960; H. Wang et al., 2019)","plainCitation":"(Levene, 1960; H. Wang et al., 20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875A3">
        <w:fldChar w:fldCharType="separate"/>
      </w:r>
      <w:r w:rsidR="00152B7E">
        <w:rPr>
          <w:noProof/>
        </w:rPr>
        <w:t>(Levene, 1960; H. Wang et al., 2019)</w:t>
      </w:r>
      <w:r w:rsidR="00C875A3">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r w:rsidR="009B7D36">
        <w:t xml:space="preserve"> effects</w:t>
      </w:r>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58646D">
        <w:t>scan</w:t>
      </w:r>
      <w:r w:rsidR="00EE791A">
        <w:t>ner</w:t>
      </w:r>
      <w:r w:rsidR="0058646D">
        <w:t xml:space="preserve"> outperformed multiplicative vQTL</w:t>
      </w:r>
      <w:r w:rsidR="008273AE">
        <w:t xml:space="preserve"> scanners </w:t>
      </w:r>
      <w:r w:rsidR="00E7255F">
        <w:t xml:space="preserve">like </w:t>
      </w:r>
      <w:r w:rsidR="008273AE">
        <w:t xml:space="preserve">DGLM and LVT </w:t>
      </w:r>
      <w:r w:rsidR="00191470">
        <w:fldChar w:fldCharType="begin"/>
      </w:r>
      <w:r w:rsidR="00191470">
        <w:instrText xml:space="preserve"> ADDIN ZOTERO_ITEM CSL_CITATION {"citationID":"Aod9ZlJ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91470">
        <w:fldChar w:fldCharType="separate"/>
      </w:r>
      <w:r w:rsidR="00770D9D">
        <w:rPr>
          <w:noProof/>
        </w:rPr>
        <w:t>(Marderstein et al., 2021)</w:t>
      </w:r>
      <w:r w:rsidR="00191470">
        <w:fldChar w:fldCharType="end"/>
      </w:r>
      <w:r w:rsidR="00B670C7">
        <w:t>.</w:t>
      </w:r>
      <w:r w:rsidR="0058646D">
        <w:t xml:space="preserve"> </w:t>
      </w:r>
      <w:r w:rsidR="002B4A7B">
        <w:t xml:space="preserve">In another simulation where </w:t>
      </w:r>
      <w:r w:rsidR="00212775">
        <w:t>the</w:t>
      </w:r>
      <w:r w:rsidR="00A92944" w:rsidRPr="00B670C7">
        <w:t xml:space="preserve"> </w:t>
      </w:r>
      <w:r w:rsidR="00A92944">
        <w:t xml:space="preserve">phenotype </w:t>
      </w:r>
      <w:r w:rsidR="006842C6">
        <w:t>was</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2B4A7B">
        <w:t>with</w:t>
      </w:r>
      <w:r w:rsidR="00ED6E3D">
        <w:t xml:space="preserve"> </w:t>
      </w:r>
      <w:r w:rsidR="009A21DF">
        <w:t xml:space="preserve">a </w:t>
      </w:r>
      <w:r w:rsidR="00A92944">
        <w:t xml:space="preserve">variance </w:t>
      </w:r>
      <w:r w:rsidR="002B4A7B">
        <w:t>being</w:t>
      </w:r>
      <w:r w:rsidR="00ED6E3D">
        <w:t xml:space="preserve"> </w:t>
      </w:r>
      <w:r w:rsidR="006842C6">
        <w:t xml:space="preserve">the exponent of </w:t>
      </w:r>
      <w:r w:rsidR="00A92944">
        <w:t>allele dosage</w:t>
      </w:r>
      <w:r w:rsidR="00510E24">
        <w:t xml:space="preserve"> then distorted into a quantitative </w:t>
      </w:r>
      <w:r w:rsidR="00510E24" w:rsidRPr="002A7061">
        <w:t xml:space="preserve">non-Gaussian </w:t>
      </w:r>
      <w:r w:rsidR="00510E24">
        <w:t>variable</w:t>
      </w:r>
      <w:r w:rsidR="002B4A7B">
        <w:t xml:space="preserve">, </w:t>
      </w:r>
      <w:r w:rsidR="0014221C">
        <w:t>LVT</w:t>
      </w:r>
      <w:r w:rsidR="00A92944">
        <w:t xml:space="preserve"> </w:t>
      </w:r>
      <w:r w:rsidR="00341C9D">
        <w:t xml:space="preserve">turned </w:t>
      </w:r>
      <w:r w:rsidR="00E7255F">
        <w:t xml:space="preserve">out </w:t>
      </w:r>
      <w:proofErr w:type="gramStart"/>
      <w:r w:rsidR="00E7255F">
        <w:t xml:space="preserve">to be </w:t>
      </w:r>
      <w:r w:rsidR="009A21DF">
        <w:t>was</w:t>
      </w:r>
      <w:proofErr w:type="gramEnd"/>
      <w:r w:rsidR="00341C9D">
        <w:t xml:space="preserve"> </w:t>
      </w:r>
      <w:r w:rsidR="00A92944" w:rsidRPr="002D676C">
        <w:t>the optimal choice</w:t>
      </w:r>
      <w:r w:rsidR="00A92944">
        <w:t xml:space="preserve">. </w:t>
      </w:r>
    </w:p>
    <w:bookmarkEnd w:id="6"/>
    <w:p w14:paraId="20BB4BC1" w14:textId="6B502CD6" w:rsidR="007742CA" w:rsidRPr="002D676C" w:rsidRDefault="007742CA" w:rsidP="007742CA">
      <w:pPr>
        <w:pStyle w:val="Heading2"/>
      </w:pPr>
      <w:r w:rsidRPr="002D676C">
        <w:t>Issues with vQTL</w:t>
      </w:r>
      <w:r w:rsidR="00981EC2">
        <w:t xml:space="preserve"> analysis</w:t>
      </w:r>
    </w:p>
    <w:p w14:paraId="65D1B1FF" w14:textId="4948BE5B" w:rsidR="00DF056A" w:rsidRPr="00BC2D47" w:rsidRDefault="003B3F4C" w:rsidP="00DF056A">
      <w:r>
        <w:t>Despite its</w:t>
      </w:r>
      <w:r w:rsidR="00D0144D">
        <w:t xml:space="preserve"> </w:t>
      </w:r>
      <w:r w:rsidR="002E576D">
        <w:t>usefulness</w:t>
      </w:r>
      <w:r>
        <w:t xml:space="preserve">, vQTL analysis is </w:t>
      </w:r>
      <w:r w:rsidR="00DF056A">
        <w:t xml:space="preserve">not recommended for </w:t>
      </w:r>
      <w:bookmarkStart w:id="7" w:name="_Hlk86667053"/>
      <w:r w:rsidR="007742CA" w:rsidRPr="002D676C">
        <w:t>binary case/control outcomes</w:t>
      </w:r>
      <w:bookmarkEnd w:id="7"/>
      <w:r w:rsidR="007742CA" w:rsidRPr="002D676C">
        <w:t xml:space="preserve"> such as type 2 diabetes (T2D) and cardiovascular disease (CVD)</w:t>
      </w:r>
      <w:r w:rsidR="00A6491B">
        <w:t xml:space="preserve"> </w:t>
      </w:r>
      <w:r w:rsidR="00A6491B">
        <w:fldChar w:fldCharType="begin"/>
      </w:r>
      <w:r w:rsidR="00152B7E">
        <w:instrText xml:space="preserve"> ADDIN ZOTERO_ITEM CSL_CITATION {"citationID":"H5jivDvs","properties":{"formattedCitation":"(Marderstein et al., 2021; Par\\uc0\\u233{} et al., 2010; H. Wang et al., 2019)","plainCitation":"(Marderstein et al., 2021; Paré et al., 2010;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A6491B">
        <w:fldChar w:fldCharType="separate"/>
      </w:r>
      <w:r w:rsidR="00152B7E" w:rsidRPr="00152B7E">
        <w:rPr>
          <w:rFonts w:ascii="Calibri" w:cs="Calibri"/>
        </w:rPr>
        <w:t>(Marderstein et al., 2021; Paré et al., 2010; H. Wang et al., 2019)</w:t>
      </w:r>
      <w:r w:rsidR="00A6491B">
        <w:fldChar w:fldCharType="end"/>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577DA6">
        <w:t>affect</w:t>
      </w:r>
      <w:r w:rsidR="00887A16">
        <w:t>s</w:t>
      </w:r>
      <w:r w:rsidR="00577DA6">
        <w:t xml:space="preserve"> the variance</w:t>
      </w:r>
      <w:r w:rsidR="00DC334C">
        <w:t xml:space="preserve"> as well</w:t>
      </w:r>
      <w:r w:rsidR="00577DA6">
        <w:t xml:space="preserve">, </w:t>
      </w:r>
      <w:r w:rsidR="002E576D">
        <w:t xml:space="preserve">thus </w:t>
      </w:r>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C822F6">
        <w:t xml:space="preserve"> </w:t>
      </w:r>
      <w:r w:rsidR="004E4EB2">
        <w:fldChar w:fldCharType="begin"/>
      </w:r>
      <w:r w:rsidR="001051B3">
        <w:instrText xml:space="preserve"> ADDIN ZOTERO_ITEM CSL_CITATION {"citationID":"heowoLMe","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4E4EB2">
        <w:fldChar w:fldCharType="separate"/>
      </w:r>
      <w:r w:rsidR="001051B3">
        <w:rPr>
          <w:noProof/>
        </w:rPr>
        <w:t>(Marderstein et al., 2021)</w:t>
      </w:r>
      <w:r w:rsidR="004E4EB2">
        <w:fldChar w:fldCharType="end"/>
      </w:r>
      <w:r w:rsidR="00D7738E">
        <w:t xml:space="preserve"> and</w:t>
      </w:r>
      <w:r w:rsidR="00577DA6">
        <w:t xml:space="preserve"> </w:t>
      </w:r>
      <w:r w:rsidR="001051B3">
        <w:t>LVT</w:t>
      </w:r>
      <w:r w:rsidR="005B4060">
        <w:t xml:space="preserve"> </w:t>
      </w:r>
      <w:r w:rsidR="001051B3">
        <w:fldChar w:fldCharType="begin"/>
      </w:r>
      <w:r w:rsidR="00152B7E">
        <w:instrText xml:space="preserve"> ADDIN ZOTERO_ITEM CSL_CITATION {"citationID":"XFuKX8sD","properties":{"formattedCitation":"(H. Wang et al., 2019)","plainCitation":"(H. Wang et al., 20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051B3">
        <w:fldChar w:fldCharType="separate"/>
      </w:r>
      <w:r w:rsidR="00152B7E">
        <w:rPr>
          <w:noProof/>
        </w:rPr>
        <w:t>(H. Wang et al., 2019)</w:t>
      </w:r>
      <w:r w:rsidR="001051B3">
        <w:fldChar w:fldCharType="end"/>
      </w:r>
      <w:r w:rsidR="00C822F6">
        <w:t xml:space="preserve"> </w:t>
      </w:r>
      <w:r w:rsidR="001E4E27">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s</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 xml:space="preserve">DRM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0B5894">
        <w:t>scanners</w:t>
      </w:r>
      <w:r w:rsidR="00DF056A">
        <w:t xml:space="preserve">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w:lastRenderedPageBreak/>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5"/>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6"/>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&#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&#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">
                  <v:imagedata r:id="rId17" o:title=""/>
                </v:shape>
                <v:shape id="Picture 2" o:spid="_x0000_s1036" type="#_x0000_t75" style="position:absolute;top:1;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">
                  <v:imagedata r:id="rId18" o:title=""/>
                </v:shape>
                <v:shape id="Text Box 3" o:spid="_x0000_s1037" type="#_x0000_t202" style="position:absolute;top:14055;width:59372;height:11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&#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3z5wwAAANoAAAAPAAAAZHJzL2Rvd25yZXYueG1sRI/RasJA&#10;FETfhf7DcoW+6UYp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y/d8+cMAAADaAAAADwAA&#10;AAAAAAAAAAAAAAAHAgAAZHJzL2Rvd25yZXYueG1sUEsFBgAAAAADAAMAtwAAAPcCAAAAAA==&#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liwwAAANoAAAAPAAAAZHJzL2Rvd25yZXYueG1sRI/RasJA&#10;FETfhf7DcoW+6Uah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pLvZYsMAAADaAAAADwAA&#10;AAAAAAAAAAAAAAAHAgAAZHJzL2Rvd25yZXYueG1sUEsFBgAAAAADAAMAtwAAAPcCAAAAAA==&#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06BB82E7" w:rsidR="00DF056A" w:rsidRDefault="00D71301" w:rsidP="006E7DF3">
      <w:bookmarkStart w:id="8"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8"/>
      <w:r w:rsidR="008228DF">
        <w:t xml:space="preserve"> </w:t>
      </w:r>
      <w:r w:rsidR="000D2083">
        <w:t xml:space="preserve">VLA </w:t>
      </w:r>
      <w:r w:rsidR="00A20146">
        <w:t>takes</w:t>
      </w:r>
      <w:r w:rsidR="000D2083">
        <w:t xml:space="preserve"> </w:t>
      </w:r>
      <w:r w:rsidR="008228DF">
        <w:t xml:space="preserve">the </w:t>
      </w:r>
      <w:r w:rsidR="003212A4">
        <w:t xml:space="preserve">additive perspective </w:t>
      </w:r>
      <w:r w:rsidR="007C3D46">
        <w:t>of variance loci</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9" w:name="_Hlk86667264"/>
      <w:r w:rsidR="00DF056A">
        <w:t xml:space="preserve">While existing additive vQTL </w:t>
      </w:r>
      <w:bookmarkEnd w:id="9"/>
      <w:r w:rsidR="00FF709A">
        <w:t>scanners</w:t>
      </w:r>
      <w:r w:rsidR="00DF056A">
        <w:t xml:space="preserve"> </w:t>
      </w:r>
      <w:r w:rsidR="007742CA" w:rsidRPr="002D676C">
        <w:t>test 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r w:rsidR="00855A46">
        <w:t>3b</w:t>
      </w:r>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22B33379"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controlling type 1 error,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26310">
        <w:rPr>
          <w:rFonts w:ascii="TeXGyreTermesX-Regular" w:hAnsi="TeXGyreTermesX-Regular" w:cs="TeXGyreTermesX-Regular"/>
        </w:rPr>
        <w:t>the</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w:t>
      </w:r>
      <w:r w:rsidR="003E2A93">
        <w:rPr>
          <w:rFonts w:ascii="TeXGyreTermesX-Regular" w:hAnsi="TeXGyreTermesX-Regular" w:cs="TeXGyreTermesX-Regular"/>
        </w:rPr>
        <w:t>3</w:t>
      </w:r>
      <w:r w:rsidR="007742CA" w:rsidRPr="002D676C">
        <w:rPr>
          <w:rFonts w:ascii="TeXGyreTermesX-Regular" w:hAnsi="TeXGyreTermesX-Regular" w:cs="TeXGyreTermesX-Regular"/>
        </w:rPr>
        <w:t xml:space="preserve">a)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FF6E6B">
        <w:rPr>
          <w:rFonts w:ascii="TeXGyreTermesX-Regular" w:hAnsi="TeXGyreTermesX-Regular" w:cs="TeXGyreTermesX-Regular"/>
        </w:rPr>
        <w:t xml:space="preserve"> </w:t>
      </w:r>
      <w:r w:rsidR="006E7639">
        <w:rPr>
          <w:rFonts w:ascii="TeXGyreTermesX-Regular" w:hAnsi="TeXGyreTermesX-Regular" w:cs="TeXGyreTermesX-Regular"/>
        </w:rPr>
        <w:t xml:space="preserve">We </w:t>
      </w:r>
      <w:r w:rsidR="00F677ED">
        <w:rPr>
          <w:rFonts w:ascii="TeXGyreTermesX-Regular" w:hAnsi="TeXGyreTermesX-Regular" w:cs="TeXGyreTermesX-Regular"/>
        </w:rPr>
        <w:t xml:space="preserve">believe this is due to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F677ED">
        <w:rPr>
          <w:rFonts w:ascii="TeXGyreTermesX-Regular" w:hAnsi="TeXGyreTermesX-Regular" w:cs="TeXGyreTermesX-Regular"/>
        </w:rPr>
        <w:t>W</w:t>
      </w:r>
      <w:r w:rsidR="0088757D">
        <w:rPr>
          <w:rFonts w:ascii="TeXGyreTermesX-Regular" w:hAnsi="TeXGyreTermesX-Regular" w:cs="TeXGyreTermesX-Regular"/>
        </w:rPr>
        <w:t xml:space="preserve">e </w:t>
      </w:r>
      <w:r w:rsidR="00F677ED">
        <w:rPr>
          <w:rFonts w:ascii="TeXGyreTermesX-Regular" w:hAnsi="TeXGyreTermesX-Regular" w:cs="TeXGyreTermesX-Regular"/>
        </w:rPr>
        <w:t xml:space="preserve">can </w:t>
      </w:r>
      <w:r w:rsidR="0088757D">
        <w:rPr>
          <w:rFonts w:ascii="TeXGyreTermesX-Regular" w:hAnsi="TeXGyreTermesX-Regular" w:cs="TeXGyreTermesX-Regular"/>
        </w:rPr>
        <w:t xml:space="preserve">reconstruct </w:t>
      </w:r>
      <w:r w:rsidR="00DF056A">
        <w:rPr>
          <w:rFonts w:ascii="TeXGyreTermesX-Regular" w:hAnsi="TeXGyreTermesX-Regular" w:cs="TeXGyreTermesX-Regular"/>
        </w:rPr>
        <w:t>t</w:t>
      </w:r>
      <w:bookmarkStart w:id="10" w:name="_Hlk86667311"/>
      <w:r w:rsidR="006E7DF3" w:rsidRPr="002D676C">
        <w:t>he underlying risk</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s of</w:t>
      </w:r>
      <w:r w:rsidR="00814F40">
        <w:t xml:space="preserve"> regressing the binary phenotype on a</w:t>
      </w:r>
      <w:r w:rsidR="00DA333A">
        <w:t xml:space="preserve"> covariate such as age</w:t>
      </w:r>
      <w:r w:rsidR="006D2684">
        <w:t>. The covariate residual</w:t>
      </w:r>
      <w:r w:rsidR="00DA333A">
        <w:t xml:space="preserve"> </w:t>
      </w:r>
      <w:bookmarkEnd w:id="10"/>
      <w:r w:rsidR="009E5298">
        <w:t>is a quantitative representation of</w:t>
      </w:r>
      <w:r w:rsidR="00DF056A">
        <w:t xml:space="preserve"> </w:t>
      </w:r>
      <w:r w:rsidR="00DA333A">
        <w:t xml:space="preserve">the underlying risk </w:t>
      </w:r>
      <w:r w:rsidR="009E5298">
        <w:t>contributed by</w:t>
      </w:r>
      <w:r w:rsidR="00DF056A" w:rsidRPr="00DF056A">
        <w:t xml:space="preserve"> genome</w:t>
      </w:r>
      <w:r w:rsidR="009E5298">
        <w:t xml:space="preserve">, </w:t>
      </w:r>
      <w:r w:rsidR="00DF056A" w:rsidRPr="00DF056A">
        <w:t>exposome</w:t>
      </w:r>
      <w:r w:rsidR="009E5298">
        <w:t xml:space="preserve">, and </w:t>
      </w:r>
      <w:r w:rsidR="00AE5823">
        <w:t xml:space="preserve">GxE </w:t>
      </w:r>
      <w:r w:rsidR="009E5298">
        <w:t>interaction</w:t>
      </w:r>
      <w:r w:rsidR="00DF056A">
        <w:t xml:space="preserve">. </w:t>
      </w:r>
    </w:p>
    <w:bookmarkStart w:id="11" w:name="_Hlk86667406"/>
    <w:p w14:paraId="3B540E0E" w14:textId="77777777" w:rsidR="00A727BF" w:rsidRPr="002D676C" w:rsidRDefault="00A727BF" w:rsidP="00A727BF">
      <w:r w:rsidRPr="00B4664C">
        <w:rPr>
          <w:noProof/>
        </w:rPr>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19"/>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0"/>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proofErr w:type="gramStart"/>
                              <w:r w:rsidR="00FB3000" w:rsidRPr="007E1183">
                                <w:rPr>
                                  <w:b/>
                                  <w:bCs/>
                                  <w:sz w:val="18"/>
                                  <w:szCs w:val="18"/>
                                </w:rPr>
                                <w:t>Red and teal</w:t>
                              </w:r>
                              <w:proofErr w:type="gramEnd"/>
                              <w:r w:rsidR="00FB3000" w:rsidRPr="007E1183">
                                <w:rPr>
                                  <w:b/>
                                  <w:bCs/>
                                  <w:sz w:val="18"/>
                                  <w:szCs w:val="18"/>
                                </w:rPr>
                                <w:t xml:space="preserve"> points:</w:t>
                              </w:r>
                              <w:r w:rsidR="00FB3000">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A727BF" w:rsidRPr="004C546A" w:rsidRDefault="00A727BF"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&#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1" o:title=""/>
                </v:shape>
                <v:shape id="Picture 40" o:spid="_x0000_s1043"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2" o:title=""/>
                </v:shape>
                <v:shape id="Text Box 35" o:spid="_x0000_s1044"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proofErr w:type="gramStart"/>
                        <w:r w:rsidR="00FB3000" w:rsidRPr="007E1183">
                          <w:rPr>
                            <w:b/>
                            <w:bCs/>
                            <w:sz w:val="18"/>
                            <w:szCs w:val="18"/>
                          </w:rPr>
                          <w:t>Red and teal</w:t>
                        </w:r>
                        <w:proofErr w:type="gramEnd"/>
                        <w:r w:rsidR="00FB3000" w:rsidRPr="007E1183">
                          <w:rPr>
                            <w:b/>
                            <w:bCs/>
                            <w:sz w:val="18"/>
                            <w:szCs w:val="18"/>
                          </w:rPr>
                          <w:t xml:space="preserve"> points:</w:t>
                        </w:r>
                        <w:r w:rsidR="00FB3000">
                          <w:rPr>
                            <w:sz w:val="18"/>
                            <w:szCs w:val="18"/>
                          </w:rPr>
                          <w:t xml:space="preserve"> samples experiencing two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7DCD7EC" w14:textId="77777777" w:rsidR="00A727BF" w:rsidRPr="004C546A" w:rsidRDefault="00A727BF"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E2235AE" w:rsidR="006E7DF3" w:rsidRPr="002D676C"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1"/>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3415C4">
        <w:t>revis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AE5823">
        <w:t xml:space="preserve">By “high-quality” we mean </w:t>
      </w:r>
      <w:r w:rsidRPr="002D676C">
        <w:t xml:space="preserve">covariates </w:t>
      </w:r>
      <w:r w:rsidR="00AE5823">
        <w:t xml:space="preserve">that </w:t>
      </w:r>
      <w:r w:rsidRPr="002D676C">
        <w:t xml:space="preserve">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exposome (non-confounding) yet </w:t>
      </w:r>
      <w:r w:rsidR="00584C9F">
        <w:t xml:space="preserve">are predictive of </w:t>
      </w:r>
      <w:r w:rsidRPr="002D676C">
        <w:t xml:space="preserve">risk of </w:t>
      </w:r>
      <w:r w:rsidR="00FC1D1A">
        <w:t xml:space="preserve">the </w:t>
      </w:r>
      <w:r w:rsidRPr="002D676C">
        <w:t xml:space="preserve">disease. </w:t>
      </w:r>
      <w:r w:rsidR="00D93092">
        <w:lastRenderedPageBreak/>
        <w:t>C</w:t>
      </w:r>
      <w:r w:rsidR="00A20146">
        <w:t>onfounding covariate</w:t>
      </w:r>
      <w:r w:rsidR="00DF056A">
        <w:t xml:space="preserve">s </w:t>
      </w:r>
      <w:r w:rsidRPr="002D676C">
        <w:t xml:space="preserve">bias the genome and exposome effects </w:t>
      </w:r>
      <w:r w:rsidR="00745A29">
        <w:t>towards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D93092">
        <w:t xml:space="preserve">to </w:t>
      </w:r>
      <w:r w:rsidR="00063FA2">
        <w:t xml:space="preserve">recover the </w:t>
      </w:r>
      <w:r w:rsidR="00745A29">
        <w:t xml:space="preserve">fine gradient of </w:t>
      </w:r>
      <w:r w:rsidR="00063FA2">
        <w:t xml:space="preserve">underlying </w:t>
      </w:r>
      <w:r w:rsidR="00745A29">
        <w:t>risk</w:t>
      </w:r>
      <w:r w:rsidRPr="002D676C">
        <w:t>.</w:t>
      </w:r>
    </w:p>
    <w:p w14:paraId="36922E2D" w14:textId="2CD0B247" w:rsidR="00371731" w:rsidRPr="00371731" w:rsidRDefault="007F25EE" w:rsidP="00CC40B3">
      <w:pPr>
        <w:pStyle w:val="Heading2"/>
      </w:pPr>
      <w:r>
        <w:t xml:space="preserve">Application </w:t>
      </w:r>
      <w:r w:rsidR="00CB72FA">
        <w:t>of VLA</w:t>
      </w:r>
    </w:p>
    <w:p w14:paraId="73881256" w14:textId="736CE828" w:rsidR="00D71C5D" w:rsidRDefault="00157DDD" w:rsidP="00AE7853">
      <w:r>
        <w:t>W</w:t>
      </w:r>
      <w:r w:rsidR="007F25EE">
        <w:t xml:space="preserve">e </w:t>
      </w:r>
      <w:r w:rsidR="00DF02A4">
        <w:t>applied</w:t>
      </w:r>
      <w:r w:rsidR="00AE7853">
        <w:t xml:space="preserve"> VLA </w:t>
      </w:r>
      <w:r w:rsidR="00CC40B3">
        <w:t xml:space="preserve">scan </w:t>
      </w:r>
      <w:bookmarkStart w:id="12" w:name="_Hlk86667636"/>
      <w:r w:rsidR="00DF02A4">
        <w:t xml:space="preserve">to </w:t>
      </w:r>
      <w:r w:rsidR="007F25EE">
        <w:t>the UK</w:t>
      </w:r>
      <w:r w:rsidR="00DF0CC7">
        <w:t xml:space="preserve"> </w:t>
      </w:r>
      <w:r w:rsidR="007F25EE">
        <w:t>Biobank</w:t>
      </w:r>
      <w:bookmarkEnd w:id="12"/>
      <w:r w:rsidR="00DF0CC7">
        <w:t xml:space="preserve"> (UKBB)</w:t>
      </w:r>
      <w:r w:rsidR="00CC40B3">
        <w:t xml:space="preserve"> White British</w:t>
      </w:r>
      <w:r w:rsidR="00930422">
        <w:t xml:space="preserve">, which </w:t>
      </w:r>
      <w:r w:rsidR="00F91ABC">
        <w:t>is</w:t>
      </w:r>
      <w:r w:rsidR="00780878">
        <w:t xml:space="preserve"> as an excellent discovery population thanks to </w:t>
      </w:r>
      <w:r w:rsidR="003253A6">
        <w:t xml:space="preserve">its </w:t>
      </w:r>
      <w:r w:rsidR="00AE7853">
        <w:t>large sample size</w:t>
      </w:r>
      <w:bookmarkStart w:id="13" w:name="_Hlk86667673"/>
      <w:r w:rsidR="001F3D0F">
        <w:t xml:space="preserve"> (</w:t>
      </w:r>
      <w:r w:rsidR="001F3D0F" w:rsidRPr="001F3D0F">
        <w:t>353</w:t>
      </w:r>
      <w:r w:rsidR="001F3D0F">
        <w:t>,</w:t>
      </w:r>
      <w:r w:rsidR="001F3D0F" w:rsidRPr="001F3D0F">
        <w:t>605</w:t>
      </w:r>
      <w:r w:rsidR="001F3D0F">
        <w:t>)</w:t>
      </w:r>
      <w:r w:rsidR="00C853C2">
        <w:t xml:space="preserve">, </w:t>
      </w:r>
      <w:r w:rsidR="00780878">
        <w:t xml:space="preserve">rich </w:t>
      </w:r>
      <w:r w:rsidR="00C853C2">
        <w:t>phenome</w:t>
      </w:r>
      <w:r w:rsidR="00421D3B">
        <w:t>,</w:t>
      </w:r>
      <w:r w:rsidR="00C853C2">
        <w:t xml:space="preserve"> and </w:t>
      </w:r>
      <w:r w:rsidR="00421D3B">
        <w:t xml:space="preserve">imputed </w:t>
      </w:r>
      <w:r w:rsidR="006C3070">
        <w:t>genotype</w:t>
      </w:r>
      <w:r w:rsidR="00DF02A4">
        <w:t xml:space="preserve">. </w:t>
      </w:r>
      <w:r w:rsidR="00D34651">
        <w:fldChar w:fldCharType="begin"/>
      </w:r>
      <w:r w:rsidR="006D0A21">
        <w:instrText xml:space="preserve"> ADDIN ZOTERO_ITEM CSL_CITATION {"citationID":"Qa3PfJQB","properties":{"formattedCitation":"(Bycroft et al., 2018; Sudlow et al., 2015)","plainCitation":"(Bycroft et al., 2018; Sudlow et al., 2015)","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rsidR="00D34651">
        <w:fldChar w:fldCharType="separate"/>
      </w:r>
      <w:r w:rsidR="006D0A21">
        <w:rPr>
          <w:noProof/>
        </w:rPr>
        <w:t>(Bycroft et al., 2018; Sudlow et al., 2015)</w:t>
      </w:r>
      <w:r w:rsidR="00D34651">
        <w:fldChar w:fldCharType="end"/>
      </w:r>
      <w:r w:rsidR="006D0A21">
        <w:t>.</w:t>
      </w:r>
      <w:r w:rsidR="00AE7853">
        <w:t xml:space="preserve"> </w:t>
      </w:r>
    </w:p>
    <w:p w14:paraId="5B773E53" w14:textId="0DBCA405" w:rsidR="00A1646C" w:rsidRDefault="00A1646C" w:rsidP="00A1646C">
      <w:bookmarkStart w:id="14" w:name="_Hlk86667819"/>
      <w:r>
        <w:t xml:space="preserve">To </w:t>
      </w:r>
      <w:r w:rsidR="00D70B0A">
        <w:t>test</w:t>
      </w:r>
      <w:r w:rsidRPr="002D676C">
        <w:t xml:space="preserve"> </w:t>
      </w:r>
      <w:r w:rsidR="00D70B0A">
        <w:t xml:space="preserve">whether </w:t>
      </w:r>
      <w:r w:rsidR="003C6D43">
        <w:t xml:space="preserve">variants </w:t>
      </w:r>
      <w:r w:rsidR="00256969">
        <w:t>rank</w:t>
      </w:r>
      <w:r w:rsidR="006417AA">
        <w:t>ed</w:t>
      </w:r>
      <w:r w:rsidR="00256969">
        <w:t xml:space="preserve"> </w:t>
      </w:r>
      <w:r w:rsidR="003C6D43">
        <w:t>higher</w:t>
      </w:r>
      <w:r w:rsidR="00FD1BED">
        <w:t xml:space="preserve"> </w:t>
      </w:r>
      <w:r w:rsidR="00256969">
        <w:t>by</w:t>
      </w:r>
      <w:r w:rsidR="00D15F87">
        <w:t xml:space="preserve"> </w:t>
      </w:r>
      <w:r w:rsidR="00666AE0">
        <w:t xml:space="preserve">VLA scan </w:t>
      </w:r>
      <w:r w:rsidR="006417AA">
        <w:t>on</w:t>
      </w:r>
      <w:r>
        <w:t xml:space="preserve"> a selection population </w:t>
      </w:r>
      <w:r w:rsidR="00A25932">
        <w:t xml:space="preserve">are more likely to </w:t>
      </w:r>
      <w:r w:rsidR="00274474">
        <w:t>appear in</w:t>
      </w:r>
      <w:r w:rsidR="00A25932">
        <w:t xml:space="preserve"> statistically </w:t>
      </w:r>
      <w:r w:rsidR="00E62D74">
        <w:t>significant</w:t>
      </w:r>
      <w:r w:rsidRPr="00161561">
        <w:t xml:space="preserve"> GxE </w:t>
      </w:r>
      <w:r>
        <w:t xml:space="preserve">in a discovery </w:t>
      </w:r>
      <w:r w:rsidRPr="00161561">
        <w:t>population</w:t>
      </w:r>
      <w:r>
        <w:t xml:space="preserve"> </w:t>
      </w:r>
      <w:r w:rsidR="00560366">
        <w:t>with measured environment</w:t>
      </w:r>
      <w:r w:rsidR="005A41AE">
        <w:t>s</w:t>
      </w:r>
      <w:r>
        <w:t xml:space="preserve">, we compared the </w:t>
      </w:r>
      <w:r w:rsidR="00F8659E">
        <w:t xml:space="preserve">variant </w:t>
      </w:r>
      <w:r w:rsidR="0054169E">
        <w:t xml:space="preserve">ranking </w:t>
      </w:r>
      <w:r w:rsidR="00F8659E">
        <w:t>given by</w:t>
      </w:r>
      <w:r w:rsidR="000C2225">
        <w:t xml:space="preserve"> </w:t>
      </w:r>
      <w:r w:rsidR="000F43E1">
        <w:t xml:space="preserve">VLA scan on the </w:t>
      </w:r>
      <w:r w:rsidR="00D77741">
        <w:t>White British</w:t>
      </w:r>
      <w:r w:rsidR="00EB5979">
        <w:t>,</w:t>
      </w:r>
      <w:r w:rsidR="00F9600D">
        <w:t xml:space="preserve"> </w:t>
      </w:r>
      <w:r w:rsidR="00B61207">
        <w:t xml:space="preserve">against </w:t>
      </w:r>
      <w:r w:rsidR="00C04D00">
        <w:t xml:space="preserve">the ranking </w:t>
      </w:r>
      <w:r w:rsidR="001A4F12">
        <w:t>summarized from</w:t>
      </w:r>
      <w:r>
        <w:t xml:space="preserve"> </w:t>
      </w:r>
      <w:r w:rsidR="00986F53">
        <w:t xml:space="preserve">2-way </w:t>
      </w:r>
      <w:r w:rsidR="001A4F12">
        <w:t>G</w:t>
      </w:r>
      <w:r w:rsidR="00F8659E">
        <w:t>x</w:t>
      </w:r>
      <w:r w:rsidR="001A4F12">
        <w:t>E</w:t>
      </w:r>
      <w:r w:rsidR="008731AE">
        <w:t>-</w:t>
      </w:r>
      <w:r w:rsidR="001A4F12">
        <w:t xml:space="preserve">WAS </w:t>
      </w:r>
      <w:r w:rsidR="00062C7B">
        <w:t xml:space="preserve">analysis </w:t>
      </w:r>
      <w:r w:rsidR="00A77C61">
        <w:t>on</w:t>
      </w:r>
      <w:r>
        <w:t xml:space="preserve"> </w:t>
      </w:r>
      <w:r w:rsidR="00BC6918">
        <w:t xml:space="preserve">25,481 </w:t>
      </w:r>
      <w:r w:rsidR="00062C7B">
        <w:t xml:space="preserve">non-British </w:t>
      </w:r>
      <w:r w:rsidRPr="002D676C">
        <w:t xml:space="preserve">Whites </w:t>
      </w:r>
      <w:r w:rsidR="00F9600D">
        <w:t xml:space="preserve">with </w:t>
      </w:r>
      <w:r w:rsidR="00C6644F">
        <w:t xml:space="preserve">imputed genotype and </w:t>
      </w:r>
      <w:r w:rsidR="00F9600D">
        <w:t>a</w:t>
      </w:r>
      <w:r w:rsidRPr="002D676C">
        <w:t xml:space="preserve"> </w:t>
      </w:r>
      <w:bookmarkEnd w:id="14"/>
      <w:r w:rsidR="00FE127F">
        <w:t xml:space="preserve">limited </w:t>
      </w:r>
      <w:r w:rsidR="00B74D47">
        <w:t>exposome</w:t>
      </w:r>
      <w:r w:rsidR="00434B4C">
        <w:t xml:space="preserve"> of 16 en</w:t>
      </w:r>
      <w:r w:rsidR="00A03EF1">
        <w:t>vironmental exposures</w:t>
      </w:r>
      <w:r w:rsidR="00E62D74">
        <w:t>.</w:t>
      </w:r>
      <w:r w:rsidR="00EC1D7C">
        <w:t xml:space="preserve"> </w:t>
      </w:r>
      <w:r w:rsidR="00E62D74">
        <w:t>W</w:t>
      </w:r>
      <w:r w:rsidR="00EC1D7C">
        <w:t xml:space="preserve">e found </w:t>
      </w:r>
      <w:r w:rsidR="00F705E3">
        <w:t xml:space="preserve">positive correlation between the </w:t>
      </w:r>
      <w:r w:rsidR="00EC1D7C">
        <w:t>two rankings</w:t>
      </w:r>
      <w:r w:rsidR="00184565">
        <w:t xml:space="preserve"> regarding type 2 diabetes (T2D), coronary artery disease (CAD), body mass index (BMI), and fasting glucose (GLU)</w:t>
      </w:r>
      <w:r w:rsidR="00E62D74">
        <w:t>. W</w:t>
      </w:r>
      <w:r w:rsidR="006121A0">
        <w:t xml:space="preserve">e </w:t>
      </w:r>
      <w:r w:rsidR="002F65E0">
        <w:t>changed</w:t>
      </w:r>
      <w:r w:rsidR="00F705E3">
        <w:t xml:space="preserve"> the </w:t>
      </w:r>
      <w:r w:rsidR="00307C7F">
        <w:t xml:space="preserve">discovery population </w:t>
      </w:r>
      <w:r w:rsidR="002F65E0">
        <w:t xml:space="preserve">from non-British Whites to </w:t>
      </w:r>
      <w:r w:rsidR="00307C7F" w:rsidRPr="004C09FE">
        <w:t xml:space="preserve">Personalized Gene and Environment Study </w:t>
      </w:r>
      <w:r w:rsidR="00307C7F">
        <w:t>(PEGS)</w:t>
      </w:r>
      <w:r w:rsidR="00843C87">
        <w:t xml:space="preserve"> -- </w:t>
      </w:r>
      <w:r w:rsidR="00307C7F" w:rsidRPr="00E373BA">
        <w:t xml:space="preserve">a North Carolina cohort </w:t>
      </w:r>
      <w:r w:rsidR="00A13962">
        <w:t xml:space="preserve">with 19,672 participants </w:t>
      </w:r>
      <w:r w:rsidR="00307C7F" w:rsidRPr="00F84D71">
        <w:t>of varying age, race, socioeconomic</w:t>
      </w:r>
      <w:r w:rsidR="00F34F2A">
        <w:t>, education</w:t>
      </w:r>
      <w:r w:rsidR="001813DD">
        <w:t>,</w:t>
      </w:r>
      <w:r w:rsidR="00307C7F">
        <w:t xml:space="preserve"> and </w:t>
      </w:r>
      <w:r w:rsidR="00FE127F">
        <w:t xml:space="preserve">an </w:t>
      </w:r>
      <w:r w:rsidR="00307C7F" w:rsidRPr="00E373BA">
        <w:t xml:space="preserve">extensive </w:t>
      </w:r>
      <w:r w:rsidR="00755A71">
        <w:t xml:space="preserve">survey </w:t>
      </w:r>
      <w:r w:rsidR="00FE127F">
        <w:t xml:space="preserve">of </w:t>
      </w:r>
      <w:r w:rsidR="00607159">
        <w:t xml:space="preserve">365 </w:t>
      </w:r>
      <w:r w:rsidR="00307C7F" w:rsidRPr="00E373BA">
        <w:t xml:space="preserve">environmental exposures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307C7F" w:rsidRPr="00E373BA">
        <w:t xml:space="preserve"> as well as whole</w:t>
      </w:r>
      <w:r w:rsidR="00307C7F">
        <w:t>-genome</w:t>
      </w:r>
      <w:r w:rsidR="00307C7F" w:rsidRPr="00E373BA">
        <w:t xml:space="preserve"> sequencing data for</w:t>
      </w:r>
      <w:r w:rsidR="00307C7F">
        <w:t xml:space="preserve"> 4</w:t>
      </w:r>
      <w:r w:rsidR="00A13962">
        <w:t>,</w:t>
      </w:r>
      <w:r w:rsidR="00307C7F">
        <w:t>610 individuals</w:t>
      </w:r>
      <w:r w:rsidR="005E720E">
        <w:t>.</w:t>
      </w:r>
      <w:r w:rsidR="00494C0B">
        <w:t xml:space="preserve"> </w:t>
      </w:r>
      <w:r w:rsidR="005E720E">
        <w:t>T</w:t>
      </w:r>
      <w:r w:rsidR="007E6FB7">
        <w:t xml:space="preserve">he two rankings </w:t>
      </w:r>
      <w:r w:rsidR="005E720E">
        <w:t xml:space="preserve">again </w:t>
      </w:r>
      <w:r w:rsidR="007E6FB7">
        <w:t>turned out to be positively correlated</w:t>
      </w:r>
      <w:r w:rsidR="00862F2D">
        <w:t xml:space="preserve"> for T2D, CAD, and BMI</w:t>
      </w:r>
      <w:r w:rsidR="007E6FB7">
        <w:t>.</w:t>
      </w:r>
      <w:r w:rsidR="00307C7F" w:rsidRPr="00E373BA">
        <w:t xml:space="preserve"> </w:t>
      </w:r>
      <w:r w:rsidRPr="002D676C">
        <w:t xml:space="preserve">We also investigated </w:t>
      </w:r>
      <w:r w:rsidR="00755A71">
        <w:t xml:space="preserve">the </w:t>
      </w:r>
      <w:r w:rsidR="00D56D47">
        <w:t xml:space="preserve">functional enrichment of </w:t>
      </w:r>
      <w:r w:rsidR="00862F2D">
        <w:t>variance loci,</w:t>
      </w:r>
      <w:r w:rsidRPr="002D676C">
        <w:t xml:space="preserve"> </w:t>
      </w:r>
      <w:r w:rsidR="00862F2D">
        <w:t xml:space="preserve">which turned out to be </w:t>
      </w:r>
      <w:r w:rsidRPr="002D676C">
        <w:t>overrepresented in intergenic</w:t>
      </w:r>
      <w:r w:rsidR="0070006E">
        <w:t xml:space="preserve"> </w:t>
      </w:r>
      <w:r w:rsidR="007F2668">
        <w:t xml:space="preserve">and </w:t>
      </w:r>
      <w:r w:rsidR="007F2668" w:rsidRPr="002D676C">
        <w:t xml:space="preserve">intronic </w:t>
      </w:r>
      <w:r w:rsidR="00096060">
        <w:t>region</w:t>
      </w:r>
      <w:r w:rsidR="00862F2D">
        <w:t xml:space="preserve"> in comparison</w:t>
      </w:r>
      <w:r w:rsidR="0070006E">
        <w:t xml:space="preserve"> to </w:t>
      </w:r>
      <w:r w:rsidRPr="002D676C">
        <w:t xml:space="preserve">GWAS loci </w:t>
      </w:r>
      <w:r w:rsidR="000F0664">
        <w:t>that</w:t>
      </w:r>
      <w:r w:rsidR="00D6567D">
        <w:t xml:space="preserve"> </w:t>
      </w:r>
      <w:r w:rsidRPr="002D676C">
        <w:t>are concentrated within or near gene</w:t>
      </w:r>
      <w:r w:rsidR="000F0664">
        <w:t>s</w:t>
      </w:r>
      <w:r w:rsidRPr="002D676C">
        <w:t xml:space="preserve">. </w:t>
      </w:r>
      <w:r w:rsidR="00096060">
        <w:t>We</w:t>
      </w:r>
      <w:r w:rsidRPr="002D676C">
        <w:t xml:space="preserve"> detail the findings</w:t>
      </w:r>
      <w:r w:rsidR="00096060">
        <w:t xml:space="preserve"> and </w:t>
      </w:r>
      <w:r w:rsidRPr="002D676C">
        <w:t>the preparation of phenome, genome, and exposome data</w:t>
      </w:r>
      <w:r w:rsidR="0021283B">
        <w:t xml:space="preserve"> in the results and method section</w:t>
      </w:r>
      <w:r w:rsidRPr="002D676C">
        <w:t>.</w:t>
      </w:r>
    </w:p>
    <w:p w14:paraId="089EEE57" w14:textId="4EBC6B82" w:rsidR="00A1646C" w:rsidRPr="009B74BE" w:rsidRDefault="00A1646C" w:rsidP="00A1646C">
      <w:pPr>
        <w:jc w:val="left"/>
        <w:rPr>
          <w:rFonts w:ascii="Times New Roman" w:eastAsia="Times New Roman" w:hAnsi="Times New Roman" w:cs="Times New Roman"/>
          <w:strike/>
          <w:sz w:val="24"/>
          <w:szCs w:val="24"/>
          <w:lang w:eastAsia="en-US"/>
        </w:rPr>
      </w:pPr>
      <w:bookmarkStart w:id="15" w:name="_Hlk86667887"/>
      <w:r w:rsidRPr="009B74BE">
        <w:rPr>
          <w:strike/>
        </w:rPr>
        <w:t>Our results indicate that VLA analysis can identify/enrich for previously known GxEs.</w:t>
      </w:r>
      <w:bookmarkEnd w:id="15"/>
      <w:r w:rsidRPr="009B74BE">
        <w:rPr>
          <w:strike/>
        </w:rPr>
        <w:t xml:space="preserve">  </w:t>
      </w:r>
      <w:proofErr w:type="spellStart"/>
      <w:r w:rsidRPr="009B74BE">
        <w:rPr>
          <w:strike/>
        </w:rPr>
        <w:t>CardioGXE</w:t>
      </w:r>
      <w:proofErr w:type="spellEnd"/>
      <w:r w:rsidRPr="009B74BE">
        <w:rPr>
          <w:strike/>
        </w:rPr>
        <w:t xml:space="preserve"> is a manually curated resource </w:t>
      </w:r>
      <w:r w:rsidRPr="009B74BE">
        <w:rPr>
          <w:rFonts w:ascii="Calibri" w:hAnsi="Calibri" w:cs="Calibri"/>
          <w:strike/>
        </w:rPr>
        <w:t xml:space="preserve">cataloging gene-environment interactions from the literature on blood lipids, glycemic traits, obesity anthropometrics, vascular measures, inflammation, and metabolic syndrome. </w:t>
      </w:r>
      <w:proofErr w:type="spellStart"/>
      <w:r w:rsidRPr="009B74BE">
        <w:rPr>
          <w:rFonts w:ascii="Calibri" w:hAnsi="Calibri" w:cs="Calibri"/>
          <w:strike/>
        </w:rPr>
        <w:t>CardioGXE</w:t>
      </w:r>
      <w:proofErr w:type="spellEnd"/>
      <w:r w:rsidRPr="009B74BE">
        <w:rPr>
          <w:rFonts w:ascii="Calibri" w:hAnsi="Calibri" w:cs="Calibri"/>
          <w:strike/>
        </w:rPr>
        <w:t xml:space="preserve"> catalogs the results of manual mining and curation from </w:t>
      </w:r>
      <w:r w:rsidRPr="009B74BE">
        <w:rPr>
          <w:rFonts w:ascii="Calibri" w:eastAsia="Times New Roman" w:hAnsi="Calibri" w:cs="Calibri"/>
          <w:strike/>
          <w:color w:val="212121"/>
          <w:shd w:val="clear" w:color="auto" w:fill="FFFFFF"/>
          <w:lang w:eastAsia="en-US"/>
        </w:rPr>
        <w:t xml:space="preserve">386 publications that report gene-environment interactions. The reported GxE SNPs showed little overlap with variants identified by main effect GWAS. For the cardiometabolic traits (DEFINE), we tested for enrichment of the significant VLA SNP with these previously reported GxE interaction. </w:t>
      </w:r>
      <w:r w:rsidRPr="009B74BE">
        <w:rPr>
          <w:rFonts w:ascii="Calibri" w:eastAsia="Times New Roman" w:hAnsi="Calibri" w:cs="Calibri"/>
          <w:strike/>
          <w:color w:val="212121"/>
          <w:highlight w:val="yellow"/>
          <w:shd w:val="clear" w:color="auto" w:fill="FFFFFF"/>
          <w:lang w:eastAsia="en-US"/>
        </w:rPr>
        <w:t>ADD DETAILS</w:t>
      </w:r>
      <w:r w:rsidRPr="009B74BE">
        <w:rPr>
          <w:rFonts w:ascii="Segoe UI" w:eastAsia="Times New Roman" w:hAnsi="Segoe UI" w:cs="Segoe UI"/>
          <w:strike/>
          <w:color w:val="212121"/>
          <w:sz w:val="24"/>
          <w:szCs w:val="24"/>
          <w:highlight w:val="yellow"/>
          <w:shd w:val="clear" w:color="auto" w:fill="FFFFFF"/>
          <w:lang w:eastAsia="en-US"/>
        </w:rPr>
        <w:t>.</w:t>
      </w:r>
    </w:p>
    <w:p w14:paraId="6C5B4680" w14:textId="1BD36BC0" w:rsidR="00426DDF" w:rsidRPr="002D676C" w:rsidRDefault="000E6853" w:rsidP="00426DDF">
      <w:r>
        <w:t>Finally</w:t>
      </w:r>
      <w:r w:rsidR="00EA0030">
        <w:t>, w</w:t>
      </w:r>
      <w:r w:rsidR="0024399B">
        <w:t xml:space="preserve">e </w:t>
      </w:r>
      <w:r w:rsidR="00426DDF" w:rsidRPr="002D676C">
        <w:t>creat</w:t>
      </w:r>
      <w:r w:rsidR="0024399B">
        <w:t>ed</w:t>
      </w:r>
      <w:r w:rsidR="00426DDF" w:rsidRPr="002D676C">
        <w:t xml:space="preserve"> </w:t>
      </w:r>
      <w:r>
        <w:t xml:space="preserve">and hosted </w:t>
      </w:r>
      <w:r w:rsidR="00426DDF" w:rsidRPr="002D676C">
        <w:t>a catalog of VLA statistics</w:t>
      </w:r>
      <w:bookmarkEnd w:id="13"/>
      <w:r w:rsidR="00426DDF" w:rsidRPr="002D676C">
        <w:t xml:space="preserve"> </w:t>
      </w:r>
      <w:r>
        <w:t>on</w:t>
      </w:r>
      <w:r w:rsidR="002661C8" w:rsidRPr="002D676C">
        <w:t xml:space="preserve"> NIEHS (</w:t>
      </w:r>
      <w:hyperlink r:id="rId23"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AE7853">
        <w:t xml:space="preserve"> </w:t>
      </w:r>
      <w:r w:rsidR="00197839">
        <w:fldChar w:fldCharType="begin"/>
      </w:r>
      <w:r w:rsidR="00D5749C">
        <w:instrText xml:space="preserve"> ADDIN ZOTERO_ITEM CSL_CITATION {"citationID":"qB6RewZT","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52,"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197839">
        <w:fldChar w:fldCharType="separate"/>
      </w:r>
      <w:r w:rsidR="00CA5272">
        <w:rPr>
          <w:noProof/>
        </w:rPr>
        <w:t>(Wei et al., 2017; Wu et al., 2019)</w:t>
      </w:r>
      <w:r w:rsidR="00197839">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4"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r w:rsidR="00850098" w:rsidRPr="002D676C">
        <w:t>interest</w:t>
      </w:r>
      <w:r w:rsidR="00850098">
        <w:t xml:space="preserve"> and</w:t>
      </w:r>
      <w:r w:rsidR="00426DDF" w:rsidRPr="002D676C">
        <w:t xml:space="preserve"> can be used to prioritize </w:t>
      </w:r>
      <w:r w:rsidR="00AE7853">
        <w:t xml:space="preserve">GxE </w:t>
      </w:r>
      <w:r w:rsidR="00426DDF" w:rsidRPr="002D676C">
        <w:t>candidates</w:t>
      </w:r>
      <w:r w:rsidR="00AE7853">
        <w:t xml:space="preserve"> in </w:t>
      </w:r>
      <w:r w:rsidR="00334229">
        <w:t xml:space="preserve">the </w:t>
      </w:r>
      <w:r w:rsidR="00AE7853">
        <w:t>future research</w:t>
      </w:r>
      <w:r w:rsidR="00426DDF" w:rsidRPr="002D676C">
        <w:t xml:space="preserve">. </w:t>
      </w:r>
    </w:p>
    <w:p w14:paraId="5F5B3438" w14:textId="5D672759" w:rsidR="00B00CD1" w:rsidRPr="002D676C" w:rsidRDefault="00B00CD1" w:rsidP="00B00CD1">
      <w:pPr>
        <w:pStyle w:val="Heading1"/>
      </w:pPr>
      <w:r w:rsidRPr="002D676C">
        <w:t>Results</w:t>
      </w:r>
    </w:p>
    <w:p w14:paraId="64220663" w14:textId="5C0E947A" w:rsidR="00D13478" w:rsidRDefault="00D13478" w:rsidP="00B00CD1">
      <w:r w:rsidRPr="002D676C">
        <w:t xml:space="preserve">We implemented VLA as a self-contained </w:t>
      </w:r>
      <w:r w:rsidR="00C71BB7">
        <w:t xml:space="preserve">R-package </w:t>
      </w:r>
      <w:r w:rsidRPr="002D676C">
        <w:t>“</w:t>
      </w:r>
      <w:proofErr w:type="spellStart"/>
      <w:r w:rsidRPr="002D676C">
        <w:t>vla</w:t>
      </w:r>
      <w:proofErr w:type="spellEnd"/>
      <w:r w:rsidRPr="002D676C">
        <w:t>” that simultaneously scans multiple phenotypes and genome variants, given adequate system memory. “</w:t>
      </w:r>
      <w:proofErr w:type="spellStart"/>
      <w:r w:rsidRPr="002D676C">
        <w:t>vla</w:t>
      </w:r>
      <w:proofErr w:type="spellEnd"/>
      <w:r w:rsidRPr="002D676C">
        <w:t xml:space="preserve">” is platform- and compiler-independent </w:t>
      </w:r>
      <w:r w:rsidR="00EA0030">
        <w:t xml:space="preserve">if </w:t>
      </w:r>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685BFB">
        <w:fldChar w:fldCharType="separate"/>
      </w:r>
      <w:r w:rsidR="00881E02">
        <w:rPr>
          <w:noProof/>
        </w:rPr>
        <w:t>(27, 28)</w:t>
      </w:r>
      <w:r w:rsidR="00881E02" w:rsidRPr="00685BFB">
        <w:fldChar w:fldCharType="end"/>
      </w:r>
      <w:r w:rsidRPr="00881E02">
        <w:t>. T</w:t>
      </w:r>
      <w:r w:rsidRPr="002D676C">
        <w:t>o traverse out-of-memory allele-</w:t>
      </w:r>
      <w:r w:rsidR="00E957AE">
        <w:t>dosage</w:t>
      </w:r>
      <w:r w:rsidRPr="002D676C">
        <w:t xml:space="preserve"> genotype data condensed in PLINK 1 binary biallelic genotype tables, we created </w:t>
      </w:r>
      <w:r w:rsidRPr="002D676C">
        <w:lastRenderedPageBreak/>
        <w:t>“</w:t>
      </w:r>
      <w:proofErr w:type="spellStart"/>
      <w:r w:rsidRPr="002D676C">
        <w:t>plinkFile</w:t>
      </w:r>
      <w:proofErr w:type="spellEnd"/>
      <w:r w:rsidRPr="002D676C">
        <w:t xml:space="preserv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881E02" w:rsidRPr="00881E02">
        <w:rPr>
          <w:noProof/>
        </w:rPr>
        <w:t>(29)</w:t>
      </w:r>
      <w:r w:rsidR="00881E02" w:rsidRPr="00685BFB">
        <w:fldChar w:fldCharType="end"/>
      </w:r>
      <w:r w:rsidRPr="00881E02">
        <w:t>.</w:t>
      </w:r>
      <w:r w:rsidRPr="002D676C">
        <w:t xml:space="preserve"> We used these two packages </w:t>
      </w:r>
      <w:r w:rsidR="00EA0030">
        <w:t xml:space="preserve">for </w:t>
      </w:r>
      <w:r w:rsidRPr="002D676C">
        <w:t>analys</w:t>
      </w:r>
      <w:r w:rsidR="00EA0030">
        <w:t>e</w:t>
      </w:r>
      <w:r w:rsidRPr="002D676C">
        <w:t>s based on UKBB and PEGS data.</w:t>
      </w:r>
    </w:p>
    <w:p w14:paraId="3394CA3B" w14:textId="2AB643CB" w:rsidR="00503192" w:rsidRDefault="00503192" w:rsidP="00AF3206">
      <w:pPr>
        <w:pStyle w:val="Heading2"/>
      </w:pPr>
      <w:r w:rsidRPr="00AF3206">
        <w:t>Simulation</w:t>
      </w:r>
    </w:p>
    <w:p w14:paraId="5B193A4D" w14:textId="3B79FF34" w:rsidR="007A7731" w:rsidRDefault="007A7731" w:rsidP="00857ECA">
      <w:r>
        <w:t xml:space="preserve">In each simulation repeat </w:t>
      </w:r>
      <w:r w:rsidR="009E4F5D">
        <w:t>w</w:t>
      </w:r>
      <w:r>
        <w:t xml:space="preserve">e </w:t>
      </w:r>
      <w:r w:rsidR="00F76206">
        <w:t>generated vectors of environment</w:t>
      </w:r>
      <w:r w:rsidR="00C17049">
        <w:t xml:space="preserve"> and </w:t>
      </w:r>
      <w:r w:rsidR="00F76206">
        <w:t>covariate</w:t>
      </w:r>
      <w:r w:rsidR="00C17049">
        <w:t xml:space="preserve"> from standard normal</w:t>
      </w:r>
      <w:r w:rsidR="00F76206">
        <w:t xml:space="preserve">, and </w:t>
      </w:r>
      <w:r w:rsidR="002119F9">
        <w:t>drew genotype dosage values form a</w:t>
      </w:r>
      <w:r w:rsidR="00DE0BE0">
        <w:t xml:space="preserve">n actual SNP </w:t>
      </w:r>
      <w:r>
        <w:t xml:space="preserve">randomly picked </w:t>
      </w:r>
      <w:r w:rsidR="009E4F5D">
        <w:t xml:space="preserve">from </w:t>
      </w:r>
      <w:r>
        <w:t xml:space="preserve">the 1000 Genomes Project Phase 3 </w:t>
      </w:r>
      <w:r>
        <w:fldChar w:fldCharType="begin"/>
      </w:r>
      <w:r>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fldChar w:fldCharType="separate"/>
      </w:r>
      <w:r>
        <w:rPr>
          <w:rFonts w:ascii="Calibri" w:hAnsi="Calibri" w:cs="Calibri"/>
        </w:rPr>
        <w:t>(Consortium, 2012; Consortium &amp; others, 2015)</w:t>
      </w:r>
      <w:r>
        <w:fldChar w:fldCharType="end"/>
      </w:r>
      <w:r w:rsidR="002119F9">
        <w:t xml:space="preserve"> with an MAF</w:t>
      </w:r>
      <w:r w:rsidR="002119F9">
        <w:rPr>
          <w:rFonts w:hint="eastAsia"/>
        </w:rPr>
        <w:t>≥</w:t>
      </w:r>
      <w:r w:rsidR="002119F9">
        <w:t>0.01</w:t>
      </w:r>
      <w:r w:rsidR="008857A2">
        <w:t xml:space="preserve"> and a </w:t>
      </w:r>
      <w:r w:rsidR="001E46F1">
        <w:t>var</w:t>
      </w:r>
      <w:r w:rsidR="008857A2">
        <w:t>ying</w:t>
      </w:r>
      <w:r w:rsidR="001E46F1">
        <w:t xml:space="preserve"> sample </w:t>
      </w:r>
      <w:r w:rsidR="008857A2">
        <w:t>size between</w:t>
      </w:r>
      <w:r w:rsidR="001E46F1">
        <w:t xml:space="preserve"> from 2</w:t>
      </w:r>
      <w:r w:rsidR="001E46F1" w:rsidRPr="001E46F1">
        <w:rPr>
          <w:vertAlign w:val="superscript"/>
        </w:rPr>
        <w:t>4</w:t>
      </w:r>
      <w:r w:rsidR="001E46F1">
        <w:t xml:space="preserve"> </w:t>
      </w:r>
      <w:r w:rsidR="008857A2">
        <w:t>and</w:t>
      </w:r>
      <w:r w:rsidR="001E46F1">
        <w:t xml:space="preserve"> 2</w:t>
      </w:r>
      <w:r w:rsidR="001E46F1" w:rsidRPr="001E46F1">
        <w:rPr>
          <w:vertAlign w:val="superscript"/>
        </w:rPr>
        <w:t>16</w:t>
      </w:r>
      <w:r w:rsidR="001E46F1">
        <w:t>.</w:t>
      </w:r>
    </w:p>
    <w:p w14:paraId="76DB49A6" w14:textId="00C1D7A1" w:rsidR="001D1275" w:rsidRDefault="00D43A0F" w:rsidP="00857ECA">
      <w:r>
        <w:t>W</w:t>
      </w:r>
      <w:r w:rsidR="00855051">
        <w:t xml:space="preserve">e </w:t>
      </w:r>
      <w:r w:rsidR="008857A2">
        <w:t xml:space="preserve">first treat the </w:t>
      </w:r>
      <w:r w:rsidR="00855051">
        <w:t xml:space="preserve">phenotype </w:t>
      </w:r>
      <w:r w:rsidR="006D7998">
        <w:t xml:space="preserve">additively, </w:t>
      </w:r>
      <w:r w:rsidR="00803710">
        <w:t xml:space="preserve">as </w:t>
      </w:r>
      <w:r w:rsidR="00855051">
        <w:t xml:space="preserve">the </w:t>
      </w:r>
      <w:r w:rsidR="0005745C">
        <w:t xml:space="preserve">sum </w:t>
      </w:r>
      <w:r w:rsidR="00855051">
        <w:t xml:space="preserve">of </w:t>
      </w:r>
      <w:r w:rsidR="0053591C">
        <w:t xml:space="preserve">strong </w:t>
      </w:r>
      <w:r w:rsidR="00855051">
        <w:t>covariate</w:t>
      </w:r>
      <w:r w:rsidR="00857ECA">
        <w:t xml:space="preserve"> effect</w:t>
      </w:r>
      <w:r w:rsidR="00855051">
        <w:t xml:space="preserve">, </w:t>
      </w:r>
      <w:r w:rsidR="0053591C">
        <w:t xml:space="preserve">weak </w:t>
      </w:r>
      <w:r w:rsidR="00855051">
        <w:t xml:space="preserve">genotype main effect, </w:t>
      </w:r>
      <w:r w:rsidR="00C4706F">
        <w:t xml:space="preserve">possible </w:t>
      </w:r>
      <w:r w:rsidR="00855051">
        <w:t xml:space="preserve">environmental </w:t>
      </w:r>
      <w:r w:rsidR="00517015">
        <w:t xml:space="preserve">main </w:t>
      </w:r>
      <w:r w:rsidR="001F496E">
        <w:t xml:space="preserve">effect, </w:t>
      </w:r>
      <w:r w:rsidR="00C4706F">
        <w:t xml:space="preserve">and </w:t>
      </w:r>
      <w:r w:rsidR="001F496E">
        <w:t xml:space="preserve">possible </w:t>
      </w:r>
      <w:r w:rsidR="00855051">
        <w:t>GxE effect</w:t>
      </w:r>
      <w:r w:rsidR="00857ECA">
        <w:t xml:space="preserve">. </w:t>
      </w:r>
      <w:r w:rsidR="00803710">
        <w:t xml:space="preserve">We consider </w:t>
      </w:r>
      <w:r w:rsidR="00C20A7C">
        <w:t xml:space="preserve">scenarios of </w:t>
      </w:r>
      <w:r w:rsidR="0053591C">
        <w:t xml:space="preserve">pure </w:t>
      </w:r>
      <w:r w:rsidR="004F1EC5">
        <w:t>GxE</w:t>
      </w:r>
      <w:r w:rsidR="000F485D">
        <w:t xml:space="preserve"> </w:t>
      </w:r>
      <w:r w:rsidR="00333456">
        <w:t>effect or</w:t>
      </w:r>
      <w:r w:rsidR="00C20A7C">
        <w:t xml:space="preserve"> </w:t>
      </w:r>
      <w:r w:rsidR="00DA2757">
        <w:t xml:space="preserve">coexisting </w:t>
      </w:r>
      <w:r w:rsidR="000F485D">
        <w:t>environmental and Gx</w:t>
      </w:r>
      <w:r w:rsidR="009765AC">
        <w:t>E</w:t>
      </w:r>
      <w:r w:rsidR="00914EC3">
        <w:t xml:space="preserve"> effect</w:t>
      </w:r>
      <w:r w:rsidR="00333456">
        <w:t>.</w:t>
      </w:r>
      <w:r w:rsidR="006E62CF">
        <w:t xml:space="preserve"> </w:t>
      </w:r>
      <w:r w:rsidR="00333456">
        <w:t>B</w:t>
      </w:r>
      <w:r w:rsidR="006E62CF">
        <w:t xml:space="preserve">oth </w:t>
      </w:r>
      <w:r w:rsidR="00333456">
        <w:t xml:space="preserve">scenarios </w:t>
      </w:r>
      <w:r w:rsidR="006E62CF">
        <w:t>give rise to additive variance loci.</w:t>
      </w:r>
      <w:r w:rsidR="00240477">
        <w:t xml:space="preserve"> </w:t>
      </w:r>
      <w:r w:rsidR="00844E4B">
        <w:t>Secondly, a</w:t>
      </w:r>
      <w:r w:rsidR="00C20A7C">
        <w:t xml:space="preserve">s a </w:t>
      </w:r>
      <w:r w:rsidR="006E62CF">
        <w:t xml:space="preserve">comparison, we </w:t>
      </w:r>
      <w:r w:rsidR="00AE3DE4">
        <w:t xml:space="preserve">let </w:t>
      </w:r>
      <w:r w:rsidR="0062524F">
        <w:t xml:space="preserve">the </w:t>
      </w:r>
      <w:r w:rsidR="00AE3DE4">
        <w:t xml:space="preserve">genotype directly affect the phenotypic variance in log scale, </w:t>
      </w:r>
      <w:r w:rsidR="00B61085">
        <w:t xml:space="preserve">giving rise to </w:t>
      </w:r>
      <w:r w:rsidR="00C50F66">
        <w:t xml:space="preserve">multiplicative </w:t>
      </w:r>
      <w:r w:rsidR="006E62CF">
        <w:t>variance loci</w:t>
      </w:r>
      <w:r w:rsidR="00B90963">
        <w:t>.</w:t>
      </w:r>
      <w:r w:rsidR="00041743">
        <w:t xml:space="preserve"> </w:t>
      </w:r>
      <w:r w:rsidR="002E4531">
        <w:t>R</w:t>
      </w:r>
      <w:r w:rsidR="00B04042">
        <w:t>eject</w:t>
      </w:r>
      <w:r w:rsidR="001F496E">
        <w:t>ing</w:t>
      </w:r>
      <w:r w:rsidR="00B04042">
        <w:t xml:space="preserve"> the </w:t>
      </w:r>
      <w:r w:rsidR="00D537AB">
        <w:t xml:space="preserve">null </w:t>
      </w:r>
      <w:r w:rsidR="00602B6E">
        <w:t xml:space="preserve">(i.e., declaring a </w:t>
      </w:r>
      <w:r w:rsidR="001A63B7">
        <w:t>genotype</w:t>
      </w:r>
      <w:r w:rsidR="00602B6E">
        <w:t xml:space="preserve"> GxE candida</w:t>
      </w:r>
      <w:r w:rsidR="001A63B7">
        <w:t>cy</w:t>
      </w:r>
      <w:r w:rsidR="00602B6E">
        <w:t xml:space="preserve">) </w:t>
      </w:r>
      <w:r w:rsidR="00844E4B">
        <w:t xml:space="preserve">in </w:t>
      </w:r>
      <w:r w:rsidR="00BF64E9">
        <w:t xml:space="preserve">all </w:t>
      </w:r>
      <w:r w:rsidR="00E76126">
        <w:t xml:space="preserve">three </w:t>
      </w:r>
      <w:r w:rsidR="00844E4B">
        <w:t xml:space="preserve">scenarios </w:t>
      </w:r>
      <w:r w:rsidR="001F496E">
        <w:t xml:space="preserve">contribute </w:t>
      </w:r>
      <w:r w:rsidR="002E4531">
        <w:t xml:space="preserve">to </w:t>
      </w:r>
      <w:r w:rsidR="00907361">
        <w:t>a method’s true positive rates, or power.</w:t>
      </w:r>
      <w:r w:rsidR="00D537AB">
        <w:t xml:space="preserve"> </w:t>
      </w:r>
      <w:r w:rsidR="00EB6E27">
        <w:t>Next</w:t>
      </w:r>
      <w:r w:rsidR="00C01C3A">
        <w:t xml:space="preserve">, </w:t>
      </w:r>
      <w:r w:rsidR="00E76126">
        <w:t>for each of the scenarios</w:t>
      </w:r>
      <w:r w:rsidR="000054BE">
        <w:t>,</w:t>
      </w:r>
      <w:r w:rsidR="00E76126">
        <w:t xml:space="preserve"> </w:t>
      </w:r>
      <w:r w:rsidR="00C01C3A">
        <w:t>w</w:t>
      </w:r>
      <w:r w:rsidR="009C34BC">
        <w:t xml:space="preserve">e simulate </w:t>
      </w:r>
      <w:r w:rsidR="000054BE">
        <w:t xml:space="preserve">a corresponding </w:t>
      </w:r>
      <w:r w:rsidR="009C34BC">
        <w:t xml:space="preserve">null </w:t>
      </w:r>
      <w:r w:rsidR="0010202C">
        <w:t xml:space="preserve">scenario </w:t>
      </w:r>
      <w:r w:rsidR="004C4158">
        <w:t xml:space="preserve">by </w:t>
      </w:r>
      <w:r w:rsidR="00EB6E27">
        <w:t xml:space="preserve">zeroing out </w:t>
      </w:r>
      <w:r w:rsidR="009B14DD">
        <w:t xml:space="preserve">either </w:t>
      </w:r>
      <w:r w:rsidR="003232C0">
        <w:t xml:space="preserve">the </w:t>
      </w:r>
      <w:r w:rsidR="004C4158">
        <w:t>GxE effect</w:t>
      </w:r>
      <w:r w:rsidR="00DA358C">
        <w:t xml:space="preserve"> </w:t>
      </w:r>
      <w:r w:rsidR="004C4158">
        <w:t xml:space="preserve">or </w:t>
      </w:r>
      <w:r w:rsidR="00861E2F">
        <w:t xml:space="preserve">the </w:t>
      </w:r>
      <w:r w:rsidR="00DA358C">
        <w:t>genetic</w:t>
      </w:r>
      <w:r w:rsidR="00553C8B">
        <w:t xml:space="preserve"> effect on </w:t>
      </w:r>
      <w:r w:rsidR="006369E8">
        <w:t xml:space="preserve">logged phenotypic </w:t>
      </w:r>
      <w:r w:rsidR="00553C8B">
        <w:t>variance</w:t>
      </w:r>
      <w:r w:rsidR="00D537AB">
        <w:t xml:space="preserve">, </w:t>
      </w:r>
      <w:r w:rsidR="003A019B">
        <w:t xml:space="preserve">rejecting the null in </w:t>
      </w:r>
      <w:r w:rsidR="00372D1A">
        <w:t>the</w:t>
      </w:r>
      <w:r w:rsidR="00A00B30">
        <w:t>se</w:t>
      </w:r>
      <w:r w:rsidR="00372D1A">
        <w:t xml:space="preserve"> latter </w:t>
      </w:r>
      <w:r w:rsidR="00A00B30">
        <w:t xml:space="preserve">scenarios </w:t>
      </w:r>
      <w:r w:rsidR="003468E1">
        <w:t xml:space="preserve">add </w:t>
      </w:r>
      <w:r w:rsidR="00504AC6">
        <w:t>to a method’s false positive rate.</w:t>
      </w:r>
    </w:p>
    <w:p w14:paraId="6F6B2265" w14:textId="588F3A13" w:rsidR="008417DC" w:rsidRDefault="0040319D" w:rsidP="008417DC">
      <w:r>
        <w:t>We compare</w:t>
      </w:r>
      <w:r w:rsidR="00372D1A">
        <w:t>d</w:t>
      </w:r>
      <w:r>
        <w:t xml:space="preserve"> </w:t>
      </w:r>
      <w:r w:rsidR="0045009A">
        <w:t>four</w:t>
      </w:r>
      <w:r w:rsidR="00502365">
        <w:t xml:space="preserve"> methods, </w:t>
      </w:r>
      <w:r w:rsidR="001A63B7">
        <w:t xml:space="preserve">namely, </w:t>
      </w:r>
      <w:r w:rsidR="00502365">
        <w:t xml:space="preserve">the </w:t>
      </w:r>
      <w:r>
        <w:t xml:space="preserve">proposed </w:t>
      </w:r>
      <w:r w:rsidR="008F557C">
        <w:t>variance locus analysis</w:t>
      </w:r>
      <w:r w:rsidR="00E5614C">
        <w:t xml:space="preserve"> / </w:t>
      </w:r>
      <w:r w:rsidR="00B003D0">
        <w:t>curve upwardness test</w:t>
      </w:r>
      <w:r w:rsidR="008F557C">
        <w:t xml:space="preserve"> (</w:t>
      </w:r>
      <w:r>
        <w:t>VLA</w:t>
      </w:r>
      <w:r w:rsidR="008F557C">
        <w:t>)</w:t>
      </w:r>
      <w:r>
        <w:t xml:space="preserve">, </w:t>
      </w:r>
      <w:r w:rsidRPr="0040319D">
        <w:t>double linear model</w:t>
      </w:r>
      <w:r>
        <w:t xml:space="preserve"> (DLM)</w:t>
      </w:r>
      <w:r w:rsidR="00502365">
        <w:t xml:space="preserve">, </w:t>
      </w:r>
      <w:r>
        <w:t>deviation regression model (DRM)</w:t>
      </w:r>
      <w:r w:rsidR="00502365">
        <w:t xml:space="preserve">, and Levene’s </w:t>
      </w:r>
      <w:r w:rsidR="000E48C3">
        <w:t xml:space="preserve">robust </w:t>
      </w:r>
      <w:r w:rsidR="00502365">
        <w:t>test (LVT).</w:t>
      </w:r>
      <w:r w:rsidR="00BE3A14">
        <w:t xml:space="preserve"> </w:t>
      </w:r>
      <w:r w:rsidR="009838F9">
        <w:t xml:space="preserve">We </w:t>
      </w:r>
      <w:r w:rsidR="00BC0F8F">
        <w:t>run</w:t>
      </w:r>
      <w:r w:rsidR="009838F9">
        <w:t xml:space="preserve"> 20,000 </w:t>
      </w:r>
      <w:r w:rsidR="00BC0F8F">
        <w:t>repeats</w:t>
      </w:r>
      <w:r w:rsidR="009838F9">
        <w:t xml:space="preserve"> for each scenario</w:t>
      </w:r>
      <w:r w:rsidR="007A7731">
        <w:t xml:space="preserve">. </w:t>
      </w:r>
      <w:r w:rsidR="008417DC">
        <w:t>In all scenarios, we fixed the size of test to 0.05, that is, rejecting the null if the p-value of a method’s primary statistics is less than 0.05. A method is superior if it exerts higher true positive rate (power) while controlling the false positive rate in the first place. We report the net positive rate, defined as the true positive minus false positive rate.</w:t>
      </w:r>
    </w:p>
    <w:p w14:paraId="117FEFB9" w14:textId="3667FE16" w:rsidR="00051F7A" w:rsidRDefault="001735B2" w:rsidP="00636920">
      <w:r>
        <w:rPr>
          <w:noProof/>
        </w:rPr>
        <w:drawing>
          <wp:inline distT="0" distB="0" distL="0" distR="0" wp14:anchorId="4E8B689C" wp14:editId="19E2460B">
            <wp:extent cx="5943600" cy="21596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5943600" cy="2159635"/>
                    </a:xfrm>
                    <a:prstGeom prst="rect">
                      <a:avLst/>
                    </a:prstGeom>
                  </pic:spPr>
                </pic:pic>
              </a:graphicData>
            </a:graphic>
          </wp:inline>
        </w:drawing>
      </w:r>
    </w:p>
    <w:p w14:paraId="719F46ED" w14:textId="4D4C3089" w:rsidR="00922223" w:rsidRDefault="00AE7853" w:rsidP="00922223">
      <w:r>
        <w:t xml:space="preserve">Figure </w:t>
      </w:r>
      <w:r w:rsidR="001B2446">
        <w:t>4</w:t>
      </w:r>
      <w:r w:rsidR="00170813">
        <w:t>a</w:t>
      </w:r>
      <w:r w:rsidR="001B2446">
        <w:t xml:space="preserve"> </w:t>
      </w:r>
      <w:r w:rsidR="008417DC">
        <w:t xml:space="preserve">compares </w:t>
      </w:r>
      <w:r w:rsidR="00503192" w:rsidRPr="00D473BC">
        <w:t xml:space="preserve">the performance for </w:t>
      </w:r>
      <w:r w:rsidR="006E1E21">
        <w:t>Gaussian</w:t>
      </w:r>
      <w:r w:rsidR="006E1E21" w:rsidRPr="00D473BC">
        <w:t xml:space="preserve"> </w:t>
      </w:r>
      <w:r w:rsidR="00503192" w:rsidRPr="00D473BC">
        <w:t>phenotypes</w:t>
      </w:r>
      <w:r w:rsidR="00BE3A14">
        <w:t xml:space="preserve">. </w:t>
      </w:r>
      <w:r w:rsidR="006527D0">
        <w:t>When</w:t>
      </w:r>
      <w:r w:rsidR="00BE3A14">
        <w:t xml:space="preserve"> </w:t>
      </w:r>
      <w:r w:rsidR="00892BCD">
        <w:t xml:space="preserve">a pure </w:t>
      </w:r>
      <w:r w:rsidR="00503192" w:rsidRPr="00D473BC">
        <w:t xml:space="preserve">GxE </w:t>
      </w:r>
      <w:r w:rsidR="00B417A3">
        <w:t>was</w:t>
      </w:r>
      <w:r w:rsidR="006527D0">
        <w:t xml:space="preserve"> present without environmental main effect, VLA </w:t>
      </w:r>
      <w:r w:rsidR="004B6BA9">
        <w:t>gave</w:t>
      </w:r>
      <w:r w:rsidR="00B417A3">
        <w:t xml:space="preserve"> the best performance </w:t>
      </w:r>
      <w:r w:rsidR="00FB2D51">
        <w:t xml:space="preserve">in identifying candidate SNPs </w:t>
      </w:r>
      <w:r w:rsidR="00B417A3">
        <w:t>(Figure 4a, left)</w:t>
      </w:r>
      <w:r w:rsidR="003A21D3">
        <w:t xml:space="preserve">; </w:t>
      </w:r>
      <w:r w:rsidR="006919D5">
        <w:t>with environmental main effect</w:t>
      </w:r>
      <w:r w:rsidR="00482D24">
        <w:t xml:space="preserve">, </w:t>
      </w:r>
      <w:r w:rsidR="004B6BA9">
        <w:t>other</w:t>
      </w:r>
      <w:r w:rsidR="00482D24">
        <w:t xml:space="preserve"> methods </w:t>
      </w:r>
      <w:r w:rsidR="00044C25">
        <w:t>work</w:t>
      </w:r>
      <w:r w:rsidR="00482D24">
        <w:t xml:space="preserve"> better</w:t>
      </w:r>
      <w:r w:rsidR="00222CE4">
        <w:t xml:space="preserve"> with </w:t>
      </w:r>
      <w:r w:rsidR="00FB2D51">
        <w:t>greater</w:t>
      </w:r>
      <w:r w:rsidR="00222CE4">
        <w:t xml:space="preserve"> sample </w:t>
      </w:r>
      <w:r w:rsidR="00FB2D51">
        <w:t xml:space="preserve">sizes </w:t>
      </w:r>
      <w:r w:rsidR="00222CE4">
        <w:t>(Figure 4</w:t>
      </w:r>
      <w:r w:rsidR="004116A6">
        <w:t>a, middle)</w:t>
      </w:r>
      <w:r w:rsidR="00482D24">
        <w:t xml:space="preserve">; </w:t>
      </w:r>
      <w:r w:rsidR="004116A6">
        <w:t>with</w:t>
      </w:r>
      <w:r w:rsidR="00482D24">
        <w:t xml:space="preserve"> </w:t>
      </w:r>
      <w:r w:rsidR="004116A6">
        <w:t xml:space="preserve">multiplicative </w:t>
      </w:r>
      <w:r w:rsidR="00482D24">
        <w:t xml:space="preserve">variance loci, </w:t>
      </w:r>
      <w:r w:rsidR="008D13E7">
        <w:t>VLA was underperformed as expected</w:t>
      </w:r>
      <w:r w:rsidR="003900AD">
        <w:t xml:space="preserve"> (</w:t>
      </w:r>
      <w:r w:rsidR="00983971">
        <w:t>explained in</w:t>
      </w:r>
      <w:r w:rsidR="003900AD">
        <w:t xml:space="preserve"> “methods”</w:t>
      </w:r>
      <w:r w:rsidR="00FB2D51">
        <w:t>)</w:t>
      </w:r>
      <w:r w:rsidR="008D13E7">
        <w:t>.</w:t>
      </w:r>
      <w:r w:rsidR="00922223">
        <w:t xml:space="preserve"> </w:t>
      </w:r>
      <w:r w:rsidR="00983971">
        <w:t>For detailed description of simulating scenario of Gaussian phenotype, see “Gaussian phenotype” under section “1. simulation” in the supplement material</w:t>
      </w:r>
      <w:r w:rsidR="00FA14B0">
        <w:t>s</w:t>
      </w:r>
      <w:r w:rsidR="00983971">
        <w:t>. For a more traditional display of false positive rate alongside true positive rate, refer to figure (s1a) in the same supplement material.</w:t>
      </w:r>
    </w:p>
    <w:p w14:paraId="59ED06CC" w14:textId="147CB0C3" w:rsidR="006B2652" w:rsidRDefault="006B2652" w:rsidP="002255F5">
      <w:r>
        <w:rPr>
          <w:noProof/>
        </w:rPr>
        <w:lastRenderedPageBreak/>
        <w:drawing>
          <wp:inline distT="0" distB="0" distL="0" distR="0" wp14:anchorId="0E95F366" wp14:editId="1874E17B">
            <wp:extent cx="5943600" cy="18872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5943600" cy="1887220"/>
                    </a:xfrm>
                    <a:prstGeom prst="rect">
                      <a:avLst/>
                    </a:prstGeom>
                  </pic:spPr>
                </pic:pic>
              </a:graphicData>
            </a:graphic>
          </wp:inline>
        </w:drawing>
      </w:r>
    </w:p>
    <w:p w14:paraId="26D5217D" w14:textId="523F941A" w:rsidR="00544D4C" w:rsidRPr="00F24586" w:rsidRDefault="00544D4C" w:rsidP="00544D4C">
      <w:pPr>
        <w:pStyle w:val="NoSpacing"/>
        <w:jc w:val="center"/>
        <w:rPr>
          <w:b/>
          <w:bCs/>
        </w:rPr>
      </w:pPr>
      <w:r w:rsidRPr="00F24586">
        <w:rPr>
          <w:b/>
          <w:bCs/>
        </w:rPr>
        <w:t>Figure 4</w:t>
      </w:r>
      <w:r>
        <w:rPr>
          <w:b/>
          <w:bCs/>
        </w:rPr>
        <w:t>b</w:t>
      </w:r>
      <w:r w:rsidRPr="00F24586">
        <w:rPr>
          <w:b/>
          <w:bCs/>
        </w:rPr>
        <w:t>: Simulation Studies</w:t>
      </w:r>
      <w:r>
        <w:rPr>
          <w:b/>
          <w:bCs/>
        </w:rPr>
        <w:t xml:space="preserve"> for balanced binary phenotype</w:t>
      </w:r>
    </w:p>
    <w:p w14:paraId="59728489" w14:textId="4CCDCDFA" w:rsidR="00544D4C" w:rsidRPr="00E5614C" w:rsidRDefault="00544D4C" w:rsidP="00544D4C">
      <w:pPr>
        <w:rPr>
          <w:sz w:val="18"/>
          <w:szCs w:val="18"/>
        </w:rPr>
      </w:pPr>
      <w:r w:rsidRPr="00E5614C">
        <w:rPr>
          <w:b/>
          <w:bCs/>
          <w:sz w:val="18"/>
          <w:szCs w:val="18"/>
        </w:rPr>
        <w:t>Left</w:t>
      </w:r>
      <w:r>
        <w:rPr>
          <w:b/>
          <w:bCs/>
          <w:sz w:val="18"/>
          <w:szCs w:val="18"/>
        </w:rPr>
        <w:t xml:space="preserve">: </w:t>
      </w:r>
      <w:r w:rsidR="00E45206" w:rsidRPr="00E45206">
        <w:rPr>
          <w:sz w:val="18"/>
          <w:szCs w:val="18"/>
        </w:rPr>
        <w:t>GxE</w:t>
      </w:r>
      <w:r w:rsidR="00E45206">
        <w:rPr>
          <w:b/>
          <w:bCs/>
          <w:sz w:val="18"/>
          <w:szCs w:val="18"/>
        </w:rPr>
        <w:t xml:space="preserve"> </w:t>
      </w:r>
      <w:r w:rsidR="00E45206">
        <w:rPr>
          <w:sz w:val="18"/>
          <w:szCs w:val="18"/>
        </w:rPr>
        <w:t xml:space="preserve">induced </w:t>
      </w:r>
      <w:r w:rsidRPr="00E5614C">
        <w:rPr>
          <w:sz w:val="18"/>
          <w:szCs w:val="18"/>
        </w:rPr>
        <w:t xml:space="preserve">additive variance loci, </w:t>
      </w:r>
      <w:r w:rsidR="000D5B35">
        <w:rPr>
          <w:sz w:val="18"/>
          <w:szCs w:val="18"/>
        </w:rPr>
        <w:t xml:space="preserve">no </w:t>
      </w:r>
      <w:r w:rsidRPr="00E5614C">
        <w:rPr>
          <w:sz w:val="18"/>
          <w:szCs w:val="18"/>
        </w:rPr>
        <w:t xml:space="preserve">environmental main effect; </w:t>
      </w:r>
      <w:r w:rsidR="00E45206" w:rsidRPr="00D57E5F">
        <w:rPr>
          <w:b/>
          <w:bCs/>
          <w:sz w:val="18"/>
          <w:szCs w:val="18"/>
        </w:rPr>
        <w:t>middle:</w:t>
      </w:r>
      <w:r w:rsidRPr="00E5614C">
        <w:rPr>
          <w:sz w:val="18"/>
          <w:szCs w:val="18"/>
        </w:rPr>
        <w:t xml:space="preserve"> </w:t>
      </w:r>
      <w:r w:rsidR="00E45206" w:rsidRPr="00E45206">
        <w:rPr>
          <w:sz w:val="18"/>
          <w:szCs w:val="18"/>
        </w:rPr>
        <w:t>GxE</w:t>
      </w:r>
      <w:r w:rsidR="00E45206">
        <w:rPr>
          <w:b/>
          <w:bCs/>
          <w:sz w:val="18"/>
          <w:szCs w:val="18"/>
        </w:rPr>
        <w:t xml:space="preserve"> </w:t>
      </w:r>
      <w:r w:rsidR="00E45206">
        <w:rPr>
          <w:sz w:val="18"/>
          <w:szCs w:val="18"/>
        </w:rPr>
        <w:t xml:space="preserve">induced </w:t>
      </w:r>
      <w:r w:rsidR="00E45206" w:rsidRPr="00E5614C">
        <w:rPr>
          <w:sz w:val="18"/>
          <w:szCs w:val="18"/>
        </w:rPr>
        <w:t>additive variance loci, no environmental main effect</w:t>
      </w:r>
      <w:r w:rsidRPr="00E5614C">
        <w:rPr>
          <w:sz w:val="18"/>
          <w:szCs w:val="18"/>
        </w:rPr>
        <w:t xml:space="preserve">, </w:t>
      </w:r>
      <w:r w:rsidR="000D5B35">
        <w:rPr>
          <w:sz w:val="18"/>
          <w:szCs w:val="18"/>
        </w:rPr>
        <w:t xml:space="preserve">presence </w:t>
      </w:r>
      <w:r w:rsidRPr="00E5614C">
        <w:rPr>
          <w:sz w:val="18"/>
          <w:szCs w:val="18"/>
        </w:rPr>
        <w:t>environmental main effect</w:t>
      </w:r>
      <w:r w:rsidR="000D5B35">
        <w:rPr>
          <w:sz w:val="18"/>
          <w:szCs w:val="18"/>
        </w:rPr>
        <w:t xml:space="preserve"> exists</w:t>
      </w:r>
      <w:r w:rsidRPr="00E5614C">
        <w:rPr>
          <w:sz w:val="18"/>
          <w:szCs w:val="18"/>
        </w:rPr>
        <w:t xml:space="preserve">; </w:t>
      </w:r>
      <w:r w:rsidR="000D5B35" w:rsidRPr="00D57E5F">
        <w:rPr>
          <w:b/>
          <w:bCs/>
          <w:sz w:val="18"/>
          <w:szCs w:val="18"/>
        </w:rPr>
        <w:t>right:</w:t>
      </w:r>
      <w:r w:rsidRPr="00E5614C">
        <w:rPr>
          <w:sz w:val="18"/>
          <w:szCs w:val="18"/>
        </w:rPr>
        <w:t xml:space="preserve"> multiplicative variance loci</w:t>
      </w:r>
      <w:r w:rsidR="0041022A">
        <w:rPr>
          <w:sz w:val="18"/>
          <w:szCs w:val="18"/>
        </w:rPr>
        <w:t>.</w:t>
      </w:r>
      <w:r w:rsidRPr="00E5614C">
        <w:rPr>
          <w:sz w:val="18"/>
          <w:szCs w:val="18"/>
        </w:rPr>
        <w:t xml:space="preserve"> </w:t>
      </w:r>
      <w:r w:rsidRPr="00E5614C">
        <w:rPr>
          <w:b/>
          <w:bCs/>
          <w:sz w:val="18"/>
          <w:szCs w:val="18"/>
        </w:rPr>
        <w:t>Colors:</w:t>
      </w:r>
      <w:r w:rsidRPr="00E5614C">
        <w:rPr>
          <w:sz w:val="18"/>
          <w:szCs w:val="18"/>
        </w:rPr>
        <w:t xml:space="preserve"> DLM=double linear model; VLA = variance locus analysis / curve upwardness test; LVT=Levene’s test; DRM=deviation regression model.</w:t>
      </w:r>
    </w:p>
    <w:p w14:paraId="1E1A8545" w14:textId="12C130CA" w:rsidR="00170813" w:rsidRDefault="00170813" w:rsidP="002255F5">
      <w:r>
        <w:t xml:space="preserve">Figure 4b compares the performance for </w:t>
      </w:r>
      <w:r w:rsidR="00D57E5F">
        <w:t xml:space="preserve">balanced </w:t>
      </w:r>
      <w:r>
        <w:t>binary phenotypes</w:t>
      </w:r>
      <w:r w:rsidR="00D57E5F">
        <w:t xml:space="preserve"> (</w:t>
      </w:r>
      <w:r w:rsidR="00777F89">
        <w:rPr>
          <w:bCs/>
        </w:rPr>
        <w:t>50% case rate</w:t>
      </w:r>
      <w:r w:rsidR="00D57E5F">
        <w:rPr>
          <w:bCs/>
        </w:rPr>
        <w:t>)</w:t>
      </w:r>
      <w:r>
        <w:t>.</w:t>
      </w:r>
      <w:r w:rsidR="00B7477C">
        <w:t xml:space="preserve"> VLA </w:t>
      </w:r>
      <w:r w:rsidR="00A14342">
        <w:t xml:space="preserve">was the best </w:t>
      </w:r>
      <w:r w:rsidR="006C03BF">
        <w:t>de</w:t>
      </w:r>
      <w:r w:rsidR="00D130E8">
        <w:t>te</w:t>
      </w:r>
      <w:r w:rsidR="006C03BF">
        <w:t xml:space="preserve">ctor for </w:t>
      </w:r>
      <w:r w:rsidR="00372D2E">
        <w:t xml:space="preserve">additive </w:t>
      </w:r>
      <w:r w:rsidR="006C03BF">
        <w:t>GxE candidate SNP</w:t>
      </w:r>
      <w:r w:rsidR="00D130E8">
        <w:t>s</w:t>
      </w:r>
      <w:r w:rsidR="006C03BF">
        <w:t xml:space="preserve">, </w:t>
      </w:r>
      <w:r w:rsidR="00EE5326">
        <w:t xml:space="preserve">especially when </w:t>
      </w:r>
      <w:r w:rsidR="00773DF1">
        <w:t xml:space="preserve">the </w:t>
      </w:r>
      <w:r w:rsidR="00D130E8">
        <w:t xml:space="preserve">SNPs were made </w:t>
      </w:r>
      <w:r w:rsidR="006C03BF">
        <w:t xml:space="preserve">variance </w:t>
      </w:r>
      <w:r w:rsidR="00810D82">
        <w:t>loc</w:t>
      </w:r>
      <w:r w:rsidR="00773DF1">
        <w:t>i</w:t>
      </w:r>
      <w:r w:rsidR="00810D82">
        <w:t xml:space="preserve"> by pure </w:t>
      </w:r>
      <w:r w:rsidR="00B7477C">
        <w:t>GxE</w:t>
      </w:r>
      <w:r w:rsidR="00372D2E">
        <w:t xml:space="preserve"> (Figure 4b, middle)</w:t>
      </w:r>
      <w:r w:rsidR="005F716A">
        <w:t xml:space="preserve">; </w:t>
      </w:r>
      <w:r w:rsidR="00D6501A">
        <w:t>other</w:t>
      </w:r>
      <w:r w:rsidR="005F716A">
        <w:t xml:space="preserve"> </w:t>
      </w:r>
      <w:r w:rsidR="00D130E8">
        <w:t xml:space="preserve">methods </w:t>
      </w:r>
      <w:r w:rsidR="00773DF1">
        <w:t>show</w:t>
      </w:r>
      <w:r w:rsidR="00D130E8">
        <w:t>ed</w:t>
      </w:r>
      <w:r w:rsidR="00773DF1">
        <w:t xml:space="preserve"> </w:t>
      </w:r>
      <w:r w:rsidR="00AC07A4">
        <w:t xml:space="preserve">poor </w:t>
      </w:r>
      <w:r w:rsidR="00AA34A8">
        <w:t xml:space="preserve">performance </w:t>
      </w:r>
      <w:r w:rsidR="00AC07A4">
        <w:t>due to</w:t>
      </w:r>
      <w:r w:rsidR="005F716A">
        <w:t xml:space="preserve"> </w:t>
      </w:r>
      <w:r w:rsidR="00AA34A8">
        <w:t xml:space="preserve">uncontrolled false positive </w:t>
      </w:r>
      <w:r w:rsidR="00C94123">
        <w:t>dragging down the net positive rate</w:t>
      </w:r>
      <w:r w:rsidR="00AA34A8">
        <w:t>.</w:t>
      </w:r>
      <w:r w:rsidR="00C94123">
        <w:t xml:space="preserve"> </w:t>
      </w:r>
      <w:r w:rsidR="00A94DD2">
        <w:t xml:space="preserve">In fact, </w:t>
      </w:r>
      <w:r w:rsidR="00D6501A">
        <w:t xml:space="preserve">with greater sample </w:t>
      </w:r>
      <w:r w:rsidR="00A94DD2">
        <w:t>size</w:t>
      </w:r>
      <w:r w:rsidR="00372D2E">
        <w:t>s</w:t>
      </w:r>
      <w:r w:rsidR="00A94DD2">
        <w:t xml:space="preserve">, the variance loci and </w:t>
      </w:r>
      <w:r w:rsidR="00CB79BD">
        <w:t xml:space="preserve">genetic </w:t>
      </w:r>
      <w:r w:rsidR="00D6501A">
        <w:t xml:space="preserve">main effect become less distinguishable, </w:t>
      </w:r>
      <w:r w:rsidR="00B35923">
        <w:t>attenuating</w:t>
      </w:r>
      <w:r w:rsidR="00777328">
        <w:t xml:space="preserve"> </w:t>
      </w:r>
      <w:r w:rsidR="000A4FCE">
        <w:t xml:space="preserve">instead of </w:t>
      </w:r>
      <w:r w:rsidR="00B35923">
        <w:t>boosting</w:t>
      </w:r>
      <w:r w:rsidR="000A4FCE">
        <w:t xml:space="preserve"> </w:t>
      </w:r>
      <w:r w:rsidR="00B35923">
        <w:t>the net positive rate</w:t>
      </w:r>
      <w:r w:rsidR="000A4FCE">
        <w:t xml:space="preserve">. </w:t>
      </w:r>
      <w:r w:rsidR="00C94123">
        <w:t xml:space="preserve">When the variance loci were multiplicative, </w:t>
      </w:r>
      <w:r w:rsidR="00897AE8">
        <w:t xml:space="preserve">VLA </w:t>
      </w:r>
      <w:r w:rsidR="000A4FCE">
        <w:t>wa</w:t>
      </w:r>
      <w:r w:rsidR="00897AE8">
        <w:t>s not optimal as expected.</w:t>
      </w:r>
    </w:p>
    <w:p w14:paraId="4FF9E6D1" w14:textId="3053B0B4" w:rsidR="001939DD" w:rsidRDefault="001939DD" w:rsidP="002255F5">
      <w:r>
        <w:rPr>
          <w:noProof/>
        </w:rPr>
        <w:drawing>
          <wp:inline distT="0" distB="0" distL="0" distR="0" wp14:anchorId="15AEC22F" wp14:editId="54A58792">
            <wp:extent cx="5943600" cy="18872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a:extLst>
                        <a:ext uri="{28A0092B-C50C-407E-A947-70E740481C1C}">
                          <a14:useLocalDpi xmlns:a14="http://schemas.microsoft.com/office/drawing/2010/main" val="0"/>
                        </a:ext>
                      </a:extLst>
                    </a:blip>
                    <a:stretch>
                      <a:fillRect/>
                    </a:stretch>
                  </pic:blipFill>
                  <pic:spPr>
                    <a:xfrm>
                      <a:off x="0" y="0"/>
                      <a:ext cx="5943600" cy="1887220"/>
                    </a:xfrm>
                    <a:prstGeom prst="rect">
                      <a:avLst/>
                    </a:prstGeom>
                  </pic:spPr>
                </pic:pic>
              </a:graphicData>
            </a:graphic>
          </wp:inline>
        </w:drawing>
      </w:r>
    </w:p>
    <w:p w14:paraId="003758FB" w14:textId="42FA8CCC" w:rsidR="001939DD" w:rsidRPr="00F24586" w:rsidRDefault="001939DD" w:rsidP="001939DD">
      <w:pPr>
        <w:pStyle w:val="NoSpacing"/>
        <w:jc w:val="center"/>
        <w:rPr>
          <w:b/>
          <w:bCs/>
        </w:rPr>
      </w:pPr>
      <w:r w:rsidRPr="00F24586">
        <w:rPr>
          <w:b/>
          <w:bCs/>
        </w:rPr>
        <w:t>Figure 4</w:t>
      </w:r>
      <w:r>
        <w:rPr>
          <w:b/>
          <w:bCs/>
        </w:rPr>
        <w:t>c</w:t>
      </w:r>
      <w:r w:rsidRPr="00F24586">
        <w:rPr>
          <w:b/>
          <w:bCs/>
        </w:rPr>
        <w:t>: Simulation Studies</w:t>
      </w:r>
      <w:r>
        <w:rPr>
          <w:b/>
          <w:bCs/>
        </w:rPr>
        <w:t xml:space="preserve"> for imbalanced binary phenotype</w:t>
      </w:r>
    </w:p>
    <w:p w14:paraId="665D4A4E" w14:textId="77777777" w:rsidR="001939DD" w:rsidRPr="00E5614C" w:rsidRDefault="001939DD" w:rsidP="001939DD">
      <w:pPr>
        <w:rPr>
          <w:sz w:val="18"/>
          <w:szCs w:val="18"/>
        </w:rPr>
      </w:pPr>
      <w:r w:rsidRPr="00E5614C">
        <w:rPr>
          <w:b/>
          <w:bCs/>
          <w:sz w:val="18"/>
          <w:szCs w:val="18"/>
        </w:rPr>
        <w:t>Left</w:t>
      </w:r>
      <w:r>
        <w:rPr>
          <w:b/>
          <w:bCs/>
          <w:sz w:val="18"/>
          <w:szCs w:val="18"/>
        </w:rPr>
        <w:t xml:space="preserve">: </w:t>
      </w:r>
      <w:r w:rsidRPr="00E45206">
        <w:rPr>
          <w:sz w:val="18"/>
          <w:szCs w:val="18"/>
        </w:rPr>
        <w:t>GxE</w:t>
      </w:r>
      <w:r>
        <w:rPr>
          <w:b/>
          <w:bCs/>
          <w:sz w:val="18"/>
          <w:szCs w:val="18"/>
        </w:rPr>
        <w:t xml:space="preserve"> </w:t>
      </w:r>
      <w:r>
        <w:rPr>
          <w:sz w:val="18"/>
          <w:szCs w:val="18"/>
        </w:rPr>
        <w:t xml:space="preserve">induced </w:t>
      </w:r>
      <w:r w:rsidRPr="00E5614C">
        <w:rPr>
          <w:sz w:val="18"/>
          <w:szCs w:val="18"/>
        </w:rPr>
        <w:t xml:space="preserve">additive variance loci, </w:t>
      </w:r>
      <w:r>
        <w:rPr>
          <w:sz w:val="18"/>
          <w:szCs w:val="18"/>
        </w:rPr>
        <w:t xml:space="preserve">no </w:t>
      </w:r>
      <w:r w:rsidRPr="00E5614C">
        <w:rPr>
          <w:sz w:val="18"/>
          <w:szCs w:val="18"/>
        </w:rPr>
        <w:t xml:space="preserve">environmental main effect; </w:t>
      </w:r>
      <w:r w:rsidRPr="00D57E5F">
        <w:rPr>
          <w:b/>
          <w:bCs/>
          <w:sz w:val="18"/>
          <w:szCs w:val="18"/>
        </w:rPr>
        <w:t>middle:</w:t>
      </w:r>
      <w:r w:rsidRPr="00E5614C">
        <w:rPr>
          <w:sz w:val="18"/>
          <w:szCs w:val="18"/>
        </w:rPr>
        <w:t xml:space="preserve"> </w:t>
      </w:r>
      <w:r w:rsidRPr="00E45206">
        <w:rPr>
          <w:sz w:val="18"/>
          <w:szCs w:val="18"/>
        </w:rPr>
        <w:t>GxE</w:t>
      </w:r>
      <w:r>
        <w:rPr>
          <w:b/>
          <w:bCs/>
          <w:sz w:val="18"/>
          <w:szCs w:val="18"/>
        </w:rPr>
        <w:t xml:space="preserve"> </w:t>
      </w:r>
      <w:r>
        <w:rPr>
          <w:sz w:val="18"/>
          <w:szCs w:val="18"/>
        </w:rPr>
        <w:t xml:space="preserve">induced </w:t>
      </w:r>
      <w:r w:rsidRPr="00E5614C">
        <w:rPr>
          <w:sz w:val="18"/>
          <w:szCs w:val="18"/>
        </w:rPr>
        <w:t xml:space="preserve">additive variance loci, no environmental main effect, </w:t>
      </w:r>
      <w:r>
        <w:rPr>
          <w:sz w:val="18"/>
          <w:szCs w:val="18"/>
        </w:rPr>
        <w:t xml:space="preserve">presence </w:t>
      </w:r>
      <w:r w:rsidRPr="00E5614C">
        <w:rPr>
          <w:sz w:val="18"/>
          <w:szCs w:val="18"/>
        </w:rPr>
        <w:t>environmental main effect</w:t>
      </w:r>
      <w:r>
        <w:rPr>
          <w:sz w:val="18"/>
          <w:szCs w:val="18"/>
        </w:rPr>
        <w:t xml:space="preserve"> exists</w:t>
      </w:r>
      <w:r w:rsidRPr="00E5614C">
        <w:rPr>
          <w:sz w:val="18"/>
          <w:szCs w:val="18"/>
        </w:rPr>
        <w:t xml:space="preserve">; </w:t>
      </w:r>
      <w:r w:rsidRPr="00D57E5F">
        <w:rPr>
          <w:b/>
          <w:bCs/>
          <w:sz w:val="18"/>
          <w:szCs w:val="18"/>
        </w:rPr>
        <w:t>right:</w:t>
      </w:r>
      <w:r w:rsidRPr="00E5614C">
        <w:rPr>
          <w:sz w:val="18"/>
          <w:szCs w:val="18"/>
        </w:rPr>
        <w:t xml:space="preserve"> multiplicative variance loci</w:t>
      </w:r>
      <w:r>
        <w:rPr>
          <w:sz w:val="18"/>
          <w:szCs w:val="18"/>
        </w:rPr>
        <w:t>.</w:t>
      </w:r>
      <w:r w:rsidRPr="00E5614C">
        <w:rPr>
          <w:sz w:val="18"/>
          <w:szCs w:val="18"/>
        </w:rPr>
        <w:t xml:space="preserve"> </w:t>
      </w:r>
      <w:r w:rsidRPr="00E5614C">
        <w:rPr>
          <w:b/>
          <w:bCs/>
          <w:sz w:val="18"/>
          <w:szCs w:val="18"/>
        </w:rPr>
        <w:t>Colors:</w:t>
      </w:r>
      <w:r w:rsidRPr="00E5614C">
        <w:rPr>
          <w:sz w:val="18"/>
          <w:szCs w:val="18"/>
        </w:rPr>
        <w:t xml:space="preserve"> DLM=double linear model; VLA = variance locus analysis / curve upwardness test; LVT=Levene’s test; DRM=deviation regression model.</w:t>
      </w:r>
    </w:p>
    <w:p w14:paraId="3BAECE2E" w14:textId="1DF0B6DA" w:rsidR="009D21A0" w:rsidRDefault="0098510F" w:rsidP="0098510F">
      <w:r>
        <w:t>Figure 4c compares the performance for imbalanced binary phenotypes (</w:t>
      </w:r>
      <w:r w:rsidR="00982354">
        <w:rPr>
          <w:bCs/>
        </w:rPr>
        <w:t>7.6% case</w:t>
      </w:r>
      <w:r w:rsidR="00777F89">
        <w:rPr>
          <w:bCs/>
        </w:rPr>
        <w:t xml:space="preserve"> rate</w:t>
      </w:r>
      <w:r>
        <w:rPr>
          <w:bCs/>
        </w:rPr>
        <w:t>)</w:t>
      </w:r>
      <w:r>
        <w:t xml:space="preserve">. </w:t>
      </w:r>
      <w:r w:rsidR="0076785F">
        <w:t>When the samples were i</w:t>
      </w:r>
      <w:r w:rsidR="00673A38">
        <w:t>mbalanced</w:t>
      </w:r>
      <w:r w:rsidR="0076785F">
        <w:t>,</w:t>
      </w:r>
      <w:r w:rsidR="00673A38">
        <w:t xml:space="preserve"> </w:t>
      </w:r>
      <w:r w:rsidR="009E3C7C">
        <w:t xml:space="preserve">a </w:t>
      </w:r>
      <w:r w:rsidR="004C1378">
        <w:t xml:space="preserve">SNP main effect </w:t>
      </w:r>
      <w:r w:rsidR="009E3C7C">
        <w:t xml:space="preserve">on phenotypical mean is automatically an effect on the </w:t>
      </w:r>
      <w:r w:rsidR="00282A89">
        <w:t>phenotypical variance</w:t>
      </w:r>
      <w:r w:rsidR="008F0951">
        <w:t>,</w:t>
      </w:r>
      <w:r w:rsidR="00282A89">
        <w:t xml:space="preserve"> </w:t>
      </w:r>
      <w:r w:rsidR="008F0951">
        <w:t>causing</w:t>
      </w:r>
      <w:r w:rsidR="00673A38">
        <w:t xml:space="preserve"> </w:t>
      </w:r>
      <w:r w:rsidR="009E3C7C">
        <w:t xml:space="preserve">an overall </w:t>
      </w:r>
      <w:r w:rsidR="00D364D1">
        <w:t>inflation of</w:t>
      </w:r>
      <w:r w:rsidR="009E3C7C">
        <w:t xml:space="preserve"> false positive</w:t>
      </w:r>
      <w:r w:rsidR="00D364D1">
        <w:t>s</w:t>
      </w:r>
      <w:r w:rsidR="00673A38">
        <w:t xml:space="preserve">. </w:t>
      </w:r>
      <w:r w:rsidR="00B24931">
        <w:t xml:space="preserve">Still, </w:t>
      </w:r>
      <w:r>
        <w:t xml:space="preserve">VLA </w:t>
      </w:r>
      <w:r w:rsidR="004B3804">
        <w:t xml:space="preserve">maintained the ability to </w:t>
      </w:r>
      <w:r>
        <w:t xml:space="preserve">detect </w:t>
      </w:r>
      <w:r w:rsidR="00A54E41">
        <w:t xml:space="preserve">true </w:t>
      </w:r>
      <w:r>
        <w:t>GxE candidate</w:t>
      </w:r>
      <w:r w:rsidR="000461C9">
        <w:t>s</w:t>
      </w:r>
      <w:r>
        <w:t xml:space="preserve"> </w:t>
      </w:r>
      <w:r w:rsidR="004B3804">
        <w:t xml:space="preserve">while </w:t>
      </w:r>
      <w:r>
        <w:t>other</w:t>
      </w:r>
      <w:r w:rsidR="000461C9">
        <w:t>s</w:t>
      </w:r>
      <w:r>
        <w:t xml:space="preserve"> </w:t>
      </w:r>
      <w:r w:rsidR="004B3804">
        <w:t>ceased function</w:t>
      </w:r>
      <w:r w:rsidR="0016592D">
        <w:t>al</w:t>
      </w:r>
      <w:r w:rsidR="00F07B61">
        <w:t xml:space="preserve">. </w:t>
      </w:r>
      <w:r w:rsidR="009D21A0">
        <w:t xml:space="preserve">For detailed description of </w:t>
      </w:r>
      <w:r w:rsidR="00032B1D">
        <w:t xml:space="preserve">simulating scenario of binary </w:t>
      </w:r>
      <w:r w:rsidR="001F50D4">
        <w:t xml:space="preserve">phenotype, see </w:t>
      </w:r>
      <w:r w:rsidR="00E46B83">
        <w:t xml:space="preserve">“Binary phenotype” under </w:t>
      </w:r>
      <w:r w:rsidR="00AB1034">
        <w:t xml:space="preserve">section </w:t>
      </w:r>
      <w:r w:rsidR="001F50D4">
        <w:t>“</w:t>
      </w:r>
      <w:r w:rsidR="00E46B83">
        <w:t>1. simulation</w:t>
      </w:r>
      <w:r w:rsidR="001F50D4">
        <w:t>”</w:t>
      </w:r>
      <w:r w:rsidR="00AB1034">
        <w:t xml:space="preserve"> in the supplement material</w:t>
      </w:r>
      <w:r w:rsidR="00FA14B0">
        <w:t>s</w:t>
      </w:r>
      <w:r w:rsidR="001F50D4">
        <w:t>.</w:t>
      </w:r>
      <w:r w:rsidR="009D21A0">
        <w:t xml:space="preserve"> </w:t>
      </w:r>
      <w:r w:rsidR="00DB72F8">
        <w:t xml:space="preserve">For a </w:t>
      </w:r>
      <w:r w:rsidR="00032B1D">
        <w:t xml:space="preserve">more </w:t>
      </w:r>
      <w:r w:rsidR="00DB72F8">
        <w:t xml:space="preserve">traditional display of false positive </w:t>
      </w:r>
      <w:r w:rsidR="00B27A46">
        <w:t xml:space="preserve">rate </w:t>
      </w:r>
      <w:r w:rsidR="00DB72F8">
        <w:t>alongside true positive</w:t>
      </w:r>
      <w:r w:rsidR="00B27A46">
        <w:t xml:space="preserve"> rate</w:t>
      </w:r>
      <w:r w:rsidR="00DB72F8">
        <w:t xml:space="preserve">, </w:t>
      </w:r>
      <w:r w:rsidR="00032B1D">
        <w:t xml:space="preserve">refer to </w:t>
      </w:r>
      <w:r w:rsidR="00B27A46">
        <w:t>figure</w:t>
      </w:r>
      <w:r w:rsidR="00323308">
        <w:t xml:space="preserve"> (s</w:t>
      </w:r>
      <w:r w:rsidR="002D354E">
        <w:t>1b</w:t>
      </w:r>
      <w:r w:rsidR="00323308">
        <w:t>)</w:t>
      </w:r>
      <w:r w:rsidR="002D354E">
        <w:t xml:space="preserve"> in the </w:t>
      </w:r>
      <w:r w:rsidR="00032B1D">
        <w:t xml:space="preserve">same </w:t>
      </w:r>
      <w:r w:rsidR="00DB4385">
        <w:t>supplement material</w:t>
      </w:r>
      <w:r w:rsidR="00323308">
        <w:t>.</w:t>
      </w:r>
    </w:p>
    <w:p w14:paraId="25E5DAC3" w14:textId="46B88EB8" w:rsidR="007104A1" w:rsidRDefault="00C82B1D" w:rsidP="0098510F">
      <w:r>
        <w:lastRenderedPageBreak/>
        <w:t xml:space="preserve">We also simulated </w:t>
      </w:r>
      <w:r w:rsidR="00DD5439">
        <w:t>Poisson phenotype</w:t>
      </w:r>
      <w:r w:rsidR="009D47A8">
        <w:t>s</w:t>
      </w:r>
      <w:r w:rsidR="00B46D7F">
        <w:t xml:space="preserve">. Like </w:t>
      </w:r>
      <w:r w:rsidR="009D47A8">
        <w:t xml:space="preserve">the </w:t>
      </w:r>
      <w:r w:rsidR="00B46D7F">
        <w:t>binaries, the mean and variance of Poisson</w:t>
      </w:r>
      <w:r w:rsidR="005B667B">
        <w:t xml:space="preserve"> </w:t>
      </w:r>
      <w:r w:rsidR="00B46D7F">
        <w:t>variable</w:t>
      </w:r>
      <w:r w:rsidR="005B667B">
        <w:t>s</w:t>
      </w:r>
      <w:r w:rsidR="00B46D7F">
        <w:t xml:space="preserve"> </w:t>
      </w:r>
      <w:r w:rsidR="005B667B">
        <w:t>are</w:t>
      </w:r>
      <w:r w:rsidR="00B46D7F">
        <w:t xml:space="preserve"> related, therefore, </w:t>
      </w:r>
      <w:r w:rsidR="00AE5F4A">
        <w:t>all variance loci scanners came under the pressure of inflated false positive rate</w:t>
      </w:r>
      <w:r w:rsidR="00D5310B">
        <w:t xml:space="preserve"> when the </w:t>
      </w:r>
      <w:r w:rsidR="00AE7658">
        <w:t>genotype</w:t>
      </w:r>
      <w:r w:rsidR="00D5310B">
        <w:t xml:space="preserve"> has main effect on phenotypic mean</w:t>
      </w:r>
      <w:r w:rsidR="001A49CE">
        <w:t>,</w:t>
      </w:r>
      <w:r w:rsidR="00AE5F4A">
        <w:t xml:space="preserve"> </w:t>
      </w:r>
      <w:r w:rsidR="00DD5439">
        <w:t xml:space="preserve">in which case the VLA </w:t>
      </w:r>
      <w:r w:rsidR="00294BA1">
        <w:t xml:space="preserve">again </w:t>
      </w:r>
      <w:r w:rsidR="001A49CE">
        <w:t xml:space="preserve">better </w:t>
      </w:r>
      <w:r w:rsidR="00294BA1">
        <w:t xml:space="preserve">maintained the ability to detect </w:t>
      </w:r>
      <w:r w:rsidR="001A49CE">
        <w:t xml:space="preserve">true </w:t>
      </w:r>
      <w:r w:rsidR="00294BA1">
        <w:t>GxE candidate</w:t>
      </w:r>
      <w:r w:rsidR="001A49CE">
        <w:t xml:space="preserve">. </w:t>
      </w:r>
      <w:r w:rsidR="007104A1">
        <w:t>The simulat</w:t>
      </w:r>
      <w:r w:rsidR="003D0F9B">
        <w:t>ion</w:t>
      </w:r>
      <w:r w:rsidR="007104A1">
        <w:t xml:space="preserve"> </w:t>
      </w:r>
      <w:r w:rsidR="003D0F9B">
        <w:t xml:space="preserve">of </w:t>
      </w:r>
      <w:r w:rsidR="007104A1">
        <w:t>scenario</w:t>
      </w:r>
      <w:r w:rsidR="003D0F9B">
        <w:t>s involving</w:t>
      </w:r>
      <w:r w:rsidR="007104A1">
        <w:t xml:space="preserve"> Poisson phenotype is </w:t>
      </w:r>
      <w:r w:rsidR="003D0F9B">
        <w:t xml:space="preserve">detailed in “Poisson Phenotype” </w:t>
      </w:r>
      <w:r w:rsidR="007104A1">
        <w:t>under section “1.</w:t>
      </w:r>
      <w:r w:rsidR="003D0F9B">
        <w:t xml:space="preserve"> </w:t>
      </w:r>
      <w:r w:rsidR="007104A1">
        <w:t>simulation” in the supplement material</w:t>
      </w:r>
      <w:r w:rsidR="00955D8C">
        <w:t>s</w:t>
      </w:r>
      <w:r w:rsidR="003D0F9B">
        <w:t xml:space="preserve">, also </w:t>
      </w:r>
      <w:r w:rsidR="007104A1">
        <w:t>refer to figure (s1</w:t>
      </w:r>
      <w:r w:rsidR="003D0F9B">
        <w:t>d</w:t>
      </w:r>
      <w:r w:rsidR="007104A1">
        <w:t>) in the same supplement material</w:t>
      </w:r>
      <w:r w:rsidR="003D0F9B">
        <w:t xml:space="preserve"> for a more traditional display of false positive rate alongside true positive rate.</w:t>
      </w:r>
    </w:p>
    <w:p w14:paraId="0288E7AF" w14:textId="0D089E58" w:rsidR="00866CEB" w:rsidRDefault="000C26F3" w:rsidP="0098510F">
      <w:r>
        <w:t xml:space="preserve">Overall, </w:t>
      </w:r>
      <w:r w:rsidR="00EE1AFF">
        <w:t xml:space="preserve">the simulations showed that </w:t>
      </w:r>
      <w:r>
        <w:t xml:space="preserve">the VLA </w:t>
      </w:r>
      <w:r w:rsidR="00212686">
        <w:t>was</w:t>
      </w:r>
      <w:r>
        <w:t xml:space="preserve"> </w:t>
      </w:r>
      <w:r w:rsidR="00341B22">
        <w:t xml:space="preserve">more </w:t>
      </w:r>
      <w:r>
        <w:t xml:space="preserve">specialized </w:t>
      </w:r>
      <w:r w:rsidR="00B469BC">
        <w:t xml:space="preserve">in detecting </w:t>
      </w:r>
      <w:r w:rsidR="009E32FF">
        <w:t xml:space="preserve">variance loci </w:t>
      </w:r>
      <w:r w:rsidR="00212686">
        <w:t>induced by</w:t>
      </w:r>
      <w:r w:rsidR="009E32FF">
        <w:t xml:space="preserve"> </w:t>
      </w:r>
      <w:r w:rsidR="00B469BC">
        <w:t xml:space="preserve">pure </w:t>
      </w:r>
      <w:r w:rsidR="009E32FF">
        <w:t xml:space="preserve">GxE </w:t>
      </w:r>
      <w:r w:rsidR="00AC0AEA">
        <w:t>effect and</w:t>
      </w:r>
      <w:r w:rsidR="00B469BC">
        <w:t xml:space="preserve"> </w:t>
      </w:r>
      <w:r w:rsidR="00212686">
        <w:t>was</w:t>
      </w:r>
      <w:r w:rsidR="00341B22">
        <w:t xml:space="preserve"> </w:t>
      </w:r>
      <w:r w:rsidR="00B469BC">
        <w:t xml:space="preserve">overall </w:t>
      </w:r>
      <w:r>
        <w:t xml:space="preserve">more robust </w:t>
      </w:r>
      <w:r w:rsidR="00B469BC">
        <w:t>under the pressure of false positives caused by imbalanced, non-Gaussian phenotype.</w:t>
      </w:r>
      <w:r w:rsidR="00866CEB">
        <w:t xml:space="preserve"> </w:t>
      </w:r>
      <w:r w:rsidR="00061F0D">
        <w:t xml:space="preserve">As expected, </w:t>
      </w:r>
      <w:r w:rsidR="001C1934">
        <w:t xml:space="preserve">VLA </w:t>
      </w:r>
      <w:r w:rsidR="003630B8">
        <w:t xml:space="preserve">underperformed </w:t>
      </w:r>
      <w:r w:rsidR="009E6678">
        <w:t xml:space="preserve">when the variance loci were generated multiplicatively, </w:t>
      </w:r>
      <w:r w:rsidR="00503BE8">
        <w:t xml:space="preserve">because </w:t>
      </w:r>
      <w:r w:rsidR="001747FF">
        <w:t xml:space="preserve">when the allele effect on logged variance is negative, </w:t>
      </w:r>
      <w:r w:rsidR="00503BE8">
        <w:t xml:space="preserve">it </w:t>
      </w:r>
      <w:r w:rsidR="00A71D81">
        <w:t xml:space="preserve">corresponds to a scenario </w:t>
      </w:r>
      <w:r w:rsidR="009950CF">
        <w:t xml:space="preserve">where the squared </w:t>
      </w:r>
      <w:r w:rsidR="00A71D81">
        <w:t>GxE effect</w:t>
      </w:r>
      <w:r w:rsidR="009950CF">
        <w:t xml:space="preserve"> is negative</w:t>
      </w:r>
      <w:r w:rsidR="004C7453">
        <w:t>,</w:t>
      </w:r>
      <w:r w:rsidR="007361C8">
        <w:t xml:space="preserve"> </w:t>
      </w:r>
      <w:r w:rsidR="00664E25">
        <w:t xml:space="preserve">that is, </w:t>
      </w:r>
      <w:r w:rsidR="007361C8">
        <w:t xml:space="preserve">a latent GxE with </w:t>
      </w:r>
      <w:r w:rsidR="00007E12">
        <w:t xml:space="preserve">non-real valued effect size, </w:t>
      </w:r>
      <w:r w:rsidR="004C7453">
        <w:t xml:space="preserve">violating the assumption </w:t>
      </w:r>
      <w:r w:rsidR="00F67620">
        <w:t xml:space="preserve">of </w:t>
      </w:r>
      <w:r w:rsidR="009A5243">
        <w:t xml:space="preserve">VLA </w:t>
      </w:r>
      <w:r w:rsidR="00F67620">
        <w:t>test</w:t>
      </w:r>
      <w:r w:rsidR="007361C8">
        <w:t xml:space="preserve"> (see “methods”).</w:t>
      </w:r>
      <w:r w:rsidR="00AC0AEA">
        <w:t xml:space="preserve"> The </w:t>
      </w:r>
      <w:r w:rsidR="00277561">
        <w:t>acqui</w:t>
      </w:r>
      <w:r w:rsidR="00E631F5">
        <w:t>sition of</w:t>
      </w:r>
      <w:r w:rsidR="00277561">
        <w:t xml:space="preserve"> simulation materials</w:t>
      </w:r>
      <w:r w:rsidR="000165CD">
        <w:t xml:space="preserve"> (i.e., genotype)</w:t>
      </w:r>
      <w:r w:rsidR="00277561">
        <w:t xml:space="preserve">, the </w:t>
      </w:r>
      <w:r w:rsidR="00955D8C">
        <w:t xml:space="preserve">decision on </w:t>
      </w:r>
      <w:r w:rsidR="00277561">
        <w:t>effect sizes</w:t>
      </w:r>
      <w:r w:rsidR="00E631F5">
        <w:t>,</w:t>
      </w:r>
      <w:r w:rsidR="00277561">
        <w:t xml:space="preserve"> and </w:t>
      </w:r>
      <w:r w:rsidR="00E631F5">
        <w:t xml:space="preserve">the generation of </w:t>
      </w:r>
      <w:r w:rsidR="00277561">
        <w:t>phenotype</w:t>
      </w:r>
      <w:r w:rsidR="00E631F5">
        <w:t>s</w:t>
      </w:r>
      <w:r w:rsidR="00277561">
        <w:t xml:space="preserve"> </w:t>
      </w:r>
      <w:r w:rsidR="00E631F5">
        <w:t xml:space="preserve">of various distribution, </w:t>
      </w:r>
      <w:r w:rsidR="00277561">
        <w:t xml:space="preserve">are </w:t>
      </w:r>
      <w:r w:rsidR="00955D8C">
        <w:t xml:space="preserve">detailed </w:t>
      </w:r>
      <w:r w:rsidR="00277561">
        <w:t>in section “</w:t>
      </w:r>
      <w:r w:rsidR="00955D8C">
        <w:t xml:space="preserve">1. </w:t>
      </w:r>
      <w:r w:rsidR="00277561">
        <w:t>Simulation”</w:t>
      </w:r>
      <w:r w:rsidR="00955D8C">
        <w:t xml:space="preserve"> in supplement materials, with links to the R-scripts.</w:t>
      </w:r>
    </w:p>
    <w:p w14:paraId="604AFC3E" w14:textId="2EA011F9" w:rsidR="00503192" w:rsidRPr="00AF3206" w:rsidRDefault="00AF3206" w:rsidP="00AF3206">
      <w:pPr>
        <w:pStyle w:val="Heading2"/>
      </w:pPr>
      <w:r>
        <w:t>GxE Enrichment</w:t>
      </w:r>
      <w:r w:rsidR="008D31D8">
        <w:t xml:space="preserve"> </w:t>
      </w:r>
      <w:r w:rsidR="00CE3055">
        <w:t>Analysis</w:t>
      </w:r>
    </w:p>
    <w:p w14:paraId="715B2FF0" w14:textId="50B33070" w:rsidR="00EA6DFC" w:rsidRDefault="00A66046" w:rsidP="00EA6DFC">
      <w:r>
        <w:t>W</w:t>
      </w:r>
      <w:r w:rsidR="00BD0C44">
        <w:t xml:space="preserve">e </w:t>
      </w:r>
      <w:r>
        <w:t xml:space="preserve">are interested in </w:t>
      </w:r>
      <w:r w:rsidR="00F16A5C">
        <w:t xml:space="preserve">how </w:t>
      </w:r>
      <w:r w:rsidR="00C54D64">
        <w:t xml:space="preserve">well </w:t>
      </w:r>
      <w:r w:rsidR="00B129A9">
        <w:t xml:space="preserve">the </w:t>
      </w:r>
      <w:r w:rsidR="00A30D1C">
        <w:t xml:space="preserve">SNPs </w:t>
      </w:r>
      <w:r w:rsidR="00121F98">
        <w:t xml:space="preserve">put forward by </w:t>
      </w:r>
      <w:r w:rsidR="00875FD1">
        <w:t>a</w:t>
      </w:r>
      <w:r w:rsidR="005F7162">
        <w:t xml:space="preserve"> </w:t>
      </w:r>
      <w:r w:rsidR="00A30D1C">
        <w:t xml:space="preserve">variance loci </w:t>
      </w:r>
      <w:r w:rsidR="005F7162">
        <w:t xml:space="preserve">scanner </w:t>
      </w:r>
      <w:r w:rsidR="00E2428F">
        <w:t>(i.e., VLA, DLM</w:t>
      </w:r>
      <w:r w:rsidR="00153425">
        <w:t>, LVT, and DRM)</w:t>
      </w:r>
      <w:r w:rsidR="00F16A5C">
        <w:t xml:space="preserve"> </w:t>
      </w:r>
      <w:r w:rsidR="00875FD1">
        <w:t>from</w:t>
      </w:r>
      <w:r w:rsidR="004510ED">
        <w:t xml:space="preserve"> a selection population, </w:t>
      </w:r>
      <w:r w:rsidR="00B129A9">
        <w:t xml:space="preserve">can </w:t>
      </w:r>
      <w:r w:rsidR="004510ED">
        <w:t>truly</w:t>
      </w:r>
      <w:r w:rsidR="00B129A9">
        <w:t xml:space="preserve"> </w:t>
      </w:r>
      <w:r w:rsidR="00F16A5C">
        <w:t xml:space="preserve">enrich the detection of </w:t>
      </w:r>
      <w:r w:rsidR="004C777F" w:rsidRPr="002D676C">
        <w:t>significant GxE interaction</w:t>
      </w:r>
      <w:r w:rsidR="004C777F">
        <w:t>s in a discovery population</w:t>
      </w:r>
      <w:r w:rsidR="004C777F" w:rsidRPr="002D676C">
        <w:t>.</w:t>
      </w:r>
      <w:r w:rsidR="00362AD9">
        <w:t xml:space="preserve"> </w:t>
      </w:r>
      <w:r w:rsidR="00E1410E">
        <w:t xml:space="preserve">We choose </w:t>
      </w:r>
      <w:r w:rsidR="00D96BA3">
        <w:t xml:space="preserve">body mass index (BMI) and </w:t>
      </w:r>
      <w:r w:rsidR="00E1410E">
        <w:t xml:space="preserve">type 2 diabetes (T2D) </w:t>
      </w:r>
      <w:r w:rsidR="008220A8">
        <w:t xml:space="preserve">as </w:t>
      </w:r>
      <w:r w:rsidR="004C4659">
        <w:t xml:space="preserve">test </w:t>
      </w:r>
      <w:r w:rsidR="00E1410E">
        <w:t>phenotype</w:t>
      </w:r>
      <w:r w:rsidR="00D96BA3">
        <w:t>s</w:t>
      </w:r>
      <w:r w:rsidR="00DC33F4">
        <w:t xml:space="preserve"> and performed </w:t>
      </w:r>
      <w:r w:rsidR="00427413">
        <w:t xml:space="preserve">an internal </w:t>
      </w:r>
      <w:r w:rsidR="00D96BA3">
        <w:t xml:space="preserve">GxE </w:t>
      </w:r>
      <w:r w:rsidR="00DC33F4">
        <w:t xml:space="preserve">enrichment </w:t>
      </w:r>
      <w:r w:rsidR="00202D31">
        <w:t xml:space="preserve">assessment </w:t>
      </w:r>
      <w:r w:rsidR="00427413">
        <w:t xml:space="preserve">among </w:t>
      </w:r>
      <w:r w:rsidR="00AF2157">
        <w:t>sub-</w:t>
      </w:r>
      <w:r w:rsidR="00CA7A24">
        <w:t xml:space="preserve">populations </w:t>
      </w:r>
      <w:r w:rsidR="005C260B">
        <w:t>with</w:t>
      </w:r>
      <w:r w:rsidR="00CA7A24">
        <w:t xml:space="preserve">in the </w:t>
      </w:r>
      <w:r w:rsidR="008C3591">
        <w:t>UK</w:t>
      </w:r>
      <w:r w:rsidR="005C260B">
        <w:t>BB</w:t>
      </w:r>
      <w:r w:rsidR="008C3591">
        <w:t xml:space="preserve">, and </w:t>
      </w:r>
      <w:r w:rsidR="00195443">
        <w:t xml:space="preserve">an </w:t>
      </w:r>
      <w:r w:rsidR="00AF2157">
        <w:t xml:space="preserve">external </w:t>
      </w:r>
      <w:r w:rsidR="00A60D4E">
        <w:t>assessment</w:t>
      </w:r>
      <w:r w:rsidR="00CA7A24">
        <w:t xml:space="preserve"> involving </w:t>
      </w:r>
      <w:r w:rsidR="00B33515">
        <w:t xml:space="preserve">the </w:t>
      </w:r>
      <w:r w:rsidR="005C260B">
        <w:t xml:space="preserve">NC based </w:t>
      </w:r>
      <w:r w:rsidR="00B33515">
        <w:t>PEGS</w:t>
      </w:r>
      <w:r w:rsidR="00AF2157">
        <w:t xml:space="preserve"> cohort.</w:t>
      </w:r>
      <w:r w:rsidR="00EA6DFC">
        <w:t xml:space="preserve"> </w:t>
      </w:r>
    </w:p>
    <w:p w14:paraId="0628DE57" w14:textId="519F8FC4" w:rsidR="00EA6DFC" w:rsidRDefault="00EA6DFC" w:rsidP="00EA6DFC">
      <w:r>
        <w:t>We detail the treatment of UKBB and PEGS phenotypes, genotypes, covariate and environmental exposures in “Material”. The GWAS were performed using PLINK2. The links to R-script performing VLA, DLM, LVT and DRM are provided in supplement material S1, essentially the same with those used by simulation studies.</w:t>
      </w:r>
    </w:p>
    <w:p w14:paraId="1C1041B9" w14:textId="5651B1AD" w:rsidR="001B3242" w:rsidRDefault="00D96BA3" w:rsidP="000928E1">
      <w:pPr>
        <w:pStyle w:val="Heading3"/>
      </w:pPr>
      <w:r>
        <w:t>I</w:t>
      </w:r>
      <w:r w:rsidR="008B1915">
        <w:t>nternal GxE enrichment</w:t>
      </w:r>
    </w:p>
    <w:p w14:paraId="093E2047" w14:textId="69AB8453" w:rsidR="004C4659" w:rsidRDefault="004C4659" w:rsidP="004C4659">
      <w:r>
        <w:t>For the internal analysis</w:t>
      </w:r>
      <w:r w:rsidR="005C260B">
        <w:t xml:space="preserve"> within UKBB</w:t>
      </w:r>
      <w:r>
        <w:t xml:space="preserve">, </w:t>
      </w:r>
      <w:r w:rsidR="00473C51">
        <w:t xml:space="preserve">the </w:t>
      </w:r>
      <w:r>
        <w:t xml:space="preserve">selection population </w:t>
      </w:r>
      <w:r w:rsidR="001D556C">
        <w:t xml:space="preserve">consists of </w:t>
      </w:r>
      <w:r w:rsidRPr="002D676C">
        <w:t>353</w:t>
      </w:r>
      <w:r w:rsidR="007E5FE6">
        <w:t>,</w:t>
      </w:r>
      <w:r w:rsidRPr="002D676C">
        <w:t xml:space="preserve">605 </w:t>
      </w:r>
      <w:r>
        <w:t>unrelated</w:t>
      </w:r>
      <w:r w:rsidRPr="002D676C">
        <w:t xml:space="preserve"> British Whites </w:t>
      </w:r>
      <w:r>
        <w:t>in the UKBB</w:t>
      </w:r>
      <w:r w:rsidR="001D556C">
        <w:t>,</w:t>
      </w:r>
      <w:r>
        <w:t xml:space="preserve"> </w:t>
      </w:r>
      <w:r w:rsidR="00473C51">
        <w:t>with</w:t>
      </w:r>
      <w:r w:rsidRPr="002D676C">
        <w:t xml:space="preserve"> </w:t>
      </w:r>
      <w:r>
        <w:t xml:space="preserve">a genome of </w:t>
      </w:r>
      <w:r w:rsidR="007E1AA6" w:rsidRPr="007E1AA6">
        <w:t>9</w:t>
      </w:r>
      <w:r w:rsidR="007E1AA6">
        <w:t>,</w:t>
      </w:r>
      <w:r w:rsidR="007E1AA6" w:rsidRPr="007E1AA6">
        <w:t>298</w:t>
      </w:r>
      <w:r w:rsidR="007E1AA6">
        <w:t>,</w:t>
      </w:r>
      <w:r w:rsidR="007E1AA6" w:rsidRPr="007E1AA6">
        <w:t xml:space="preserve">089 </w:t>
      </w:r>
      <w:r w:rsidR="007322B8">
        <w:t>SNPs</w:t>
      </w:r>
      <w:r w:rsidRPr="002D676C">
        <w:t xml:space="preserve"> </w:t>
      </w:r>
      <w:r w:rsidR="00C234AF">
        <w:t xml:space="preserve">on </w:t>
      </w:r>
      <w:r>
        <w:t>autosomes</w:t>
      </w:r>
      <w:r w:rsidR="00BE304E">
        <w:t xml:space="preserve"> and X</w:t>
      </w:r>
      <w:r w:rsidR="007322B8">
        <w:t xml:space="preserve"> with </w:t>
      </w:r>
      <w:r w:rsidR="00C234AF">
        <w:t xml:space="preserve">MAF </w:t>
      </w:r>
      <w:r w:rsidR="004236F8">
        <w:t>&gt; 0.01</w:t>
      </w:r>
      <w:r>
        <w:t xml:space="preserve">. The </w:t>
      </w:r>
      <w:r w:rsidRPr="002D676C">
        <w:t>covariates</w:t>
      </w:r>
      <w:r>
        <w:t xml:space="preserve"> included </w:t>
      </w:r>
      <w:r w:rsidRPr="002D676C">
        <w:t>age, sex, age</w:t>
      </w:r>
      <w:r w:rsidRPr="00BC2D47">
        <w:rPr>
          <w:sz w:val="16"/>
          <w:szCs w:val="16"/>
          <w:vertAlign w:val="superscript"/>
        </w:rPr>
        <w:t>2</w:t>
      </w:r>
      <w:r w:rsidRPr="002D676C">
        <w:t>, age</w:t>
      </w:r>
      <w:r>
        <w:rPr>
          <w:rFonts w:ascii="txsys" w:hAnsi="txsys" w:cs="txsys"/>
        </w:rPr>
        <w:sym w:font="Symbol" w:char="F0B4"/>
      </w:r>
      <w:r w:rsidRPr="002D676C">
        <w:t>sex, age</w:t>
      </w:r>
      <w:r w:rsidRPr="009856C5">
        <w:rPr>
          <w:sz w:val="16"/>
          <w:szCs w:val="16"/>
          <w:vertAlign w:val="superscript"/>
        </w:rPr>
        <w:t>2</w:t>
      </w:r>
      <w:r>
        <w:rPr>
          <w:rFonts w:ascii="txsys" w:hAnsi="txsys" w:cs="txsys"/>
        </w:rPr>
        <w:sym w:font="Symbol" w:char="F0B4"/>
      </w:r>
      <w:r w:rsidRPr="002D676C">
        <w:t>sex, the first 20 genetic principal components, and the genotyping array</w:t>
      </w:r>
      <w:r>
        <w:t xml:space="preserve"> (26 </w:t>
      </w:r>
      <w:r w:rsidR="00E24AFF">
        <w:t xml:space="preserve">covariates </w:t>
      </w:r>
      <w:r>
        <w:t>in total</w:t>
      </w:r>
      <w:r w:rsidR="00E24AFF">
        <w:t>, intercept term included</w:t>
      </w:r>
      <w:r>
        <w:t>)</w:t>
      </w:r>
      <w:r w:rsidRPr="002D676C">
        <w:t>.</w:t>
      </w:r>
      <w:r>
        <w:t xml:space="preserve"> We applied VLA, DLM, LVT, and DRM to </w:t>
      </w:r>
      <w:r w:rsidR="00D90D29">
        <w:t>each SNP</w:t>
      </w:r>
      <w:r w:rsidR="00666236">
        <w:t>.</w:t>
      </w:r>
      <w:r w:rsidR="00D90D29">
        <w:t xml:space="preserve"> </w:t>
      </w:r>
      <w:r w:rsidR="00666236">
        <w:t xml:space="preserve">In addition, we </w:t>
      </w:r>
      <w:r w:rsidR="00985470">
        <w:t xml:space="preserve">performed GWAS </w:t>
      </w:r>
      <w:r w:rsidR="000D0AB7">
        <w:t>with</w:t>
      </w:r>
      <w:r w:rsidR="003C3B4D">
        <w:t xml:space="preserve"> </w:t>
      </w:r>
      <w:r w:rsidR="00985470">
        <w:t xml:space="preserve">linear and logistic regression </w:t>
      </w:r>
      <w:r w:rsidR="003C3B4D">
        <w:t>for BMI and T2D, respectively</w:t>
      </w:r>
      <w:r w:rsidR="00666236">
        <w:t xml:space="preserve">. We </w:t>
      </w:r>
      <w:r w:rsidR="002257F4">
        <w:t xml:space="preserve">retained </w:t>
      </w:r>
      <w:r w:rsidR="0012255F">
        <w:t xml:space="preserve">the </w:t>
      </w:r>
      <w:r>
        <w:t>p-value</w:t>
      </w:r>
      <w:r w:rsidR="002A45C3">
        <w:t>s</w:t>
      </w:r>
      <w:r>
        <w:t xml:space="preserve"> </w:t>
      </w:r>
      <w:r w:rsidR="006751E5">
        <w:t xml:space="preserve">(PVL) </w:t>
      </w:r>
      <w:r>
        <w:t xml:space="preserve">of </w:t>
      </w:r>
      <w:r w:rsidR="002257F4">
        <w:t xml:space="preserve">each </w:t>
      </w:r>
      <w:r w:rsidR="000D0AB7">
        <w:t xml:space="preserve">method’s </w:t>
      </w:r>
      <w:r>
        <w:t>primary statistic</w:t>
      </w:r>
      <w:r w:rsidR="002347F4">
        <w:t>s</w:t>
      </w:r>
      <w:r w:rsidR="002A45C3">
        <w:t xml:space="preserve"> and</w:t>
      </w:r>
      <w:r w:rsidR="006751E5">
        <w:t xml:space="preserve"> consider 1 – PVL </w:t>
      </w:r>
      <w:r w:rsidR="00085617">
        <w:t xml:space="preserve">as </w:t>
      </w:r>
      <w:r w:rsidR="004E48EC">
        <w:t>the rank</w:t>
      </w:r>
      <w:r w:rsidR="00232CB9">
        <w:t>ing</w:t>
      </w:r>
      <w:r w:rsidR="006751E5">
        <w:t xml:space="preserve"> </w:t>
      </w:r>
      <w:r w:rsidR="00085617">
        <w:t xml:space="preserve">of </w:t>
      </w:r>
      <w:r w:rsidR="00232CB9">
        <w:t xml:space="preserve">SNP </w:t>
      </w:r>
      <w:r w:rsidR="00085617">
        <w:t>significance</w:t>
      </w:r>
      <w:r w:rsidR="004E48EC">
        <w:t xml:space="preserve"> </w:t>
      </w:r>
      <w:r w:rsidR="00232CB9">
        <w:t>given</w:t>
      </w:r>
      <w:r w:rsidR="004E48EC">
        <w:t xml:space="preserve"> by </w:t>
      </w:r>
      <w:r w:rsidR="00B55E02">
        <w:t>that method</w:t>
      </w:r>
      <w:r w:rsidRPr="002D676C">
        <w:t>.</w:t>
      </w:r>
      <w:r>
        <w:t xml:space="preserve"> </w:t>
      </w:r>
    </w:p>
    <w:p w14:paraId="7F967867" w14:textId="2044353D" w:rsidR="00B00CD1" w:rsidRPr="002D676C" w:rsidRDefault="00A07871" w:rsidP="00CF46B8">
      <w:r>
        <w:t xml:space="preserve">The discovery population </w:t>
      </w:r>
      <w:r w:rsidR="00305CF2">
        <w:t>consists</w:t>
      </w:r>
      <w:r>
        <w:t xml:space="preserve"> of 25,481 unrelated non-British Whites w</w:t>
      </w:r>
      <w:r w:rsidR="000C3961">
        <w:t>ith</w:t>
      </w:r>
      <w:r w:rsidR="00907250">
        <w:t xml:space="preserve"> the same </w:t>
      </w:r>
      <w:r>
        <w:t xml:space="preserve">genome </w:t>
      </w:r>
      <w:r w:rsidR="00907250">
        <w:t>and</w:t>
      </w:r>
      <w:r>
        <w:t xml:space="preserve"> covariates. W</w:t>
      </w:r>
      <w:r w:rsidR="005F738C">
        <w:t xml:space="preserve">e </w:t>
      </w:r>
      <w:r w:rsidR="000C3961">
        <w:t>performed</w:t>
      </w:r>
      <w:r w:rsidR="00AE7853">
        <w:t xml:space="preserve"> a</w:t>
      </w:r>
      <w:r w:rsidR="00A86D47">
        <w:t xml:space="preserve"> </w:t>
      </w:r>
      <w:r w:rsidR="005F738C">
        <w:t>two-way GxE</w:t>
      </w:r>
      <w:r w:rsidR="00951FE5">
        <w:t xml:space="preserve">-WAS </w:t>
      </w:r>
      <w:r w:rsidR="00D23439">
        <w:t>with</w:t>
      </w:r>
      <w:r w:rsidR="007C7B62">
        <w:t xml:space="preserve"> </w:t>
      </w:r>
      <w:r w:rsidR="00AF0271">
        <w:t xml:space="preserve">a </w:t>
      </w:r>
      <w:r w:rsidR="00305CF2">
        <w:t xml:space="preserve">16-item </w:t>
      </w:r>
      <w:r w:rsidR="00AF0271">
        <w:t>exposome</w:t>
      </w:r>
      <w:r w:rsidR="00B1600E">
        <w:t xml:space="preserve"> </w:t>
      </w:r>
      <w:r w:rsidR="00571581">
        <w:t>covering</w:t>
      </w:r>
      <w:r w:rsidR="001E04CF">
        <w:t xml:space="preserve"> lifestyle </w:t>
      </w:r>
      <w:r w:rsidR="00E94F08">
        <w:t>(</w:t>
      </w:r>
      <w:r w:rsidR="00305CF2">
        <w:t xml:space="preserve">i.e., </w:t>
      </w:r>
      <w:r w:rsidR="00E94F08">
        <w:t>drinking</w:t>
      </w:r>
      <w:r w:rsidR="00A34E4C" w:rsidRPr="002D676C">
        <w:t xml:space="preserve"> </w:t>
      </w:r>
      <w:r w:rsidR="00E94F08">
        <w:t xml:space="preserve">and </w:t>
      </w:r>
      <w:r w:rsidR="00305CF2">
        <w:t>smoking</w:t>
      </w:r>
      <w:r w:rsidR="00E94F08">
        <w:t>)</w:t>
      </w:r>
      <w:r w:rsidR="00A34E4C" w:rsidRPr="002D676C">
        <w:t xml:space="preserve">, </w:t>
      </w:r>
      <w:r w:rsidR="00E94F08">
        <w:t xml:space="preserve">neighborhood </w:t>
      </w:r>
      <w:r w:rsidR="00A34E4C" w:rsidRPr="002D676C">
        <w:t>(</w:t>
      </w:r>
      <w:r w:rsidR="00305CF2">
        <w:t xml:space="preserve">i.e., </w:t>
      </w:r>
      <w:r w:rsidR="00A34E4C" w:rsidRPr="002D676C">
        <w:t xml:space="preserve">water, noise, </w:t>
      </w:r>
      <w:r w:rsidR="00E94F08">
        <w:t>air</w:t>
      </w:r>
      <w:r w:rsidR="00C26E12">
        <w:t>, etc.</w:t>
      </w:r>
      <w:r w:rsidR="00A34E4C" w:rsidRPr="002D676C">
        <w:t xml:space="preserve">), </w:t>
      </w:r>
      <w:r w:rsidR="00571581">
        <w:t xml:space="preserve">and </w:t>
      </w:r>
      <w:r w:rsidR="00A34E4C" w:rsidRPr="002D676C">
        <w:t>famil</w:t>
      </w:r>
      <w:r w:rsidR="00AE7853">
        <w:t>y</w:t>
      </w:r>
      <w:r w:rsidR="00A34E4C" w:rsidRPr="002D676C">
        <w:t xml:space="preserve"> </w:t>
      </w:r>
      <w:r w:rsidR="00484997">
        <w:t xml:space="preserve">structure </w:t>
      </w:r>
      <w:r w:rsidR="00A34E4C" w:rsidRPr="002D676C">
        <w:t>(</w:t>
      </w:r>
      <w:r w:rsidR="00E94F08">
        <w:t xml:space="preserve">i.e., </w:t>
      </w:r>
      <w:r w:rsidR="00A34E4C" w:rsidRPr="002D676C">
        <w:t>siblings)</w:t>
      </w:r>
      <w:r w:rsidR="00A34E4C">
        <w:t xml:space="preserve">. </w:t>
      </w:r>
      <w:r w:rsidR="00EE0A90">
        <w:t xml:space="preserve">As a result, </w:t>
      </w:r>
      <w:r w:rsidR="001F157F">
        <w:t xml:space="preserve">the </w:t>
      </w:r>
      <w:r w:rsidR="002A3CD0">
        <w:t xml:space="preserve">two-way </w:t>
      </w:r>
      <w:r w:rsidR="001F157F">
        <w:t xml:space="preserve">GxE-WAS </w:t>
      </w:r>
      <w:r w:rsidR="00474EDC">
        <w:t>assigned</w:t>
      </w:r>
      <w:r w:rsidR="001F157F">
        <w:t xml:space="preserve"> </w:t>
      </w:r>
      <w:r w:rsidR="002A6FFE" w:rsidRPr="002D676C">
        <w:t xml:space="preserve">each </w:t>
      </w:r>
      <w:r w:rsidR="00EE5647">
        <w:t>SNP</w:t>
      </w:r>
      <w:r w:rsidR="0017769B">
        <w:t xml:space="preserve"> </w:t>
      </w:r>
      <w:r w:rsidR="00090449">
        <w:t>16 p-values</w:t>
      </w:r>
      <w:r w:rsidR="00474EDC">
        <w:t xml:space="preserve"> for GxE terms created </w:t>
      </w:r>
      <w:r w:rsidR="00FF623D">
        <w:t>as product</w:t>
      </w:r>
      <w:r w:rsidR="007672C4">
        <w:t>s</w:t>
      </w:r>
      <w:r w:rsidR="00FF623D">
        <w:t xml:space="preserve"> between </w:t>
      </w:r>
      <w:r w:rsidR="00FF623D" w:rsidRPr="007672C4">
        <w:rPr>
          <w:b/>
          <w:bCs/>
          <w:color w:val="FF0000"/>
        </w:rPr>
        <w:t>centered</w:t>
      </w:r>
      <w:r w:rsidR="00FF623D" w:rsidRPr="007672C4">
        <w:rPr>
          <w:color w:val="FF0000"/>
        </w:rPr>
        <w:t xml:space="preserve"> </w:t>
      </w:r>
      <w:r w:rsidR="00EE5647">
        <w:t xml:space="preserve">SNP </w:t>
      </w:r>
      <w:r w:rsidR="00FF623D">
        <w:t xml:space="preserve">dosage and </w:t>
      </w:r>
      <w:r w:rsidR="00FF623D" w:rsidRPr="007672C4">
        <w:rPr>
          <w:b/>
          <w:bCs/>
          <w:color w:val="FF0000"/>
        </w:rPr>
        <w:t xml:space="preserve">normalized </w:t>
      </w:r>
      <w:r w:rsidR="00EE5647" w:rsidRPr="007672C4">
        <w:rPr>
          <w:b/>
          <w:bCs/>
          <w:color w:val="FF0000"/>
        </w:rPr>
        <w:t>exposure value</w:t>
      </w:r>
      <w:r w:rsidR="007672C4" w:rsidRPr="007672C4">
        <w:rPr>
          <w:b/>
          <w:bCs/>
          <w:color w:val="FF0000"/>
        </w:rPr>
        <w:t>s</w:t>
      </w:r>
      <w:r w:rsidR="00EE0A90">
        <w:t>.</w:t>
      </w:r>
      <w:r w:rsidR="002A6FFE">
        <w:t xml:space="preserve"> </w:t>
      </w:r>
      <w:r w:rsidR="00EE0A90">
        <w:t>W</w:t>
      </w:r>
      <w:r w:rsidR="00B00CD1" w:rsidRPr="002D676C">
        <w:t xml:space="preserve">e </w:t>
      </w:r>
      <w:r w:rsidR="00C932A5">
        <w:t>score</w:t>
      </w:r>
      <w:r w:rsidR="00E67087">
        <w:t>d</w:t>
      </w:r>
      <w:r w:rsidR="00C932A5">
        <w:t xml:space="preserve"> </w:t>
      </w:r>
      <w:r w:rsidR="00EE0A90">
        <w:t>each</w:t>
      </w:r>
      <w:r w:rsidR="00C932A5">
        <w:t xml:space="preserve"> </w:t>
      </w:r>
      <w:r w:rsidR="005209F7">
        <w:t xml:space="preserve">SNP </w:t>
      </w:r>
      <w:r w:rsidR="00C932A5">
        <w:t xml:space="preserve">by </w:t>
      </w:r>
      <w:r w:rsidR="00B00CD1" w:rsidRPr="002D676C">
        <w:t xml:space="preserve">the number </w:t>
      </w:r>
      <w:r w:rsidR="00FA1102">
        <w:t xml:space="preserve">of </w:t>
      </w:r>
      <w:r w:rsidR="00EE0A90">
        <w:t>GxE p-value</w:t>
      </w:r>
      <w:r w:rsidR="00FA1102">
        <w:t>s</w:t>
      </w:r>
      <w:r w:rsidR="00685D1F">
        <w:t xml:space="preserve"> </w:t>
      </w:r>
      <w:r w:rsidR="0017769B">
        <w:t>went below a</w:t>
      </w:r>
      <w:r w:rsidR="00B00CD1" w:rsidRPr="002D676C">
        <w:t xml:space="preserve"> </w:t>
      </w:r>
      <w:r w:rsidR="00FA1102">
        <w:t>threshold</w:t>
      </w:r>
      <w:r w:rsidR="00B00CD1" w:rsidRPr="002D676C">
        <w:t xml:space="preserve"> from 10</w:t>
      </w:r>
      <w:r w:rsidR="00B00CD1" w:rsidRPr="002D676C">
        <w:rPr>
          <w:vertAlign w:val="superscript"/>
        </w:rPr>
        <w:t>-2</w:t>
      </w:r>
      <w:r w:rsidR="00B00CD1" w:rsidRPr="002D676C">
        <w:t xml:space="preserve"> to 10</w:t>
      </w:r>
      <w:r w:rsidR="00B00CD1" w:rsidRPr="002D676C">
        <w:rPr>
          <w:vertAlign w:val="superscript"/>
        </w:rPr>
        <w:t>-9</w:t>
      </w:r>
      <w:r w:rsidR="009827E2">
        <w:t>. Therefore,</w:t>
      </w:r>
      <w:r w:rsidR="004460B9">
        <w:t xml:space="preserve"> </w:t>
      </w:r>
      <w:r w:rsidR="00AE7853">
        <w:t>a</w:t>
      </w:r>
      <w:r w:rsidR="00CF46B8">
        <w:t xml:space="preserve"> higher </w:t>
      </w:r>
      <w:r w:rsidR="00C932A5">
        <w:t xml:space="preserve">score </w:t>
      </w:r>
      <w:r w:rsidR="009F0739">
        <w:t xml:space="preserve">(up to 16) </w:t>
      </w:r>
      <w:r w:rsidR="009639A3">
        <w:t xml:space="preserve">at a threshold </w:t>
      </w:r>
      <w:r w:rsidR="00E94F08">
        <w:t>mean</w:t>
      </w:r>
      <w:r w:rsidR="006E7AB0">
        <w:t>s</w:t>
      </w:r>
      <w:r w:rsidR="00CF46B8">
        <w:t xml:space="preserve"> </w:t>
      </w:r>
      <w:r w:rsidR="002859E0">
        <w:t>the</w:t>
      </w:r>
      <w:r w:rsidR="00CF46B8">
        <w:t xml:space="preserve"> </w:t>
      </w:r>
      <w:r w:rsidR="003B1662">
        <w:t xml:space="preserve">SNP </w:t>
      </w:r>
      <w:r w:rsidR="002859E0">
        <w:t xml:space="preserve">was </w:t>
      </w:r>
      <w:r w:rsidR="00546DD5">
        <w:t xml:space="preserve">more </w:t>
      </w:r>
      <w:r w:rsidR="00A7046B">
        <w:t>involved</w:t>
      </w:r>
      <w:r w:rsidR="00624B72">
        <w:t xml:space="preserve"> in </w:t>
      </w:r>
      <w:r w:rsidR="00CF46B8" w:rsidRPr="00624B72">
        <w:t>GxE</w:t>
      </w:r>
      <w:r w:rsidR="00624B72">
        <w:t>s</w:t>
      </w:r>
      <w:r w:rsidR="00500A8A">
        <w:t xml:space="preserve"> as significant as the threshold</w:t>
      </w:r>
      <w:r w:rsidR="008565AF">
        <w:t>; we also sum</w:t>
      </w:r>
      <w:r w:rsidR="005209F7">
        <w:t>med</w:t>
      </w:r>
      <w:r w:rsidR="008565AF">
        <w:t xml:space="preserve"> up </w:t>
      </w:r>
      <w:r w:rsidR="005209F7">
        <w:t xml:space="preserve">all </w:t>
      </w:r>
      <w:r w:rsidR="00976146">
        <w:t xml:space="preserve">16 </w:t>
      </w:r>
      <w:r w:rsidR="008565AF">
        <w:t xml:space="preserve">negative </w:t>
      </w:r>
      <w:r w:rsidR="00976146">
        <w:t xml:space="preserve">log p-values </w:t>
      </w:r>
      <w:r w:rsidR="00EB4D12">
        <w:t xml:space="preserve">as </w:t>
      </w:r>
      <w:r w:rsidR="00976146">
        <w:t>a</w:t>
      </w:r>
      <w:r w:rsidR="002859E0">
        <w:t>n</w:t>
      </w:r>
      <w:r w:rsidR="00976146">
        <w:t xml:space="preserve"> overall </w:t>
      </w:r>
      <w:r w:rsidR="00C932A5">
        <w:t>score</w:t>
      </w:r>
      <w:r w:rsidR="009639A3">
        <w:t xml:space="preserve"> for each SNP.</w:t>
      </w:r>
    </w:p>
    <w:p w14:paraId="6ED115C3" w14:textId="023F805C" w:rsidR="00B35A43" w:rsidRDefault="004123C1" w:rsidP="00B00CD1">
      <w:r>
        <w:lastRenderedPageBreak/>
        <w:t>Next, w</w:t>
      </w:r>
      <w:r w:rsidR="00B00CD1" w:rsidRPr="002D676C">
        <w:t>e regress</w:t>
      </w:r>
      <w:r w:rsidR="00AA5AFE" w:rsidRPr="002D676C">
        <w:t>ed</w:t>
      </w:r>
      <w:r w:rsidR="00B00CD1" w:rsidRPr="002D676C">
        <w:t xml:space="preserve"> the </w:t>
      </w:r>
      <w:r w:rsidR="00BC05C5">
        <w:t>GxE score</w:t>
      </w:r>
      <w:r w:rsidR="007A3E1D">
        <w:t xml:space="preserve"> on </w:t>
      </w:r>
      <w:r w:rsidR="00FF4126">
        <w:t xml:space="preserve">the </w:t>
      </w:r>
      <w:r w:rsidR="004B2322">
        <w:t xml:space="preserve">significance </w:t>
      </w:r>
      <w:r w:rsidR="00C06DF7">
        <w:t xml:space="preserve">ranking </w:t>
      </w:r>
      <w:r w:rsidR="004B315F">
        <w:t xml:space="preserve">(i.e., 1 – </w:t>
      </w:r>
      <w:r w:rsidR="00C06DF7">
        <w:t>PVL</w:t>
      </w:r>
      <w:r w:rsidR="004B315F">
        <w:t xml:space="preserve">) </w:t>
      </w:r>
      <w:r w:rsidR="007322B8">
        <w:t>based on</w:t>
      </w:r>
      <w:r w:rsidR="00E94F08">
        <w:t xml:space="preserve"> </w:t>
      </w:r>
      <w:r w:rsidR="00012FC6">
        <w:t>VLA, DLM, LVT, DRM, and G</w:t>
      </w:r>
      <w:r w:rsidR="00924955">
        <w:t>WAS</w:t>
      </w:r>
      <w:r w:rsidR="003A0CBC">
        <w:t xml:space="preserve"> </w:t>
      </w:r>
      <w:r w:rsidR="00AA0E22">
        <w:t xml:space="preserve">where </w:t>
      </w:r>
      <w:r w:rsidR="005D3319">
        <w:t xml:space="preserve">the </w:t>
      </w:r>
      <w:r w:rsidR="00AA0E22">
        <w:t>SNP</w:t>
      </w:r>
      <w:r w:rsidR="005D3319">
        <w:t>s</w:t>
      </w:r>
      <w:r w:rsidR="00AA0E22">
        <w:t xml:space="preserve"> </w:t>
      </w:r>
      <w:r w:rsidR="005D3319">
        <w:t xml:space="preserve">were </w:t>
      </w:r>
      <w:r w:rsidR="003A0CBC">
        <w:t xml:space="preserve">weighted </w:t>
      </w:r>
      <w:r w:rsidR="005D3319">
        <w:t xml:space="preserve">by their </w:t>
      </w:r>
      <w:r w:rsidR="00FA65B7">
        <w:t xml:space="preserve">imputation </w:t>
      </w:r>
      <w:r w:rsidR="00AA0E22">
        <w:t>information</w:t>
      </w:r>
      <w:r w:rsidR="005D3319">
        <w:t>. As a result</w:t>
      </w:r>
      <w:r w:rsidR="003C26EB">
        <w:t xml:space="preserve">, </w:t>
      </w:r>
      <w:r w:rsidR="00BD4E1A">
        <w:t>t</w:t>
      </w:r>
      <w:r w:rsidR="00E94F08">
        <w:t xml:space="preserve">he regression coefficient </w:t>
      </w:r>
      <w:r w:rsidR="00FA65B7">
        <w:t xml:space="preserve">became a </w:t>
      </w:r>
      <w:r w:rsidR="00E94F08">
        <w:t xml:space="preserve">measure </w:t>
      </w:r>
      <w:r w:rsidR="00FA65B7">
        <w:t xml:space="preserve">of </w:t>
      </w:r>
      <w:r w:rsidR="00CC4321">
        <w:t xml:space="preserve">the </w:t>
      </w:r>
      <w:r w:rsidR="007E6FBC">
        <w:t xml:space="preserve">GxE </w:t>
      </w:r>
      <w:r w:rsidR="00E94F08">
        <w:t>enrichment</w:t>
      </w:r>
      <w:r w:rsidR="00E565E9">
        <w:t>, such that</w:t>
      </w:r>
      <w:r w:rsidR="00B00CD1" w:rsidRPr="002D676C">
        <w:t xml:space="preserve"> </w:t>
      </w:r>
      <w:r w:rsidR="00E565E9">
        <w:t>a</w:t>
      </w:r>
      <w:r w:rsidR="00B35A43">
        <w:t xml:space="preserve"> p</w:t>
      </w:r>
      <w:r w:rsidR="00B35A43" w:rsidRPr="002D676C">
        <w:t xml:space="preserve">ositive </w:t>
      </w:r>
      <w:r w:rsidR="00B35A43">
        <w:t xml:space="preserve">significant </w:t>
      </w:r>
      <w:r w:rsidR="00B35A43" w:rsidRPr="002D676C">
        <w:t xml:space="preserve">coefficient </w:t>
      </w:r>
      <w:r w:rsidR="00B35A43">
        <w:t>means</w:t>
      </w:r>
      <w:r w:rsidR="00B35A43" w:rsidRPr="002D676C">
        <w:t xml:space="preserve"> </w:t>
      </w:r>
      <w:r w:rsidR="00B35A43">
        <w:t xml:space="preserve">a method </w:t>
      </w:r>
      <w:r w:rsidR="00147564">
        <w:t xml:space="preserve">(i.e., VLA) </w:t>
      </w:r>
      <w:r w:rsidR="008228D8">
        <w:t>enrich</w:t>
      </w:r>
      <w:r w:rsidR="00147564">
        <w:t>ed</w:t>
      </w:r>
      <w:r w:rsidR="008228D8">
        <w:t xml:space="preserve"> GxE detection by </w:t>
      </w:r>
      <w:r w:rsidR="00B35A43" w:rsidRPr="002D676C">
        <w:t>select</w:t>
      </w:r>
      <w:r w:rsidR="008228D8">
        <w:t xml:space="preserve">ing the right </w:t>
      </w:r>
      <w:r w:rsidR="00B35A43" w:rsidRPr="002D676C">
        <w:t>candidate</w:t>
      </w:r>
      <w:r w:rsidR="008228D8">
        <w:t xml:space="preserve"> SNPs</w:t>
      </w:r>
      <w:r w:rsidR="00147564">
        <w:t>, and</w:t>
      </w:r>
      <w:r w:rsidR="007F6337">
        <w:t xml:space="preserve"> </w:t>
      </w:r>
      <w:r w:rsidR="0091704A">
        <w:t xml:space="preserve">the opposite </w:t>
      </w:r>
      <w:r w:rsidR="005A1F74">
        <w:t>means</w:t>
      </w:r>
      <w:r w:rsidR="0091704A">
        <w:t xml:space="preserve"> </w:t>
      </w:r>
      <w:r w:rsidR="00147564">
        <w:t>the</w:t>
      </w:r>
      <w:r w:rsidR="0091704A">
        <w:t xml:space="preserve"> methods deplete </w:t>
      </w:r>
      <w:r w:rsidR="005A1F74">
        <w:t>GxE detection</w:t>
      </w:r>
      <w:r w:rsidR="00B35A43" w:rsidRPr="002D676C">
        <w:t>.</w:t>
      </w:r>
      <w:r w:rsidR="00B35A43">
        <w:t xml:space="preserve"> </w:t>
      </w:r>
    </w:p>
    <w:p w14:paraId="2F8EF797" w14:textId="356F2D12" w:rsidR="00B00CD1" w:rsidRDefault="009D5E01" w:rsidP="00B00CD1">
      <w:r>
        <w:t xml:space="preserve">In </w:t>
      </w:r>
      <w:r w:rsidR="00AA5AFE" w:rsidRPr="002D676C">
        <w:t xml:space="preserve">Figure </w:t>
      </w:r>
      <w:r w:rsidR="00C6136B">
        <w:t>6</w:t>
      </w:r>
      <w:r>
        <w:t>, we</w:t>
      </w:r>
      <w:r w:rsidR="00C6136B" w:rsidRPr="002D676C">
        <w:t xml:space="preserve"> </w:t>
      </w:r>
      <w:r w:rsidR="00B00CD1" w:rsidRPr="002D676C">
        <w:t>show the enrichment coefficient</w:t>
      </w:r>
      <w:r w:rsidR="00AA5AFE" w:rsidRPr="002D676C">
        <w:t>s</w:t>
      </w:r>
      <w:r w:rsidR="00B00CD1" w:rsidRPr="002D676C">
        <w:t xml:space="preserve"> </w:t>
      </w:r>
      <w:r w:rsidR="00C10EAF">
        <w:t>(</w:t>
      </w:r>
      <w:r w:rsidR="00C23A9A">
        <w:t>with error bars</w:t>
      </w:r>
      <w:r w:rsidR="00C10EAF">
        <w:t>,</w:t>
      </w:r>
      <w:r w:rsidR="00C23A9A">
        <w:t xml:space="preserve"> </w:t>
      </w:r>
      <w:r w:rsidR="007F077C">
        <w:t>y-axis</w:t>
      </w:r>
      <w:r w:rsidR="00281F26">
        <w:t>)</w:t>
      </w:r>
      <w:r w:rsidR="00801440">
        <w:t xml:space="preserve"> </w:t>
      </w:r>
      <w:r w:rsidR="00281F26" w:rsidRPr="002D676C">
        <w:t xml:space="preserve">at </w:t>
      </w:r>
      <w:r w:rsidR="00281F26">
        <w:t xml:space="preserve">several </w:t>
      </w:r>
      <w:r w:rsidR="00281F26" w:rsidRPr="002D676C">
        <w:t xml:space="preserve">p-value </w:t>
      </w:r>
      <w:r w:rsidR="00281F26">
        <w:t>thresholds and overall (x-axis)</w:t>
      </w:r>
      <w:r w:rsidR="00C23A9A">
        <w:t>,</w:t>
      </w:r>
      <w:r w:rsidR="001B79B1">
        <w:t xml:space="preserve"> </w:t>
      </w:r>
      <w:r w:rsidR="00B00CD1" w:rsidRPr="002D676C">
        <w:t xml:space="preserve">for </w:t>
      </w:r>
      <w:r w:rsidR="001B79B1">
        <w:t>SNP rank</w:t>
      </w:r>
      <w:r w:rsidR="001E1FA3">
        <w:t>ing</w:t>
      </w:r>
      <w:r w:rsidR="001B79B1">
        <w:t xml:space="preserve"> </w:t>
      </w:r>
      <w:r w:rsidR="001E1FA3">
        <w:t>given by</w:t>
      </w:r>
      <w:r w:rsidR="001B79B1">
        <w:t xml:space="preserve"> </w:t>
      </w:r>
      <w:r w:rsidR="000B6584">
        <w:t xml:space="preserve">GWAS, DLM, </w:t>
      </w:r>
      <w:r w:rsidR="005F599D">
        <w:t xml:space="preserve">VLA, LVT, </w:t>
      </w:r>
      <w:r w:rsidR="000B6584">
        <w:t xml:space="preserve">and </w:t>
      </w:r>
      <w:r w:rsidR="005F599D">
        <w:t>DRM</w:t>
      </w:r>
      <w:r w:rsidR="001C599B">
        <w:t>, where</w:t>
      </w:r>
      <w:r w:rsidR="00C23A9A">
        <w:t xml:space="preserve"> </w:t>
      </w:r>
      <w:r w:rsidR="00E20985">
        <w:t xml:space="preserve">a </w:t>
      </w:r>
      <w:r w:rsidR="0053402F" w:rsidRPr="002D676C">
        <w:t xml:space="preserve">higher </w:t>
      </w:r>
      <w:r w:rsidR="001B79B1" w:rsidRPr="002D676C">
        <w:t>coefficient</w:t>
      </w:r>
      <w:r w:rsidR="001B79B1">
        <w:t xml:space="preserve"> </w:t>
      </w:r>
      <w:r w:rsidR="00E20985">
        <w:t>means</w:t>
      </w:r>
      <w:r w:rsidR="00E94F08">
        <w:t xml:space="preserve"> </w:t>
      </w:r>
      <w:r w:rsidR="00CB2BEB">
        <w:t xml:space="preserve">better selection of </w:t>
      </w:r>
      <w:r w:rsidR="005111E8">
        <w:t>GxE candidate</w:t>
      </w:r>
      <w:r w:rsidR="00600E76">
        <w:t xml:space="preserve"> SNP</w:t>
      </w:r>
      <w:r w:rsidR="00B00CD1" w:rsidRPr="002D676C">
        <w:t xml:space="preserve">. </w:t>
      </w:r>
      <w:r w:rsidR="00E579B9" w:rsidRPr="002D676C">
        <w:t xml:space="preserve">For T2D </w:t>
      </w:r>
      <w:r w:rsidR="0062040F">
        <w:t>(</w:t>
      </w:r>
      <w:r w:rsidR="00EC5F18">
        <w:t>Figure 6, left)</w:t>
      </w:r>
      <w:r w:rsidR="002A5E62">
        <w:t xml:space="preserve">, </w:t>
      </w:r>
      <w:r w:rsidR="002A5E62" w:rsidRPr="002D676C">
        <w:t>VLA</w:t>
      </w:r>
      <w:r w:rsidR="00EC5F18">
        <w:t xml:space="preserve"> </w:t>
      </w:r>
      <w:r w:rsidR="00726EFE">
        <w:t xml:space="preserve">was </w:t>
      </w:r>
      <w:r w:rsidR="00600E76">
        <w:t xml:space="preserve">the </w:t>
      </w:r>
      <w:r w:rsidR="002A5E62">
        <w:t xml:space="preserve">overall </w:t>
      </w:r>
      <w:r w:rsidR="00600E76">
        <w:t>best</w:t>
      </w:r>
      <w:r w:rsidR="00726EFE">
        <w:t xml:space="preserve"> </w:t>
      </w:r>
      <w:r w:rsidR="00E20985">
        <w:t>selector</w:t>
      </w:r>
      <w:r w:rsidR="008F4B76">
        <w:t xml:space="preserve"> (Green)</w:t>
      </w:r>
      <w:r w:rsidR="0075390B">
        <w:t>,</w:t>
      </w:r>
      <w:r w:rsidR="00E20985">
        <w:t xml:space="preserve"> </w:t>
      </w:r>
      <w:r w:rsidR="00560D9A">
        <w:t xml:space="preserve">and </w:t>
      </w:r>
      <w:r w:rsidR="008F4B76">
        <w:t xml:space="preserve">were </w:t>
      </w:r>
      <w:r w:rsidR="00A76A82">
        <w:t xml:space="preserve">more efficient </w:t>
      </w:r>
      <w:r w:rsidR="008430A4">
        <w:t xml:space="preserve">for </w:t>
      </w:r>
      <w:r w:rsidR="00402E42">
        <w:t>high</w:t>
      </w:r>
      <w:r w:rsidR="00B05D3B">
        <w:t>ly</w:t>
      </w:r>
      <w:r w:rsidR="008430A4">
        <w:t xml:space="preserve"> significan</w:t>
      </w:r>
      <w:r w:rsidR="00B05D3B">
        <w:t>t</w:t>
      </w:r>
      <w:r w:rsidR="008430A4">
        <w:t xml:space="preserve"> </w:t>
      </w:r>
      <w:r w:rsidR="00A65E34">
        <w:t xml:space="preserve">candidates </w:t>
      </w:r>
      <w:r w:rsidR="00704894">
        <w:t>(</w:t>
      </w:r>
      <w:r w:rsidR="00A65E34">
        <w:t xml:space="preserve">SNPs with </w:t>
      </w:r>
      <w:r w:rsidR="009671C2">
        <w:t xml:space="preserve">GxE </w:t>
      </w:r>
      <w:r w:rsidR="00704894">
        <w:t>p-values &lt; 5e-7)</w:t>
      </w:r>
      <w:r w:rsidR="00715344">
        <w:t>;</w:t>
      </w:r>
      <w:r w:rsidR="00402E42">
        <w:t xml:space="preserve"> </w:t>
      </w:r>
      <w:r w:rsidR="00F1246B">
        <w:t>L</w:t>
      </w:r>
      <w:r w:rsidR="001C599B">
        <w:t>VT</w:t>
      </w:r>
      <w:r w:rsidR="000C0029">
        <w:t xml:space="preserve"> (blue)</w:t>
      </w:r>
      <w:r w:rsidR="00F1246B">
        <w:t xml:space="preserve"> </w:t>
      </w:r>
      <w:r w:rsidR="00D95C2D">
        <w:t xml:space="preserve">and DRM </w:t>
      </w:r>
      <w:r w:rsidR="000C0029">
        <w:t xml:space="preserve">(magenta) </w:t>
      </w:r>
      <w:r w:rsidR="00D80CEB">
        <w:t xml:space="preserve">came close in </w:t>
      </w:r>
      <w:r w:rsidR="00465277">
        <w:t xml:space="preserve">the </w:t>
      </w:r>
      <w:r w:rsidR="00D80CEB">
        <w:t xml:space="preserve">overall </w:t>
      </w:r>
      <w:r w:rsidR="00465277">
        <w:t>performance but</w:t>
      </w:r>
      <w:r w:rsidR="00D80CEB">
        <w:t xml:space="preserve"> </w:t>
      </w:r>
      <w:r w:rsidR="00FF42A0">
        <w:t xml:space="preserve">depleted the </w:t>
      </w:r>
      <w:r w:rsidR="00B707E3">
        <w:t xml:space="preserve">detection </w:t>
      </w:r>
      <w:r w:rsidR="00D95C2D">
        <w:t xml:space="preserve">of </w:t>
      </w:r>
      <w:r w:rsidR="00465277">
        <w:t>high</w:t>
      </w:r>
      <w:r w:rsidR="000C0029">
        <w:t>ly</w:t>
      </w:r>
      <w:r w:rsidR="00465277">
        <w:t xml:space="preserve"> significan</w:t>
      </w:r>
      <w:r w:rsidR="000C0029">
        <w:t>t</w:t>
      </w:r>
      <w:r w:rsidR="00465277">
        <w:t xml:space="preserve"> </w:t>
      </w:r>
      <w:r w:rsidR="008F4B76">
        <w:t>GxE</w:t>
      </w:r>
      <w:r w:rsidR="00465277">
        <w:t>;</w:t>
      </w:r>
      <w:r w:rsidR="00173958">
        <w:t xml:space="preserve"> </w:t>
      </w:r>
      <w:r w:rsidR="00E579B9" w:rsidRPr="002D676C">
        <w:t>GWA</w:t>
      </w:r>
      <w:r w:rsidR="00C874C0">
        <w:t>S</w:t>
      </w:r>
      <w:r w:rsidR="00E579B9" w:rsidRPr="002D676C">
        <w:t xml:space="preserve"> and </w:t>
      </w:r>
      <w:r w:rsidR="00465277">
        <w:t>DLM</w:t>
      </w:r>
      <w:r w:rsidR="00624B72">
        <w:t xml:space="preserve"> </w:t>
      </w:r>
      <w:r w:rsidR="006C0337">
        <w:t xml:space="preserve">were </w:t>
      </w:r>
      <w:r w:rsidR="00E00DCC">
        <w:t>the least</w:t>
      </w:r>
      <w:r w:rsidR="005E7B4C">
        <w:t xml:space="preserve"> </w:t>
      </w:r>
      <w:r w:rsidR="006C0337">
        <w:t xml:space="preserve">efficient which </w:t>
      </w:r>
      <w:r w:rsidR="0005470B">
        <w:t xml:space="preserve">depleted the detection </w:t>
      </w:r>
      <w:r w:rsidR="00FE0F35">
        <w:t xml:space="preserve">of GxE </w:t>
      </w:r>
      <w:r w:rsidR="00331BD2">
        <w:t>overall</w:t>
      </w:r>
      <w:r w:rsidR="007A2311">
        <w:t>.</w:t>
      </w:r>
      <w:r w:rsidR="00E579B9">
        <w:t xml:space="preserve"> </w:t>
      </w:r>
      <w:r w:rsidR="00E579B9" w:rsidRPr="002D676C">
        <w:t>For BMI</w:t>
      </w:r>
      <w:r w:rsidR="00E00DCC">
        <w:t xml:space="preserve"> (Figure 6, right)</w:t>
      </w:r>
      <w:r w:rsidR="00E579B9" w:rsidRPr="002D676C">
        <w:t xml:space="preserve">, </w:t>
      </w:r>
      <w:r w:rsidR="00605CDB">
        <w:t>VLA again was the most efficient overall (</w:t>
      </w:r>
      <w:r w:rsidR="000C0029">
        <w:t>g</w:t>
      </w:r>
      <w:r w:rsidR="009C4AA7">
        <w:t xml:space="preserve">reen); </w:t>
      </w:r>
      <w:r w:rsidR="00103EE8">
        <w:t xml:space="preserve">DLM (yellow) and </w:t>
      </w:r>
      <w:r w:rsidR="009C4AA7">
        <w:t xml:space="preserve">DRM </w:t>
      </w:r>
      <w:r w:rsidR="00103EE8">
        <w:t xml:space="preserve">(magenta) </w:t>
      </w:r>
      <w:r w:rsidR="00482674">
        <w:t xml:space="preserve">showed better </w:t>
      </w:r>
      <w:r w:rsidR="00B05D3B">
        <w:t xml:space="preserve">performance </w:t>
      </w:r>
      <w:r w:rsidR="00482674">
        <w:t xml:space="preserve">for </w:t>
      </w:r>
      <w:r w:rsidR="00A234BD">
        <w:t xml:space="preserve">low and </w:t>
      </w:r>
      <w:r w:rsidR="00482674">
        <w:t xml:space="preserve">moderately significant GxE </w:t>
      </w:r>
      <w:r w:rsidR="00910CC9">
        <w:t>but fell behind overall</w:t>
      </w:r>
      <w:r w:rsidR="00D37379">
        <w:t xml:space="preserve">; </w:t>
      </w:r>
      <w:r w:rsidR="00C3011C">
        <w:t>GWA</w:t>
      </w:r>
      <w:r w:rsidR="00C874C0">
        <w:t>S</w:t>
      </w:r>
      <w:r w:rsidR="00D37379">
        <w:t xml:space="preserve"> </w:t>
      </w:r>
      <w:r w:rsidR="00D412DE">
        <w:t xml:space="preserve">(red) </w:t>
      </w:r>
      <w:r w:rsidR="00D37379">
        <w:t xml:space="preserve">and LVT </w:t>
      </w:r>
      <w:r w:rsidR="00D412DE">
        <w:t xml:space="preserve">(blue) </w:t>
      </w:r>
      <w:r w:rsidR="0097492B">
        <w:t xml:space="preserve">gave the </w:t>
      </w:r>
      <w:r w:rsidR="00F46205">
        <w:t>worst</w:t>
      </w:r>
      <w:r w:rsidR="0097492B">
        <w:t xml:space="preserve"> SNP rankings which </w:t>
      </w:r>
      <w:r w:rsidR="00D37379">
        <w:t>deplet</w:t>
      </w:r>
      <w:r w:rsidR="0097492B">
        <w:t>ed</w:t>
      </w:r>
      <w:r w:rsidR="00D37379">
        <w:t xml:space="preserve"> GxE detection</w:t>
      </w:r>
      <w:r w:rsidR="0097492B">
        <w:t xml:space="preserve"> overall</w:t>
      </w:r>
      <w:r w:rsidR="00D37379">
        <w:t xml:space="preserve">. </w:t>
      </w:r>
    </w:p>
    <w:p w14:paraId="5530CDDE" w14:textId="0520D1D3" w:rsidR="00BD4E1A" w:rsidRDefault="00BD4E1A" w:rsidP="00BD4E1A">
      <w:r w:rsidRPr="00B4664C">
        <w:rPr>
          <w:noProof/>
        </w:rPr>
        <mc:AlternateContent>
          <mc:Choice Requires="wpc">
            <w:drawing>
              <wp:inline distT="0" distB="0" distL="0" distR="0" wp14:anchorId="4C5694F1" wp14:editId="62310015">
                <wp:extent cx="5937250" cy="3130057"/>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2463893"/>
                            <a:ext cx="5937250" cy="630437"/>
                          </a:xfrm>
                          <a:prstGeom prst="rect">
                            <a:avLst/>
                          </a:prstGeom>
                          <a:solidFill>
                            <a:schemeClr val="lt1"/>
                          </a:solidFill>
                          <a:ln w="6350">
                            <a:noFill/>
                          </a:ln>
                        </wps:spPr>
                        <wps:txbx>
                          <w:txbxContent>
                            <w:p w14:paraId="515EBCF0" w14:textId="7EA495EA" w:rsidR="00BD4E1A" w:rsidRPr="004C546A" w:rsidRDefault="00BD4E1A" w:rsidP="00BD4E1A">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r w:rsidR="00154A87">
                                <w:rPr>
                                  <w:rFonts w:ascii="TeXGyreTermesX-Regular" w:hAnsi="TeXGyreTermesX-Regular" w:cs="TeXGyreTermesX-Regular"/>
                                </w:rPr>
                                <w:t xml:space="preserve"> Coefficients</w:t>
                              </w:r>
                            </w:p>
                            <w:p w14:paraId="3A832BB7" w14:textId="17D0A1F2" w:rsidR="00BD4E1A" w:rsidRDefault="00F52350" w:rsidP="00BD4E1A">
                              <w:r>
                                <w:rPr>
                                  <w:sz w:val="18"/>
                                  <w:szCs w:val="18"/>
                                </w:rPr>
                                <w:t>T</w:t>
                              </w:r>
                              <w:r w:rsidR="00BD4E1A" w:rsidRPr="002E7CB1">
                                <w:rPr>
                                  <w:sz w:val="18"/>
                                  <w:szCs w:val="18"/>
                                </w:rPr>
                                <w:t xml:space="preserve">he </w:t>
                              </w:r>
                              <w:r>
                                <w:rPr>
                                  <w:sz w:val="18"/>
                                  <w:szCs w:val="18"/>
                                </w:rPr>
                                <w:t xml:space="preserve">enrichment </w:t>
                              </w:r>
                              <w:r w:rsidR="00DB3E4C">
                                <w:rPr>
                                  <w:sz w:val="18"/>
                                  <w:szCs w:val="18"/>
                                </w:rPr>
                                <w:t xml:space="preserve">coefficient (y-axis) for </w:t>
                              </w:r>
                              <w:r w:rsidR="00A66AA0">
                                <w:rPr>
                                  <w:sz w:val="18"/>
                                  <w:szCs w:val="18"/>
                                </w:rPr>
                                <w:t xml:space="preserve">GxE </w:t>
                              </w:r>
                              <w:r w:rsidR="00313C7B">
                                <w:rPr>
                                  <w:sz w:val="18"/>
                                  <w:szCs w:val="18"/>
                                </w:rPr>
                                <w:t xml:space="preserve">detection </w:t>
                              </w:r>
                              <w:r w:rsidR="007B7A1C">
                                <w:rPr>
                                  <w:sz w:val="18"/>
                                  <w:szCs w:val="18"/>
                                </w:rPr>
                                <w:t xml:space="preserve">at </w:t>
                              </w:r>
                              <w:r w:rsidR="00260A83">
                                <w:rPr>
                                  <w:sz w:val="18"/>
                                  <w:szCs w:val="18"/>
                                </w:rPr>
                                <w:t xml:space="preserve">a series of </w:t>
                              </w:r>
                              <w:r w:rsidR="007B7A1C">
                                <w:rPr>
                                  <w:sz w:val="18"/>
                                  <w:szCs w:val="18"/>
                                </w:rPr>
                                <w:t xml:space="preserve">p-value thresholds and overall </w:t>
                              </w:r>
                              <w:r w:rsidR="00DB3609">
                                <w:rPr>
                                  <w:sz w:val="18"/>
                                  <w:szCs w:val="18"/>
                                </w:rPr>
                                <w:t>(x-axis)</w:t>
                              </w:r>
                              <w:r w:rsidR="00761F14">
                                <w:rPr>
                                  <w:sz w:val="18"/>
                                  <w:szCs w:val="18"/>
                                </w:rPr>
                                <w:t xml:space="preserve"> </w:t>
                              </w:r>
                              <w:r w:rsidR="00D56976">
                                <w:rPr>
                                  <w:sz w:val="18"/>
                                  <w:szCs w:val="18"/>
                                </w:rPr>
                                <w:t xml:space="preserve">as the result of </w:t>
                              </w:r>
                              <w:r w:rsidR="00761F14">
                                <w:rPr>
                                  <w:sz w:val="18"/>
                                  <w:szCs w:val="18"/>
                                </w:rPr>
                                <w:t>SNP ranking</w:t>
                              </w:r>
                              <w:r w:rsidR="00D56976">
                                <w:rPr>
                                  <w:sz w:val="18"/>
                                  <w:szCs w:val="18"/>
                                </w:rPr>
                                <w:t>s</w:t>
                              </w:r>
                              <w:r w:rsidR="007A23D7">
                                <w:rPr>
                                  <w:sz w:val="18"/>
                                  <w:szCs w:val="18"/>
                                </w:rPr>
                                <w:t xml:space="preserve"> based on </w:t>
                              </w:r>
                              <w:r w:rsidR="00BD4E1A" w:rsidRPr="002E7CB1">
                                <w:rPr>
                                  <w:sz w:val="18"/>
                                  <w:szCs w:val="18"/>
                                </w:rPr>
                                <w:t>GWA</w:t>
                              </w:r>
                              <w:r w:rsidR="00BD4E1A">
                                <w:rPr>
                                  <w:sz w:val="18"/>
                                  <w:szCs w:val="18"/>
                                </w:rPr>
                                <w:t xml:space="preserve">S </w:t>
                              </w:r>
                              <w:r w:rsidR="00BD4E1A" w:rsidRPr="002E7CB1">
                                <w:rPr>
                                  <w:sz w:val="18"/>
                                  <w:szCs w:val="18"/>
                                </w:rPr>
                                <w:t xml:space="preserve">(red), </w:t>
                              </w:r>
                              <w:r w:rsidR="00BE2FDA">
                                <w:rPr>
                                  <w:sz w:val="18"/>
                                  <w:szCs w:val="18"/>
                                </w:rPr>
                                <w:t xml:space="preserve">double linear model </w:t>
                              </w:r>
                              <w:r w:rsidR="00F15383">
                                <w:rPr>
                                  <w:sz w:val="18"/>
                                  <w:szCs w:val="18"/>
                                </w:rPr>
                                <w:t xml:space="preserve">(yellow), </w:t>
                              </w:r>
                              <w:r w:rsidR="00BE2FDA">
                                <w:rPr>
                                  <w:sz w:val="18"/>
                                  <w:szCs w:val="18"/>
                                </w:rPr>
                                <w:t xml:space="preserve">variance locus analysis </w:t>
                              </w:r>
                              <w:r w:rsidR="00BD4E1A" w:rsidRPr="002E7CB1">
                                <w:rPr>
                                  <w:sz w:val="18"/>
                                  <w:szCs w:val="18"/>
                                </w:rPr>
                                <w:t xml:space="preserve">(green), </w:t>
                              </w:r>
                              <w:r w:rsidR="00F15383">
                                <w:rPr>
                                  <w:sz w:val="18"/>
                                  <w:szCs w:val="18"/>
                                </w:rPr>
                                <w:t xml:space="preserve">Levene’s Test </w:t>
                              </w:r>
                              <w:r w:rsidR="00BD4E1A" w:rsidRPr="002E7CB1">
                                <w:rPr>
                                  <w:sz w:val="18"/>
                                  <w:szCs w:val="18"/>
                                </w:rPr>
                                <w:t>(blue)</w:t>
                              </w:r>
                              <w:r w:rsidR="00F15383">
                                <w:rPr>
                                  <w:sz w:val="18"/>
                                  <w:szCs w:val="18"/>
                                </w:rPr>
                                <w:t>, and Deviation Regression Model (Magenta)</w:t>
                              </w:r>
                              <w:r w:rsidR="00BD4E1A" w:rsidRPr="002E7CB1">
                                <w:rPr>
                                  <w:sz w:val="18"/>
                                  <w:szCs w:val="18"/>
                                </w:rPr>
                                <w:t xml:space="preserve">. </w:t>
                              </w:r>
                              <w:r w:rsidR="00D56976">
                                <w:rPr>
                                  <w:sz w:val="18"/>
                                  <w:szCs w:val="18"/>
                                </w:rPr>
                                <w:t>H</w:t>
                              </w:r>
                              <w:r w:rsidR="0042544C">
                                <w:rPr>
                                  <w:sz w:val="18"/>
                                  <w:szCs w:val="18"/>
                                </w:rPr>
                                <w:t>igher coefficient</w:t>
                              </w:r>
                              <w:r w:rsidR="00D56976">
                                <w:rPr>
                                  <w:sz w:val="18"/>
                                  <w:szCs w:val="18"/>
                                </w:rPr>
                                <w:t xml:space="preserve"> means </w:t>
                              </w:r>
                              <w:r w:rsidR="007F471C">
                                <w:rPr>
                                  <w:sz w:val="18"/>
                                  <w:szCs w:val="18"/>
                                </w:rPr>
                                <w:t>better</w:t>
                              </w:r>
                              <w:r w:rsidR="0042544C">
                                <w:rPr>
                                  <w:sz w:val="18"/>
                                  <w:szCs w:val="18"/>
                                </w:rPr>
                                <w:t xml:space="preserve"> </w:t>
                              </w:r>
                              <w:r w:rsidR="00D56976">
                                <w:rPr>
                                  <w:sz w:val="18"/>
                                  <w:szCs w:val="18"/>
                                </w:rPr>
                                <w:t>enrichment</w:t>
                              </w:r>
                              <w:r w:rsidR="007F471C">
                                <w:rPr>
                                  <w:sz w:val="18"/>
                                  <w:szCs w:val="18"/>
                                </w:rPr>
                                <w:t xml:space="preserve">. </w:t>
                              </w:r>
                              <w:r w:rsidR="00BD4E1A" w:rsidRPr="002E7CB1">
                                <w:rPr>
                                  <w:sz w:val="18"/>
                                  <w:szCs w:val="18"/>
                                </w:rPr>
                                <w:t>The</w:t>
                              </w:r>
                              <w:r w:rsidR="00BD4E1A">
                                <w:rPr>
                                  <w:sz w:val="18"/>
                                  <w:szCs w:val="18"/>
                                </w:rPr>
                                <w:t xml:space="preserve"> </w:t>
                              </w:r>
                              <w:r w:rsidR="00BD4E1A" w:rsidRPr="002E7CB1">
                                <w:rPr>
                                  <w:sz w:val="18"/>
                                  <w:szCs w:val="18"/>
                                </w:rPr>
                                <w:t>error bar</w:t>
                              </w:r>
                              <w:r w:rsidR="00FC3CAB">
                                <w:rPr>
                                  <w:sz w:val="18"/>
                                  <w:szCs w:val="18"/>
                                </w:rPr>
                                <w:t>s</w:t>
                              </w:r>
                              <w:r w:rsidR="00BD4E1A" w:rsidRPr="002E7CB1">
                                <w:rPr>
                                  <w:sz w:val="18"/>
                                  <w:szCs w:val="18"/>
                                </w:rPr>
                                <w:t xml:space="preserve"> </w:t>
                              </w:r>
                              <w:r w:rsidR="00620E8D" w:rsidRPr="002E7CB1">
                                <w:rPr>
                                  <w:sz w:val="18"/>
                                  <w:szCs w:val="18"/>
                                </w:rPr>
                                <w:t>show</w:t>
                              </w:r>
                              <w:r w:rsidR="00BD4E1A">
                                <w:rPr>
                                  <w:sz w:val="18"/>
                                  <w:szCs w:val="18"/>
                                </w:rPr>
                                <w:t xml:space="preserve"> </w:t>
                              </w:r>
                              <w:r w:rsidR="00BD4E1A" w:rsidRPr="002E7CB1">
                                <w:rPr>
                                  <w:sz w:val="18"/>
                                  <w:szCs w:val="18"/>
                                </w:rPr>
                                <w:t>2</w:t>
                              </w:r>
                              <w:r w:rsidR="00BD4E1A">
                                <w:rPr>
                                  <w:sz w:val="18"/>
                                  <w:szCs w:val="18"/>
                                </w:rPr>
                                <w:t xml:space="preserve"> </w:t>
                              </w:r>
                              <w:r w:rsidR="00BD4E1A" w:rsidRPr="002E7CB1">
                                <w:rPr>
                                  <w:sz w:val="18"/>
                                  <w:szCs w:val="18"/>
                                </w:rPr>
                                <w:t>×</w:t>
                              </w:r>
                              <w:r w:rsidR="00BD4E1A">
                                <w:rPr>
                                  <w:sz w:val="18"/>
                                  <w:szCs w:val="18"/>
                                </w:rPr>
                                <w:t xml:space="preserve"> </w:t>
                              </w:r>
                              <w:r w:rsidR="00BD4E1A"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9" name="Picture 59"/>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250" cy="2499861"/>
                          </a:xfrm>
                          <a:prstGeom prst="rect">
                            <a:avLst/>
                          </a:prstGeom>
                          <a:noFill/>
                          <a:ln>
                            <a:noFill/>
                          </a:ln>
                        </pic:spPr>
                      </pic:pic>
                    </wpc:wpc>
                  </a:graphicData>
                </a:graphic>
              </wp:inline>
            </w:drawing>
          </mc:Choice>
          <mc:Fallback>
            <w:pict>
              <v:group w14:anchorId="4C5694F1" id="Canvas 43" o:spid="_x0000_s1047" editas="canvas" style="width:467.5pt;height:246.45pt;mso-position-horizontal-relative:char;mso-position-vertical-relative:line" coordsize="59372,31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">
                <v:shape id="_x0000_s1048" type="#_x0000_t75" style="position:absolute;width:59372;height:31299;visibility:visible;mso-wrap-style:square" filled="t">
                  <v:fill o:detectmouseclick="t"/>
                  <v:path o:connecttype="none"/>
                </v:shape>
                <v:shape id="Text Box 41" o:spid="_x0000_s1049" type="#_x0000_t202" style="position:absolute;top:24638;width:59372;height:6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515EBCF0" w14:textId="7EA495EA" w:rsidR="00BD4E1A" w:rsidRPr="004C546A" w:rsidRDefault="00BD4E1A" w:rsidP="00BD4E1A">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r w:rsidR="00154A87">
                          <w:rPr>
                            <w:rFonts w:ascii="TeXGyreTermesX-Regular" w:hAnsi="TeXGyreTermesX-Regular" w:cs="TeXGyreTermesX-Regular"/>
                          </w:rPr>
                          <w:t xml:space="preserve"> Coefficients</w:t>
                        </w:r>
                      </w:p>
                      <w:p w14:paraId="3A832BB7" w14:textId="17D0A1F2" w:rsidR="00BD4E1A" w:rsidRDefault="00F52350" w:rsidP="00BD4E1A">
                        <w:r>
                          <w:rPr>
                            <w:sz w:val="18"/>
                            <w:szCs w:val="18"/>
                          </w:rPr>
                          <w:t>T</w:t>
                        </w:r>
                        <w:r w:rsidR="00BD4E1A" w:rsidRPr="002E7CB1">
                          <w:rPr>
                            <w:sz w:val="18"/>
                            <w:szCs w:val="18"/>
                          </w:rPr>
                          <w:t xml:space="preserve">he </w:t>
                        </w:r>
                        <w:r>
                          <w:rPr>
                            <w:sz w:val="18"/>
                            <w:szCs w:val="18"/>
                          </w:rPr>
                          <w:t xml:space="preserve">enrichment </w:t>
                        </w:r>
                        <w:r w:rsidR="00DB3E4C">
                          <w:rPr>
                            <w:sz w:val="18"/>
                            <w:szCs w:val="18"/>
                          </w:rPr>
                          <w:t xml:space="preserve">coefficient (y-axis) for </w:t>
                        </w:r>
                        <w:r w:rsidR="00A66AA0">
                          <w:rPr>
                            <w:sz w:val="18"/>
                            <w:szCs w:val="18"/>
                          </w:rPr>
                          <w:t xml:space="preserve">GxE </w:t>
                        </w:r>
                        <w:r w:rsidR="00313C7B">
                          <w:rPr>
                            <w:sz w:val="18"/>
                            <w:szCs w:val="18"/>
                          </w:rPr>
                          <w:t xml:space="preserve">detection </w:t>
                        </w:r>
                        <w:r w:rsidR="007B7A1C">
                          <w:rPr>
                            <w:sz w:val="18"/>
                            <w:szCs w:val="18"/>
                          </w:rPr>
                          <w:t xml:space="preserve">at </w:t>
                        </w:r>
                        <w:r w:rsidR="00260A83">
                          <w:rPr>
                            <w:sz w:val="18"/>
                            <w:szCs w:val="18"/>
                          </w:rPr>
                          <w:t xml:space="preserve">a series of </w:t>
                        </w:r>
                        <w:r w:rsidR="007B7A1C">
                          <w:rPr>
                            <w:sz w:val="18"/>
                            <w:szCs w:val="18"/>
                          </w:rPr>
                          <w:t xml:space="preserve">p-value thresholds and overall </w:t>
                        </w:r>
                        <w:r w:rsidR="00DB3609">
                          <w:rPr>
                            <w:sz w:val="18"/>
                            <w:szCs w:val="18"/>
                          </w:rPr>
                          <w:t>(x-axis)</w:t>
                        </w:r>
                        <w:r w:rsidR="00761F14">
                          <w:rPr>
                            <w:sz w:val="18"/>
                            <w:szCs w:val="18"/>
                          </w:rPr>
                          <w:t xml:space="preserve"> </w:t>
                        </w:r>
                        <w:r w:rsidR="00D56976">
                          <w:rPr>
                            <w:sz w:val="18"/>
                            <w:szCs w:val="18"/>
                          </w:rPr>
                          <w:t xml:space="preserve">as the result of </w:t>
                        </w:r>
                        <w:r w:rsidR="00761F14">
                          <w:rPr>
                            <w:sz w:val="18"/>
                            <w:szCs w:val="18"/>
                          </w:rPr>
                          <w:t>SNP ranking</w:t>
                        </w:r>
                        <w:r w:rsidR="00D56976">
                          <w:rPr>
                            <w:sz w:val="18"/>
                            <w:szCs w:val="18"/>
                          </w:rPr>
                          <w:t>s</w:t>
                        </w:r>
                        <w:r w:rsidR="007A23D7">
                          <w:rPr>
                            <w:sz w:val="18"/>
                            <w:szCs w:val="18"/>
                          </w:rPr>
                          <w:t xml:space="preserve"> based on </w:t>
                        </w:r>
                        <w:r w:rsidR="00BD4E1A" w:rsidRPr="002E7CB1">
                          <w:rPr>
                            <w:sz w:val="18"/>
                            <w:szCs w:val="18"/>
                          </w:rPr>
                          <w:t>GWA</w:t>
                        </w:r>
                        <w:r w:rsidR="00BD4E1A">
                          <w:rPr>
                            <w:sz w:val="18"/>
                            <w:szCs w:val="18"/>
                          </w:rPr>
                          <w:t xml:space="preserve">S </w:t>
                        </w:r>
                        <w:r w:rsidR="00BD4E1A" w:rsidRPr="002E7CB1">
                          <w:rPr>
                            <w:sz w:val="18"/>
                            <w:szCs w:val="18"/>
                          </w:rPr>
                          <w:t xml:space="preserve">(red), </w:t>
                        </w:r>
                        <w:r w:rsidR="00BE2FDA">
                          <w:rPr>
                            <w:sz w:val="18"/>
                            <w:szCs w:val="18"/>
                          </w:rPr>
                          <w:t xml:space="preserve">double linear model </w:t>
                        </w:r>
                        <w:r w:rsidR="00F15383">
                          <w:rPr>
                            <w:sz w:val="18"/>
                            <w:szCs w:val="18"/>
                          </w:rPr>
                          <w:t xml:space="preserve">(yellow), </w:t>
                        </w:r>
                        <w:r w:rsidR="00BE2FDA">
                          <w:rPr>
                            <w:sz w:val="18"/>
                            <w:szCs w:val="18"/>
                          </w:rPr>
                          <w:t xml:space="preserve">variance locus analysis </w:t>
                        </w:r>
                        <w:r w:rsidR="00BD4E1A" w:rsidRPr="002E7CB1">
                          <w:rPr>
                            <w:sz w:val="18"/>
                            <w:szCs w:val="18"/>
                          </w:rPr>
                          <w:t xml:space="preserve">(green), </w:t>
                        </w:r>
                        <w:r w:rsidR="00F15383">
                          <w:rPr>
                            <w:sz w:val="18"/>
                            <w:szCs w:val="18"/>
                          </w:rPr>
                          <w:t xml:space="preserve">Levene’s Test </w:t>
                        </w:r>
                        <w:r w:rsidR="00BD4E1A" w:rsidRPr="002E7CB1">
                          <w:rPr>
                            <w:sz w:val="18"/>
                            <w:szCs w:val="18"/>
                          </w:rPr>
                          <w:t>(blue)</w:t>
                        </w:r>
                        <w:r w:rsidR="00F15383">
                          <w:rPr>
                            <w:sz w:val="18"/>
                            <w:szCs w:val="18"/>
                          </w:rPr>
                          <w:t>, and Deviation Regression Model (Magenta)</w:t>
                        </w:r>
                        <w:r w:rsidR="00BD4E1A" w:rsidRPr="002E7CB1">
                          <w:rPr>
                            <w:sz w:val="18"/>
                            <w:szCs w:val="18"/>
                          </w:rPr>
                          <w:t xml:space="preserve">. </w:t>
                        </w:r>
                        <w:r w:rsidR="00D56976">
                          <w:rPr>
                            <w:sz w:val="18"/>
                            <w:szCs w:val="18"/>
                          </w:rPr>
                          <w:t>H</w:t>
                        </w:r>
                        <w:r w:rsidR="0042544C">
                          <w:rPr>
                            <w:sz w:val="18"/>
                            <w:szCs w:val="18"/>
                          </w:rPr>
                          <w:t>igher coefficient</w:t>
                        </w:r>
                        <w:r w:rsidR="00D56976">
                          <w:rPr>
                            <w:sz w:val="18"/>
                            <w:szCs w:val="18"/>
                          </w:rPr>
                          <w:t xml:space="preserve"> means </w:t>
                        </w:r>
                        <w:r w:rsidR="007F471C">
                          <w:rPr>
                            <w:sz w:val="18"/>
                            <w:szCs w:val="18"/>
                          </w:rPr>
                          <w:t>better</w:t>
                        </w:r>
                        <w:r w:rsidR="0042544C">
                          <w:rPr>
                            <w:sz w:val="18"/>
                            <w:szCs w:val="18"/>
                          </w:rPr>
                          <w:t xml:space="preserve"> </w:t>
                        </w:r>
                        <w:r w:rsidR="00D56976">
                          <w:rPr>
                            <w:sz w:val="18"/>
                            <w:szCs w:val="18"/>
                          </w:rPr>
                          <w:t>enrichment</w:t>
                        </w:r>
                        <w:r w:rsidR="007F471C">
                          <w:rPr>
                            <w:sz w:val="18"/>
                            <w:szCs w:val="18"/>
                          </w:rPr>
                          <w:t xml:space="preserve">. </w:t>
                        </w:r>
                        <w:r w:rsidR="00BD4E1A" w:rsidRPr="002E7CB1">
                          <w:rPr>
                            <w:sz w:val="18"/>
                            <w:szCs w:val="18"/>
                          </w:rPr>
                          <w:t>The</w:t>
                        </w:r>
                        <w:r w:rsidR="00BD4E1A">
                          <w:rPr>
                            <w:sz w:val="18"/>
                            <w:szCs w:val="18"/>
                          </w:rPr>
                          <w:t xml:space="preserve"> </w:t>
                        </w:r>
                        <w:r w:rsidR="00BD4E1A" w:rsidRPr="002E7CB1">
                          <w:rPr>
                            <w:sz w:val="18"/>
                            <w:szCs w:val="18"/>
                          </w:rPr>
                          <w:t>error bar</w:t>
                        </w:r>
                        <w:r w:rsidR="00FC3CAB">
                          <w:rPr>
                            <w:sz w:val="18"/>
                            <w:szCs w:val="18"/>
                          </w:rPr>
                          <w:t>s</w:t>
                        </w:r>
                        <w:r w:rsidR="00BD4E1A" w:rsidRPr="002E7CB1">
                          <w:rPr>
                            <w:sz w:val="18"/>
                            <w:szCs w:val="18"/>
                          </w:rPr>
                          <w:t xml:space="preserve"> </w:t>
                        </w:r>
                        <w:r w:rsidR="00620E8D" w:rsidRPr="002E7CB1">
                          <w:rPr>
                            <w:sz w:val="18"/>
                            <w:szCs w:val="18"/>
                          </w:rPr>
                          <w:t>show</w:t>
                        </w:r>
                        <w:r w:rsidR="00BD4E1A">
                          <w:rPr>
                            <w:sz w:val="18"/>
                            <w:szCs w:val="18"/>
                          </w:rPr>
                          <w:t xml:space="preserve"> </w:t>
                        </w:r>
                        <w:r w:rsidR="00BD4E1A" w:rsidRPr="002E7CB1">
                          <w:rPr>
                            <w:sz w:val="18"/>
                            <w:szCs w:val="18"/>
                          </w:rPr>
                          <w:t>2</w:t>
                        </w:r>
                        <w:r w:rsidR="00BD4E1A">
                          <w:rPr>
                            <w:sz w:val="18"/>
                            <w:szCs w:val="18"/>
                          </w:rPr>
                          <w:t xml:space="preserve"> </w:t>
                        </w:r>
                        <w:r w:rsidR="00BD4E1A" w:rsidRPr="002E7CB1">
                          <w:rPr>
                            <w:sz w:val="18"/>
                            <w:szCs w:val="18"/>
                          </w:rPr>
                          <w:t>×</w:t>
                        </w:r>
                        <w:r w:rsidR="00BD4E1A">
                          <w:rPr>
                            <w:sz w:val="18"/>
                            <w:szCs w:val="18"/>
                          </w:rPr>
                          <w:t xml:space="preserve"> </w:t>
                        </w:r>
                        <w:r w:rsidR="00BD4E1A" w:rsidRPr="002E7CB1">
                          <w:rPr>
                            <w:sz w:val="18"/>
                            <w:szCs w:val="18"/>
                          </w:rPr>
                          <w:t>standard error.</w:t>
                        </w:r>
                      </w:p>
                    </w:txbxContent>
                  </v:textbox>
                </v:shape>
                <v:shape id="Picture 59" o:spid="_x0000_s1050" type="#_x0000_t75" style="position:absolute;width:59372;height:24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">
                  <v:imagedata r:id="rId29" o:title=""/>
                </v:shape>
                <w10:anchorlock/>
              </v:group>
            </w:pict>
          </mc:Fallback>
        </mc:AlternateContent>
      </w:r>
    </w:p>
    <w:p w14:paraId="571E4DAA" w14:textId="44A27FCE" w:rsidR="009A1A77" w:rsidRDefault="009A1A77" w:rsidP="00BD4E1A">
      <w:r>
        <w:t xml:space="preserve">For a binary phenotype such as T2D (Figure 6, left), the </w:t>
      </w:r>
      <w:r w:rsidR="001B6BD3">
        <w:t xml:space="preserve">GxE </w:t>
      </w:r>
      <w:r>
        <w:t xml:space="preserve">enrichment </w:t>
      </w:r>
      <w:r w:rsidR="001B6BD3">
        <w:t>via</w:t>
      </w:r>
      <w:r>
        <w:t xml:space="preserve"> DLM (yellow) </w:t>
      </w:r>
      <w:r w:rsidR="00136A36">
        <w:t>closely resemble</w:t>
      </w:r>
      <w:r>
        <w:t xml:space="preserve"> GWAS (red), </w:t>
      </w:r>
      <w:r w:rsidR="00CE005F">
        <w:t>reflect</w:t>
      </w:r>
      <w:r w:rsidR="008D2FD5">
        <w:t>ing</w:t>
      </w:r>
      <w:r>
        <w:t xml:space="preserve"> the fact that a phenotypic mean locus is </w:t>
      </w:r>
      <w:r w:rsidR="008D2FD5">
        <w:t>also a</w:t>
      </w:r>
      <w:r w:rsidR="00941D67">
        <w:t xml:space="preserve"> </w:t>
      </w:r>
      <w:r>
        <w:t>variance locus for non-Gaussian phenotypes</w:t>
      </w:r>
      <w:r w:rsidR="00CE005F">
        <w:t xml:space="preserve">. As a result, </w:t>
      </w:r>
      <w:r w:rsidR="0028468A">
        <w:t xml:space="preserve">the </w:t>
      </w:r>
      <w:r w:rsidR="00C14AAE">
        <w:t xml:space="preserve">variance loci motivated </w:t>
      </w:r>
      <w:r w:rsidR="0028468A">
        <w:t xml:space="preserve">DLM test statistic </w:t>
      </w:r>
      <w:r w:rsidR="0088311B">
        <w:t xml:space="preserve">is </w:t>
      </w:r>
      <w:r w:rsidR="00AB06A7">
        <w:t>nearly colinear</w:t>
      </w:r>
      <w:r w:rsidR="00D621A0">
        <w:t xml:space="preserve"> </w:t>
      </w:r>
      <w:r w:rsidR="00B44985">
        <w:t xml:space="preserve">to </w:t>
      </w:r>
      <w:r w:rsidR="00E119F8">
        <w:t>GWAS and</w:t>
      </w:r>
      <w:r w:rsidR="00B44985">
        <w:t xml:space="preserve"> </w:t>
      </w:r>
      <w:r w:rsidR="004509D4">
        <w:t xml:space="preserve">is </w:t>
      </w:r>
      <w:r w:rsidR="00C14AAE">
        <w:t xml:space="preserve">thus </w:t>
      </w:r>
      <w:r w:rsidR="00B44985">
        <w:t>redundant as a GxE candida</w:t>
      </w:r>
      <w:r w:rsidR="00C14AAE">
        <w:t>te</w:t>
      </w:r>
      <w:r w:rsidR="00B44985">
        <w:t xml:space="preserve"> </w:t>
      </w:r>
      <w:r w:rsidR="00EE356C">
        <w:t>selector</w:t>
      </w:r>
      <w:r w:rsidR="008D4426">
        <w:t xml:space="preserve">; </w:t>
      </w:r>
      <w:r w:rsidR="009503FD">
        <w:t>to a lesser degree,</w:t>
      </w:r>
      <w:r w:rsidR="00312D32">
        <w:t xml:space="preserve"> </w:t>
      </w:r>
      <w:r w:rsidR="008D4426">
        <w:t xml:space="preserve">such phenomenon </w:t>
      </w:r>
      <w:r w:rsidR="00EE356C">
        <w:t>was</w:t>
      </w:r>
      <w:r w:rsidR="00B44985">
        <w:t xml:space="preserve"> </w:t>
      </w:r>
      <w:r w:rsidR="00312D32">
        <w:t xml:space="preserve">also apparent for </w:t>
      </w:r>
      <w:r w:rsidR="00027461">
        <w:t xml:space="preserve">LVT and </w:t>
      </w:r>
      <w:r w:rsidR="00AC1034">
        <w:t>DRM</w:t>
      </w:r>
      <w:r w:rsidR="009503FD">
        <w:t xml:space="preserve"> at higher </w:t>
      </w:r>
      <w:r w:rsidR="00235074">
        <w:t>p-value threshold</w:t>
      </w:r>
      <w:r w:rsidR="00CC792F">
        <w:t>s</w:t>
      </w:r>
      <w:r w:rsidR="00E0110D">
        <w:t xml:space="preserve">. </w:t>
      </w:r>
      <w:r w:rsidR="00E119F8">
        <w:t>Using t</w:t>
      </w:r>
      <w:r w:rsidR="00C21EDE">
        <w:t xml:space="preserve">he correlation between </w:t>
      </w:r>
      <w:r w:rsidR="000B530D">
        <w:t xml:space="preserve">GWAS based </w:t>
      </w:r>
      <w:r w:rsidR="002D6B68">
        <w:t xml:space="preserve">SNP ranking </w:t>
      </w:r>
      <w:r w:rsidR="000B530D">
        <w:t xml:space="preserve">the rest </w:t>
      </w:r>
      <w:r w:rsidR="00E119F8">
        <w:t xml:space="preserve">as a measurement of redundancy, they </w:t>
      </w:r>
      <w:r w:rsidR="002D6B68">
        <w:t xml:space="preserve">were </w:t>
      </w:r>
      <w:r w:rsidR="00922942" w:rsidRPr="00922942">
        <w:t>0.985</w:t>
      </w:r>
      <w:r w:rsidR="00113251">
        <w:t xml:space="preserve"> </w:t>
      </w:r>
      <w:r w:rsidR="0030798D">
        <w:t xml:space="preserve">for </w:t>
      </w:r>
      <w:r w:rsidR="00113251">
        <w:t>DLM</w:t>
      </w:r>
      <w:r w:rsidR="002D6B68">
        <w:t>,</w:t>
      </w:r>
      <w:r w:rsidR="00922942" w:rsidRPr="00922942">
        <w:t xml:space="preserve"> 0.61</w:t>
      </w:r>
      <w:r w:rsidR="00173A03">
        <w:t xml:space="preserve">3 </w:t>
      </w:r>
      <w:r w:rsidR="0030798D">
        <w:t xml:space="preserve">for </w:t>
      </w:r>
      <w:r w:rsidR="00173A03">
        <w:t xml:space="preserve">LVT, </w:t>
      </w:r>
      <w:r w:rsidR="00922942" w:rsidRPr="00922942">
        <w:t>0.8871</w:t>
      </w:r>
      <w:r w:rsidR="00173A03">
        <w:t xml:space="preserve"> </w:t>
      </w:r>
      <w:r w:rsidR="0030798D">
        <w:t xml:space="preserve">for </w:t>
      </w:r>
      <w:r w:rsidR="00173A03">
        <w:t>DRM</w:t>
      </w:r>
      <w:r w:rsidR="008D4426">
        <w:t xml:space="preserve">, and </w:t>
      </w:r>
      <w:r w:rsidR="00BB07C7">
        <w:t xml:space="preserve">0.004 </w:t>
      </w:r>
      <w:r w:rsidR="008D4426">
        <w:t>for VLA</w:t>
      </w:r>
      <w:r w:rsidR="00E119F8">
        <w:t>. In</w:t>
      </w:r>
      <w:r w:rsidR="00CC170C">
        <w:t xml:space="preserve"> contrast, f</w:t>
      </w:r>
      <w:r w:rsidR="004A402A">
        <w:t xml:space="preserve">or </w:t>
      </w:r>
      <w:r w:rsidR="00CC170C">
        <w:t xml:space="preserve">a </w:t>
      </w:r>
      <w:r w:rsidR="00A342AD">
        <w:t>quantitative</w:t>
      </w:r>
      <w:r w:rsidR="004A402A">
        <w:t xml:space="preserve"> </w:t>
      </w:r>
      <w:r w:rsidR="00A342AD">
        <w:t xml:space="preserve">phenotype such as BMI (Figure 6, right), </w:t>
      </w:r>
      <w:r w:rsidR="00CC170C">
        <w:t>all</w:t>
      </w:r>
      <w:r w:rsidR="00A342AD">
        <w:t xml:space="preserve"> methods </w:t>
      </w:r>
      <w:r>
        <w:t xml:space="preserve">showed </w:t>
      </w:r>
      <w:r w:rsidR="009223ED">
        <w:t xml:space="preserve">selection </w:t>
      </w:r>
      <w:r w:rsidR="001917E4">
        <w:t>pattern</w:t>
      </w:r>
      <w:r w:rsidR="009223ED">
        <w:t>s dis</w:t>
      </w:r>
      <w:r w:rsidR="0088726E">
        <w:t>tinct</w:t>
      </w:r>
      <w:r w:rsidR="001917E4">
        <w:t xml:space="preserve"> from the </w:t>
      </w:r>
      <w:r w:rsidR="00A342AD">
        <w:t>GWAS</w:t>
      </w:r>
      <w:r w:rsidR="0081723A">
        <w:t xml:space="preserve"> </w:t>
      </w:r>
      <w:r w:rsidR="001917E4">
        <w:t>(</w:t>
      </w:r>
      <w:r w:rsidR="005C2F24">
        <w:t>if not worse, such as LVT)</w:t>
      </w:r>
      <w:r w:rsidR="009223ED">
        <w:t>.</w:t>
      </w:r>
      <w:r w:rsidR="0088726E">
        <w:t xml:space="preserve"> In this case, the correlation between </w:t>
      </w:r>
      <w:r w:rsidR="005F58A5">
        <w:t xml:space="preserve">the </w:t>
      </w:r>
      <w:r w:rsidR="0070124F">
        <w:t xml:space="preserve">GWAS based </w:t>
      </w:r>
      <w:r w:rsidR="005F58A5">
        <w:t>ranking</w:t>
      </w:r>
      <w:r w:rsidR="0070124F">
        <w:t xml:space="preserve"> and the rest </w:t>
      </w:r>
      <w:r w:rsidR="0088726E">
        <w:t>we</w:t>
      </w:r>
      <w:r w:rsidR="005F58A5">
        <w:t xml:space="preserve">re close to zero, which were </w:t>
      </w:r>
      <w:r w:rsidR="005F58A5" w:rsidRPr="009C4698">
        <w:t xml:space="preserve">0.053 </w:t>
      </w:r>
      <w:r w:rsidR="005F58A5">
        <w:t xml:space="preserve">(DLM), </w:t>
      </w:r>
      <w:r w:rsidR="005F58A5" w:rsidRPr="009C4698">
        <w:t xml:space="preserve">0.032 </w:t>
      </w:r>
      <w:r w:rsidR="005F58A5">
        <w:t xml:space="preserve">(LVT), </w:t>
      </w:r>
      <w:r w:rsidR="005F58A5" w:rsidRPr="009C4698">
        <w:t>0.012</w:t>
      </w:r>
      <w:r w:rsidR="005F58A5">
        <w:t xml:space="preserve"> (DRM)</w:t>
      </w:r>
      <w:r w:rsidR="00AD4392">
        <w:t>, and 0.</w:t>
      </w:r>
      <w:r w:rsidR="00AD4392" w:rsidRPr="00AD4392">
        <w:t>00</w:t>
      </w:r>
      <w:r w:rsidR="00AD4392">
        <w:t>7 (</w:t>
      </w:r>
      <w:r w:rsidR="0070124F">
        <w:t>VLA).</w:t>
      </w:r>
    </w:p>
    <w:p w14:paraId="61C996B9" w14:textId="45309AE5" w:rsidR="001B3242" w:rsidRPr="008E0B50" w:rsidRDefault="001B3242" w:rsidP="008E0B50">
      <w:pPr>
        <w:pStyle w:val="Heading3"/>
      </w:pPr>
      <w:r w:rsidRPr="008E0B50">
        <w:lastRenderedPageBreak/>
        <w:t>External GxE Enrichment</w:t>
      </w:r>
    </w:p>
    <w:p w14:paraId="7FF1ACCD" w14:textId="77777777" w:rsidR="00023168" w:rsidRDefault="00AE7853">
      <w:r>
        <w:t>W</w:t>
      </w:r>
      <w:r w:rsidR="001B3242" w:rsidRPr="002D676C">
        <w:t xml:space="preserve">e </w:t>
      </w:r>
      <w:r w:rsidR="00A86D47">
        <w:t>perform</w:t>
      </w:r>
      <w:r>
        <w:t xml:space="preserve">ed </w:t>
      </w:r>
      <w:r w:rsidR="004A4174">
        <w:t>the</w:t>
      </w:r>
      <w:r w:rsidR="00E46A05">
        <w:t xml:space="preserve"> </w:t>
      </w:r>
      <w:r w:rsidR="00982C31">
        <w:t xml:space="preserve">same </w:t>
      </w:r>
      <w:r w:rsidR="00A86D47">
        <w:t>two-way GxE</w:t>
      </w:r>
      <w:r w:rsidR="00A301C7">
        <w:t>-WAS</w:t>
      </w:r>
      <w:r w:rsidR="00A86D47">
        <w:t xml:space="preserve"> </w:t>
      </w:r>
      <w:r w:rsidR="00901507">
        <w:t xml:space="preserve">for T2D and BMI </w:t>
      </w:r>
      <w:r w:rsidR="00A86D47">
        <w:t xml:space="preserve">on an external discovery population of 4,603 </w:t>
      </w:r>
      <w:r w:rsidR="00680DC7">
        <w:t xml:space="preserve">unrelated individuals </w:t>
      </w:r>
      <w:r w:rsidR="004A4174" w:rsidRPr="002D676C">
        <w:t>in PEGS</w:t>
      </w:r>
      <w:r w:rsidR="004A4174">
        <w:t xml:space="preserve"> </w:t>
      </w:r>
      <w:r w:rsidR="00A86D47">
        <w:t xml:space="preserve">with whole-genome sequencing </w:t>
      </w:r>
      <w:r w:rsidR="00005A27">
        <w:t>data</w:t>
      </w:r>
      <w:r w:rsidR="00B55EC8">
        <w:t xml:space="preserve"> </w:t>
      </w:r>
      <w:r w:rsidR="0080580B">
        <w:t xml:space="preserve">and diverse </w:t>
      </w:r>
      <w:r w:rsidR="00C4690C">
        <w:t xml:space="preserve">ancestry background </w:t>
      </w:r>
      <w:r w:rsidR="00B55EC8">
        <w:fldChar w:fldCharType="begin"/>
      </w:r>
      <w:r w:rsidR="00B55EC8">
        <w:instrText xml:space="preserve"> ADDIN ZOTERO_ITEM CSL_CITATION {"citationID":"elneUlxo","properties":{"formattedCitation":"({\\i{}PEGS}, n.d.)","plainCitation":"(PEGS, n.d.)","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rsidR="00B55EC8">
        <w:fldChar w:fldCharType="separate"/>
      </w:r>
      <w:r w:rsidR="00B55EC8" w:rsidRPr="00B55EC8">
        <w:rPr>
          <w:rFonts w:ascii="Calibri" w:cs="Calibri"/>
        </w:rPr>
        <w:t>(</w:t>
      </w:r>
      <w:r w:rsidR="00B55EC8" w:rsidRPr="00B55EC8">
        <w:rPr>
          <w:rFonts w:ascii="Calibri" w:cs="Calibri"/>
          <w:i/>
          <w:iCs/>
        </w:rPr>
        <w:t>PEGS</w:t>
      </w:r>
      <w:r w:rsidR="00B55EC8" w:rsidRPr="00B55EC8">
        <w:rPr>
          <w:rFonts w:ascii="Calibri" w:cs="Calibri"/>
        </w:rPr>
        <w:t>, n.d.)</w:t>
      </w:r>
      <w:r w:rsidR="00B55EC8">
        <w:fldChar w:fldCharType="end"/>
      </w:r>
      <w:r w:rsidR="00680DC7">
        <w:t xml:space="preserve">. </w:t>
      </w:r>
      <w:r w:rsidR="00C4690C">
        <w:t>More importantly, p</w:t>
      </w:r>
      <w:r w:rsidR="00B90A61" w:rsidRPr="0067529C">
        <w:t xml:space="preserve">articipants in PEGS </w:t>
      </w:r>
      <w:r w:rsidR="00D45F0C">
        <w:t>underwent</w:t>
      </w:r>
      <w:r w:rsidR="00B90A61" w:rsidRPr="0067529C">
        <w:t xml:space="preserve"> extensive questionnaires measuring</w:t>
      </w:r>
      <w:r>
        <w:t xml:space="preserve"> </w:t>
      </w:r>
      <w:r w:rsidR="00E65199">
        <w:t xml:space="preserve">a </w:t>
      </w:r>
      <w:r>
        <w:t xml:space="preserve">rich </w:t>
      </w:r>
      <w:r w:rsidRPr="002D676C">
        <w:t xml:space="preserve">exposome </w:t>
      </w:r>
      <w:r w:rsidR="00FB4B94">
        <w:t>of</w:t>
      </w:r>
      <w:r>
        <w:t xml:space="preserve"> </w:t>
      </w:r>
      <w:r w:rsidR="002E7CB1" w:rsidRPr="002D676C">
        <w:t xml:space="preserve">365 items </w:t>
      </w:r>
      <w:r w:rsidR="00E65199">
        <w:t>regarding</w:t>
      </w:r>
      <w:r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287C17">
        <w:t xml:space="preserve">The covariates for </w:t>
      </w:r>
      <w:r w:rsidR="005666E2">
        <w:t>GxE-WAS included age, sex, income</w:t>
      </w:r>
      <w:r w:rsidR="0021306C">
        <w:t xml:space="preserve"> level, the first 10 </w:t>
      </w:r>
      <w:r w:rsidR="00527EC4">
        <w:t>principal</w:t>
      </w:r>
      <w:r w:rsidR="0021306C">
        <w:t xml:space="preserve"> components, and ethnicity </w:t>
      </w:r>
      <w:r w:rsidR="00A473B4">
        <w:t>(European American, African American, Asian</w:t>
      </w:r>
      <w:r w:rsidR="00527EC4">
        <w:t xml:space="preserve">, and others). The BMI is also a covariate </w:t>
      </w:r>
      <w:r w:rsidR="00023168">
        <w:t>when T2D is analyzed.</w:t>
      </w:r>
    </w:p>
    <w:p w14:paraId="25D526D7" w14:textId="122AC7EA" w:rsidR="00982C31" w:rsidRDefault="00326279">
      <w:r>
        <w:t>To rank the SNPs, w</w:t>
      </w:r>
      <w:r w:rsidR="0080580B">
        <w:t xml:space="preserve">e </w:t>
      </w:r>
      <w:r w:rsidR="00286684">
        <w:t xml:space="preserve">choose </w:t>
      </w:r>
      <w:r w:rsidR="00C149E2">
        <w:t>a</w:t>
      </w:r>
      <w:r w:rsidR="00F95D14">
        <w:t xml:space="preserve"> larger</w:t>
      </w:r>
      <w:r w:rsidR="00C149E2">
        <w:t xml:space="preserve"> selection population </w:t>
      </w:r>
      <w:r w:rsidR="00286684">
        <w:t xml:space="preserve">comprised </w:t>
      </w:r>
      <w:r w:rsidR="00C149E2">
        <w:t xml:space="preserve">of </w:t>
      </w:r>
      <w:r w:rsidR="00C149E2" w:rsidRPr="00C149E2">
        <w:t>379</w:t>
      </w:r>
      <w:r w:rsidR="00C149E2">
        <w:t>,</w:t>
      </w:r>
      <w:r w:rsidR="00C149E2" w:rsidRPr="00C149E2">
        <w:t xml:space="preserve">561 </w:t>
      </w:r>
      <w:r>
        <w:t xml:space="preserve">unrelated individuals of European </w:t>
      </w:r>
      <w:r w:rsidR="005542C1">
        <w:t xml:space="preserve">ancestry </w:t>
      </w:r>
      <w:r w:rsidR="00471079">
        <w:t>in the UKBB</w:t>
      </w:r>
      <w:r w:rsidR="00F95D14">
        <w:t>,</w:t>
      </w:r>
      <w:r w:rsidR="00471079">
        <w:t xml:space="preserve"> </w:t>
      </w:r>
      <w:r w:rsidR="004F02EC">
        <w:t xml:space="preserve">encompassing </w:t>
      </w:r>
      <w:r w:rsidR="00F95D14">
        <w:t>both</w:t>
      </w:r>
      <w:r w:rsidR="005542C1">
        <w:t xml:space="preserve"> </w:t>
      </w:r>
      <w:r w:rsidR="002E348A">
        <w:t>British</w:t>
      </w:r>
      <w:r w:rsidR="00471079">
        <w:t xml:space="preserve"> and non-British Whites.</w:t>
      </w:r>
      <w:r w:rsidR="00EC25E7">
        <w:t xml:space="preserve"> </w:t>
      </w:r>
      <w:r w:rsidR="006A0521">
        <w:t>After quality control, t</w:t>
      </w:r>
      <w:r w:rsidR="00420ED3">
        <w:t xml:space="preserve">he two </w:t>
      </w:r>
      <w:r w:rsidR="006A0521">
        <w:t xml:space="preserve">cohorts </w:t>
      </w:r>
      <w:r w:rsidR="00420ED3">
        <w:t xml:space="preserve">shared </w:t>
      </w:r>
      <w:r w:rsidR="00023168">
        <w:t xml:space="preserve">a total of </w:t>
      </w:r>
      <w:r w:rsidR="000D5E7E" w:rsidRPr="000D5E7E">
        <w:t>8</w:t>
      </w:r>
      <w:r w:rsidR="000D5E7E">
        <w:t>,</w:t>
      </w:r>
      <w:r w:rsidR="000D5E7E" w:rsidRPr="000D5E7E">
        <w:t>331</w:t>
      </w:r>
      <w:r w:rsidR="000D5E7E">
        <w:t>,</w:t>
      </w:r>
      <w:r w:rsidR="000D5E7E" w:rsidRPr="000D5E7E">
        <w:t>313</w:t>
      </w:r>
      <w:r w:rsidR="00420ED3">
        <w:t xml:space="preserve"> SNPs with MAF &gt; 0.1 in the selection </w:t>
      </w:r>
      <w:r w:rsidR="006A0521">
        <w:t>cohort</w:t>
      </w:r>
      <w:r w:rsidR="00221896">
        <w:t xml:space="preserve">. </w:t>
      </w:r>
    </w:p>
    <w:p w14:paraId="010757C7" w14:textId="5326CFA1" w:rsidR="002E7CB1" w:rsidRDefault="008B3C8D">
      <w:r>
        <w:t>Again, we score</w:t>
      </w:r>
      <w:r w:rsidR="00872AB7">
        <w:t>d</w:t>
      </w:r>
      <w:r>
        <w:t xml:space="preserve"> </w:t>
      </w:r>
      <w:r w:rsidR="00015BCA">
        <w:t xml:space="preserve">each SNP for its GxE activeness </w:t>
      </w:r>
      <w:r w:rsidR="00B90A61">
        <w:t xml:space="preserve">at </w:t>
      </w:r>
      <w:r w:rsidR="004B6930">
        <w:t>a series of p-value</w:t>
      </w:r>
      <w:r w:rsidR="00B90A61">
        <w:t xml:space="preserve"> </w:t>
      </w:r>
      <w:r w:rsidR="00015BCA">
        <w:t xml:space="preserve">thresholds and the overall sum of negative p-values, then </w:t>
      </w:r>
      <w:r w:rsidR="001B3242">
        <w:t>regress</w:t>
      </w:r>
      <w:r w:rsidR="00AE7853">
        <w:t>ed</w:t>
      </w:r>
      <w:r w:rsidR="001B3242">
        <w:t xml:space="preserve"> the </w:t>
      </w:r>
      <w:r w:rsidR="00015BCA">
        <w:t xml:space="preserve">score </w:t>
      </w:r>
      <w:r w:rsidR="001B3242">
        <w:t xml:space="preserve">on the rankings </w:t>
      </w:r>
      <w:r w:rsidR="00015BCA">
        <w:t xml:space="preserve">according to </w:t>
      </w:r>
      <w:r w:rsidR="001B3242">
        <w:t>GWA</w:t>
      </w:r>
      <w:r w:rsidR="00624B72">
        <w:t>S</w:t>
      </w:r>
      <w:r w:rsidR="001B3242">
        <w:t xml:space="preserve">, </w:t>
      </w:r>
      <w:r w:rsidR="00C8193C">
        <w:t xml:space="preserve">DLM, </w:t>
      </w:r>
      <w:r w:rsidR="001B3242">
        <w:t xml:space="preserve">VLA, </w:t>
      </w:r>
      <w:r w:rsidR="00C8193C">
        <w:t>LVT and DRM.</w:t>
      </w:r>
      <w:r w:rsidR="00E463B7">
        <w:t xml:space="preserve"> </w:t>
      </w:r>
      <w:r w:rsidR="00D86E0C">
        <w:t xml:space="preserve">We show the </w:t>
      </w:r>
      <w:r w:rsidR="00156A27">
        <w:t>enrichment coefficients in Figure 7.</w:t>
      </w:r>
    </w:p>
    <w:p w14:paraId="7AA495B8" w14:textId="375C9D25" w:rsidR="00803168" w:rsidRDefault="00803168" w:rsidP="002E7CB1">
      <w:r w:rsidRPr="00B4664C">
        <w:rPr>
          <w:noProof/>
        </w:rPr>
        <mc:AlternateContent>
          <mc:Choice Requires="wpc">
            <w:drawing>
              <wp:inline distT="0" distB="0" distL="0" distR="0" wp14:anchorId="2DE675CF" wp14:editId="65588A06">
                <wp:extent cx="5937250" cy="3113264"/>
                <wp:effectExtent l="0" t="0" r="6350" b="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2459394"/>
                            <a:ext cx="5937250" cy="618176"/>
                          </a:xfrm>
                          <a:prstGeom prst="rect">
                            <a:avLst/>
                          </a:prstGeom>
                          <a:solidFill>
                            <a:schemeClr val="lt1"/>
                          </a:solidFill>
                          <a:ln w="6350">
                            <a:noFill/>
                          </a:ln>
                        </wps:spPr>
                        <wps:txbx>
                          <w:txbxContent>
                            <w:p w14:paraId="2466FC69" w14:textId="2EE7F1F8" w:rsidR="00035B7B" w:rsidRPr="004C546A" w:rsidRDefault="00035B7B" w:rsidP="00035B7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PEGS Ex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r>
                                <w:rPr>
                                  <w:rFonts w:ascii="TeXGyreTermesX-Regular" w:hAnsi="TeXGyreTermesX-Regular" w:cs="TeXGyreTermesX-Regular"/>
                                </w:rPr>
                                <w:t xml:space="preserve"> Coefficients</w:t>
                              </w:r>
                            </w:p>
                            <w:p w14:paraId="7F31A2C4" w14:textId="77777777" w:rsidR="00313C7B" w:rsidRDefault="00313C7B" w:rsidP="00313C7B">
                              <w:r>
                                <w:rPr>
                                  <w:sz w:val="18"/>
                                  <w:szCs w:val="18"/>
                                </w:rPr>
                                <w:t>T</w:t>
                              </w:r>
                              <w:r w:rsidRPr="002E7CB1">
                                <w:rPr>
                                  <w:sz w:val="18"/>
                                  <w:szCs w:val="18"/>
                                </w:rPr>
                                <w:t xml:space="preserve">he </w:t>
                              </w:r>
                              <w:r>
                                <w:rPr>
                                  <w:sz w:val="18"/>
                                  <w:szCs w:val="18"/>
                                </w:rPr>
                                <w:t xml:space="preserve">enrichment coefficient (y-axis) for GxE detection at a series of p-value thresholds and overall (x-axis) as the result of SNP rankings based on </w:t>
                              </w:r>
                              <w:r w:rsidRPr="002E7CB1">
                                <w:rPr>
                                  <w:sz w:val="18"/>
                                  <w:szCs w:val="18"/>
                                </w:rPr>
                                <w:t>GWA</w:t>
                              </w:r>
                              <w:r>
                                <w:rPr>
                                  <w:sz w:val="18"/>
                                  <w:szCs w:val="18"/>
                                </w:rPr>
                                <w:t xml:space="preserve">S </w:t>
                              </w:r>
                              <w:r w:rsidRPr="002E7CB1">
                                <w:rPr>
                                  <w:sz w:val="18"/>
                                  <w:szCs w:val="18"/>
                                </w:rPr>
                                <w:t xml:space="preserve">(red), </w:t>
                              </w:r>
                              <w:r>
                                <w:rPr>
                                  <w:sz w:val="18"/>
                                  <w:szCs w:val="18"/>
                                </w:rPr>
                                <w:t xml:space="preserve">double linear model (yellow), variance locus analysis </w:t>
                              </w:r>
                              <w:r w:rsidRPr="002E7CB1">
                                <w:rPr>
                                  <w:sz w:val="18"/>
                                  <w:szCs w:val="18"/>
                                </w:rPr>
                                <w:t xml:space="preserve">(green), </w:t>
                              </w:r>
                              <w:r>
                                <w:rPr>
                                  <w:sz w:val="18"/>
                                  <w:szCs w:val="18"/>
                                </w:rPr>
                                <w:t xml:space="preserve">Levene’s Test </w:t>
                              </w:r>
                              <w:r w:rsidRPr="002E7CB1">
                                <w:rPr>
                                  <w:sz w:val="18"/>
                                  <w:szCs w:val="18"/>
                                </w:rPr>
                                <w:t>(blue)</w:t>
                              </w:r>
                              <w:r>
                                <w:rPr>
                                  <w:sz w:val="18"/>
                                  <w:szCs w:val="18"/>
                                </w:rPr>
                                <w:t>, and Deviation Regression Model (Magenta)</w:t>
                              </w:r>
                              <w:r w:rsidRPr="002E7CB1">
                                <w:rPr>
                                  <w:sz w:val="18"/>
                                  <w:szCs w:val="18"/>
                                </w:rPr>
                                <w:t xml:space="preserve">. </w:t>
                              </w:r>
                              <w:r>
                                <w:rPr>
                                  <w:sz w:val="18"/>
                                  <w:szCs w:val="18"/>
                                </w:rPr>
                                <w:t xml:space="preserve">Higher coefficient means better enrichment. </w:t>
                              </w:r>
                              <w:r w:rsidRPr="002E7CB1">
                                <w:rPr>
                                  <w:sz w:val="18"/>
                                  <w:szCs w:val="18"/>
                                </w:rPr>
                                <w:t>The</w:t>
                              </w:r>
                              <w:r>
                                <w:rPr>
                                  <w:sz w:val="18"/>
                                  <w:szCs w:val="18"/>
                                </w:rPr>
                                <w:t xml:space="preserve"> </w:t>
                              </w:r>
                              <w:r w:rsidRPr="002E7CB1">
                                <w:rPr>
                                  <w:sz w:val="18"/>
                                  <w:szCs w:val="18"/>
                                </w:rPr>
                                <w:t>error bar</w:t>
                              </w:r>
                              <w:r>
                                <w:rPr>
                                  <w:sz w:val="18"/>
                                  <w:szCs w:val="18"/>
                                </w:rPr>
                                <w:t>s</w:t>
                              </w:r>
                              <w:r w:rsidRPr="002E7CB1">
                                <w:rPr>
                                  <w:sz w:val="18"/>
                                  <w:szCs w:val="18"/>
                                </w:rPr>
                                <w:t xml:space="preserve"> show</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p w14:paraId="749BFBC4" w14:textId="1AEFDE58" w:rsidR="00572D63" w:rsidRDefault="00572D63" w:rsidP="00313C7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4" name="Picture 54"/>
                          <pic:cNvPicPr preferRelativeResize="0">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29952" cy="2496390"/>
                          </a:xfrm>
                          <a:prstGeom prst="rect">
                            <a:avLst/>
                          </a:prstGeom>
                          <a:noFill/>
                          <a:ln>
                            <a:noFill/>
                          </a:ln>
                        </pic:spPr>
                      </pic:pic>
                    </wpc:wpc>
                  </a:graphicData>
                </a:graphic>
              </wp:inline>
            </w:drawing>
          </mc:Choice>
          <mc:Fallback>
            <w:pict>
              <v:group w14:anchorId="2DE675CF" id="Canvas 47" o:spid="_x0000_s1051" editas="canvas" style="width:467.5pt;height:245.15pt;mso-position-horizontal-relative:char;mso-position-vertical-relative:line" coordsize="59372,3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">
                <v:shape id="_x0000_s1052" type="#_x0000_t75" style="position:absolute;width:59372;height:31127;visibility:visible;mso-wrap-style:square" filled="t">
                  <v:fill o:detectmouseclick="t"/>
                  <v:path o:connecttype="none"/>
                </v:shape>
                <v:shape id="Text Box 45" o:spid="_x0000_s1053" type="#_x0000_t202" style="position:absolute;top:24593;width:59372;height:6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2466FC69" w14:textId="2EE7F1F8" w:rsidR="00035B7B" w:rsidRPr="004C546A" w:rsidRDefault="00035B7B" w:rsidP="00035B7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PEGS</w:t>
                        </w:r>
                        <w:r>
                          <w:rPr>
                            <w:rFonts w:ascii="TeXGyreTermesX-Regular" w:hAnsi="TeXGyreTermesX-Regular" w:cs="TeXGyreTermesX-Regular"/>
                          </w:rPr>
                          <w:t xml:space="preserve"> </w:t>
                        </w:r>
                        <w:r>
                          <w:rPr>
                            <w:rFonts w:ascii="TeXGyreTermesX-Regular" w:hAnsi="TeXGyreTermesX-Regular" w:cs="TeXGyreTermesX-Regular"/>
                          </w:rPr>
                          <w:t>Ex</w:t>
                        </w:r>
                        <w:r>
                          <w:rPr>
                            <w:rFonts w:ascii="TeXGyreTermesX-Regular" w:hAnsi="TeXGyreTermesX-Regular" w:cs="TeXGyreTermesX-Regular"/>
                          </w:rPr>
                          <w:t xml:space="preserve">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r>
                          <w:rPr>
                            <w:rFonts w:ascii="TeXGyreTermesX-Regular" w:hAnsi="TeXGyreTermesX-Regular" w:cs="TeXGyreTermesX-Regular"/>
                          </w:rPr>
                          <w:t xml:space="preserve"> Coefficients</w:t>
                        </w:r>
                      </w:p>
                      <w:p w14:paraId="7F31A2C4" w14:textId="77777777" w:rsidR="00313C7B" w:rsidRDefault="00313C7B" w:rsidP="00313C7B">
                        <w:r>
                          <w:rPr>
                            <w:sz w:val="18"/>
                            <w:szCs w:val="18"/>
                          </w:rPr>
                          <w:t>T</w:t>
                        </w:r>
                        <w:r w:rsidRPr="002E7CB1">
                          <w:rPr>
                            <w:sz w:val="18"/>
                            <w:szCs w:val="18"/>
                          </w:rPr>
                          <w:t xml:space="preserve">he </w:t>
                        </w:r>
                        <w:r>
                          <w:rPr>
                            <w:sz w:val="18"/>
                            <w:szCs w:val="18"/>
                          </w:rPr>
                          <w:t xml:space="preserve">enrichment coefficient (y-axis) for GxE detection at a series of p-value thresholds and overall (x-axis) as the result of SNP rankings based on </w:t>
                        </w:r>
                        <w:r w:rsidRPr="002E7CB1">
                          <w:rPr>
                            <w:sz w:val="18"/>
                            <w:szCs w:val="18"/>
                          </w:rPr>
                          <w:t>GWA</w:t>
                        </w:r>
                        <w:r>
                          <w:rPr>
                            <w:sz w:val="18"/>
                            <w:szCs w:val="18"/>
                          </w:rPr>
                          <w:t xml:space="preserve">S </w:t>
                        </w:r>
                        <w:r w:rsidRPr="002E7CB1">
                          <w:rPr>
                            <w:sz w:val="18"/>
                            <w:szCs w:val="18"/>
                          </w:rPr>
                          <w:t xml:space="preserve">(red), </w:t>
                        </w:r>
                        <w:r>
                          <w:rPr>
                            <w:sz w:val="18"/>
                            <w:szCs w:val="18"/>
                          </w:rPr>
                          <w:t xml:space="preserve">double linear model (yellow), variance locus analysis </w:t>
                        </w:r>
                        <w:r w:rsidRPr="002E7CB1">
                          <w:rPr>
                            <w:sz w:val="18"/>
                            <w:szCs w:val="18"/>
                          </w:rPr>
                          <w:t xml:space="preserve">(green), </w:t>
                        </w:r>
                        <w:r>
                          <w:rPr>
                            <w:sz w:val="18"/>
                            <w:szCs w:val="18"/>
                          </w:rPr>
                          <w:t xml:space="preserve">Levene’s Test </w:t>
                        </w:r>
                        <w:r w:rsidRPr="002E7CB1">
                          <w:rPr>
                            <w:sz w:val="18"/>
                            <w:szCs w:val="18"/>
                          </w:rPr>
                          <w:t>(blue)</w:t>
                        </w:r>
                        <w:r>
                          <w:rPr>
                            <w:sz w:val="18"/>
                            <w:szCs w:val="18"/>
                          </w:rPr>
                          <w:t>, and Deviation Regression Model (Magenta)</w:t>
                        </w:r>
                        <w:r w:rsidRPr="002E7CB1">
                          <w:rPr>
                            <w:sz w:val="18"/>
                            <w:szCs w:val="18"/>
                          </w:rPr>
                          <w:t xml:space="preserve">. </w:t>
                        </w:r>
                        <w:r>
                          <w:rPr>
                            <w:sz w:val="18"/>
                            <w:szCs w:val="18"/>
                          </w:rPr>
                          <w:t xml:space="preserve">Higher coefficient means better enrichment. </w:t>
                        </w:r>
                        <w:r w:rsidRPr="002E7CB1">
                          <w:rPr>
                            <w:sz w:val="18"/>
                            <w:szCs w:val="18"/>
                          </w:rPr>
                          <w:t>The</w:t>
                        </w:r>
                        <w:r>
                          <w:rPr>
                            <w:sz w:val="18"/>
                            <w:szCs w:val="18"/>
                          </w:rPr>
                          <w:t xml:space="preserve"> </w:t>
                        </w:r>
                        <w:r w:rsidRPr="002E7CB1">
                          <w:rPr>
                            <w:sz w:val="18"/>
                            <w:szCs w:val="18"/>
                          </w:rPr>
                          <w:t>error bar</w:t>
                        </w:r>
                        <w:r>
                          <w:rPr>
                            <w:sz w:val="18"/>
                            <w:szCs w:val="18"/>
                          </w:rPr>
                          <w:t>s</w:t>
                        </w:r>
                        <w:r w:rsidRPr="002E7CB1">
                          <w:rPr>
                            <w:sz w:val="18"/>
                            <w:szCs w:val="18"/>
                          </w:rPr>
                          <w:t xml:space="preserve"> show</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p w14:paraId="749BFBC4" w14:textId="1AEFDE58" w:rsidR="00572D63" w:rsidRDefault="00572D63" w:rsidP="00313C7B"/>
                    </w:txbxContent>
                  </v:textbox>
                </v:shape>
                <v:shape id="Picture 54" o:spid="_x0000_s1054" type="#_x0000_t75" style="position:absolute;width:59299;height:2496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">
                  <v:imagedata r:id="rId31" o:title=""/>
                </v:shape>
                <w10:anchorlock/>
              </v:group>
            </w:pict>
          </mc:Fallback>
        </mc:AlternateContent>
      </w:r>
    </w:p>
    <w:p w14:paraId="25D4E6AF" w14:textId="77777777" w:rsidR="00612901" w:rsidRDefault="00612901" w:rsidP="00612901">
      <w:r w:rsidRPr="002D676C">
        <w:t>For T2D</w:t>
      </w:r>
      <w:r>
        <w:t xml:space="preserve"> (Figure 7, left), </w:t>
      </w:r>
      <w:r w:rsidRPr="002D676C">
        <w:t>VLA</w:t>
      </w:r>
      <w:r>
        <w:t xml:space="preserve"> (green), despite having difficult to achieve the overall enrichment, </w:t>
      </w:r>
      <w:r w:rsidRPr="002D676C">
        <w:t xml:space="preserve">outperformed </w:t>
      </w:r>
      <w:r>
        <w:t>all other SNP rankings overwhelmingly. In particular, VLA enriched the detection of highly significant GxE (p-values &lt; 5e-8). For BMI (Figure 7, right) VLA provided the best enrichment</w:t>
      </w:r>
      <w:r w:rsidRPr="00557782">
        <w:t xml:space="preserve"> </w:t>
      </w:r>
      <w:r>
        <w:t>overall, and for highly significant GxE (p-values &lt; 5e-8). Again, we saw the depletion of DLM (yellow) closely follows that of GWAS (red) when the phenotype is binary (Figure 7, left). Besides VLA (green), other methods (yellow, red, blue, and magenta) showed reasonable enrichment if not at all thresholds and overall, when the phenotype is quantitative (Figure 7, right).</w:t>
      </w:r>
    </w:p>
    <w:p w14:paraId="4D91F96D" w14:textId="0AA4179F" w:rsidR="00803168" w:rsidRDefault="00DF62AB" w:rsidP="00803168">
      <w:pPr>
        <w:pStyle w:val="Heading2"/>
      </w:pPr>
      <w:r>
        <w:t>F</w:t>
      </w:r>
      <w:r w:rsidR="00803168" w:rsidRPr="002D676C">
        <w:t>unctional enrichment</w:t>
      </w:r>
      <w:r>
        <w:t xml:space="preserve"> Analysis</w:t>
      </w:r>
    </w:p>
    <w:p w14:paraId="0C5E4E06" w14:textId="77F69E0D" w:rsidR="00DF62AB" w:rsidRDefault="00DF62AB" w:rsidP="00DF62AB">
      <w:r>
        <w:t xml:space="preserve">We are also interested in the enrichment in a functional sense, that is, what kind of SNPs (i.e., Exonic, intronic, intergenic, etc.) were more likely to </w:t>
      </w:r>
      <w:r w:rsidR="00000D96">
        <w:t>be a</w:t>
      </w:r>
      <w:r>
        <w:t xml:space="preserve"> </w:t>
      </w:r>
      <w:r w:rsidR="00000D96">
        <w:t xml:space="preserve">significant </w:t>
      </w:r>
      <w:r>
        <w:t>loci according to different methods.</w:t>
      </w:r>
    </w:p>
    <w:p w14:paraId="34A5D594" w14:textId="4BE8D067" w:rsidR="00F81D40" w:rsidRDefault="00803168" w:rsidP="00803168">
      <w:r w:rsidRPr="002D676C">
        <w:lastRenderedPageBreak/>
        <w:t xml:space="preserve">If </w:t>
      </w:r>
      <w:r w:rsidR="00E93B87">
        <w:t>the</w:t>
      </w:r>
      <w:r w:rsidR="00AB4CA5">
        <w:t xml:space="preserve"> </w:t>
      </w:r>
      <w:r w:rsidRPr="002D676C">
        <w:t xml:space="preserve">loci </w:t>
      </w:r>
      <w:r w:rsidR="0070291C">
        <w:t xml:space="preserve">targeted by a </w:t>
      </w:r>
      <w:r w:rsidR="00E93B87">
        <w:t xml:space="preserve">statistical </w:t>
      </w:r>
      <w:r w:rsidR="0070291C">
        <w:t>test are</w:t>
      </w:r>
      <w:r w:rsidRPr="002D676C">
        <w:t xml:space="preserve"> linked to </w:t>
      </w:r>
      <w:r w:rsidR="00000D96">
        <w:t xml:space="preserve">certain </w:t>
      </w:r>
      <w:r w:rsidRPr="002D676C">
        <w:t xml:space="preserve">genome functions, significant </w:t>
      </w:r>
      <w:r w:rsidR="00AB4CA5">
        <w:t>SNPs</w:t>
      </w:r>
      <w:r w:rsidRPr="002D676C">
        <w:t xml:space="preserve"> should reside unevenly in </w:t>
      </w:r>
      <w:r w:rsidR="00B3524C" w:rsidRPr="00BC2D47">
        <w:t xml:space="preserve">different </w:t>
      </w:r>
      <w:r w:rsidR="0070291C">
        <w:t xml:space="preserve">type of </w:t>
      </w:r>
      <w:r w:rsidRPr="002D676C">
        <w:t xml:space="preserve">regions. For example, the </w:t>
      </w:r>
      <w:r w:rsidR="002D1106">
        <w:t xml:space="preserve">GWAS </w:t>
      </w:r>
      <w:r w:rsidRPr="002D676C">
        <w:t xml:space="preserve">loci </w:t>
      </w:r>
      <w:r w:rsidR="002D1106">
        <w:t>are</w:t>
      </w:r>
      <w:r w:rsidR="00E24230" w:rsidRPr="002D676C">
        <w:t xml:space="preserve"> more abundan</w:t>
      </w:r>
      <w:r w:rsidRPr="002D676C">
        <w:t>t</w:t>
      </w:r>
      <w:r w:rsidR="00E24230" w:rsidRPr="002D676C">
        <w:t xml:space="preserve"> </w:t>
      </w:r>
      <w:r w:rsidR="00C80B4D" w:rsidRPr="002D676C">
        <w:t xml:space="preserve">within or near genes </w:t>
      </w:r>
      <w:r w:rsidR="00E24230" w:rsidRPr="002D676C">
        <w:t>t</w:t>
      </w:r>
      <w:r w:rsidRPr="002D676C">
        <w:t>han between genes. We use</w:t>
      </w:r>
      <w:r w:rsidR="00E24230" w:rsidRPr="002D676C">
        <w:t>d the</w:t>
      </w:r>
      <w:r w:rsidRPr="002D676C">
        <w:t xml:space="preserve"> ANNOVAR </w:t>
      </w:r>
      <w:r w:rsidR="000208BC">
        <w:fldChar w:fldCharType="begin"/>
      </w:r>
      <w:r w:rsidR="00152B7E">
        <w:instrText xml:space="preserve"> ADDIN ZOTERO_ITEM CSL_CITATION {"citationID":"tUq4uwbX","properties":{"formattedCitation":"(K. Wang et al., 2010)","plainCitation":"(K. Wang et al., 2010)","noteIndex":0},"citationItems":[{"id":54,"uris":["http://zotero.org/users/3057349/items/VWK2EX6C"],"uri":["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0208BC">
        <w:fldChar w:fldCharType="separate"/>
      </w:r>
      <w:r w:rsidR="00152B7E">
        <w:rPr>
          <w:noProof/>
        </w:rPr>
        <w:t>(K. Wang et al., 2010)</w:t>
      </w:r>
      <w:r w:rsidR="000208BC">
        <w:fldChar w:fldCharType="end"/>
      </w:r>
      <w:r w:rsidR="00152B7E" w:rsidRPr="00685BFB" w:rsidDel="00152B7E">
        <w:t xml:space="preserve"> </w:t>
      </w:r>
      <w:r w:rsidRPr="00881E02">
        <w:t xml:space="preserve">to </w:t>
      </w:r>
      <w:r w:rsidR="008C68F2">
        <w:t>label</w:t>
      </w:r>
      <w:r w:rsidRPr="002D676C">
        <w:t xml:space="preserve"> each </w:t>
      </w:r>
      <w:r w:rsidR="007A0CAA">
        <w:t xml:space="preserve">SNP </w:t>
      </w:r>
      <w:r w:rsidR="000F221C">
        <w:t xml:space="preserve">as </w:t>
      </w:r>
      <w:r w:rsidRPr="002D676C">
        <w:t>intergenic</w:t>
      </w:r>
      <w:r w:rsidR="00000D96">
        <w:t>,</w:t>
      </w:r>
      <w:r w:rsidR="0011084D">
        <w:t xml:space="preserve"> </w:t>
      </w:r>
      <w:r w:rsidRPr="002D676C">
        <w:t>intronic</w:t>
      </w:r>
      <w:r w:rsidR="00000D96">
        <w:t xml:space="preserve">, </w:t>
      </w:r>
      <w:r w:rsidR="008C68F2">
        <w:t xml:space="preserve">upstream, </w:t>
      </w:r>
      <w:r w:rsidR="006865D8">
        <w:t>and downstream variant</w:t>
      </w:r>
      <w:r w:rsidR="008C68F2">
        <w:t>.</w:t>
      </w:r>
      <w:r w:rsidRPr="002D676C">
        <w:t xml:space="preserve"> We </w:t>
      </w:r>
      <w:r w:rsidR="008C68F2">
        <w:t xml:space="preserve">also </w:t>
      </w:r>
      <w:r w:rsidRPr="002D676C">
        <w:t xml:space="preserve">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D66A3D">
        <w:fldChar w:fldCharType="begin"/>
      </w:r>
      <w:r w:rsidR="0007400D">
        <w:instrText xml:space="preserve"> ADDIN ZOTERO_ITEM CSL_CITATION {"citationID":"1jL0RV4p","properties":{"formattedCitation":"(Kircher et al., 2014; Rentzsch et al., 2019)","plainCitation":"(Kircher et al., 2014; Rentzsch et al., 2019)","noteIndex":0},"citationItems":[{"id":50,"uris":["http://zotero.org/users/3057349/items/UTEZJ7TH"],"uri":["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uri":["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D66A3D">
        <w:fldChar w:fldCharType="separate"/>
      </w:r>
      <w:r w:rsidR="0007400D">
        <w:rPr>
          <w:noProof/>
        </w:rPr>
        <w:t>(Kircher et al., 2014; Rentzsch et al., 2019)</w:t>
      </w:r>
      <w:r w:rsidR="00D66A3D">
        <w:fldChar w:fldCharType="end"/>
      </w:r>
      <w:r w:rsidRPr="002D676C">
        <w:t xml:space="preserve"> as a continuous measure of pathogenic tendency</w:t>
      </w:r>
      <w:r w:rsidR="009F34C3">
        <w:t>.</w:t>
      </w:r>
      <w:r w:rsidR="006F3ED7">
        <w:t xml:space="preserve"> </w:t>
      </w:r>
      <w:r w:rsidR="009F34C3">
        <w:t xml:space="preserve">We </w:t>
      </w:r>
      <w:r w:rsidRPr="002D676C">
        <w:t>regressed the function</w:t>
      </w:r>
      <w:r w:rsidR="000F221C">
        <w:t>al labels</w:t>
      </w:r>
      <w:r w:rsidRPr="002D676C">
        <w:t xml:space="preserve"> and CADD score on the </w:t>
      </w:r>
      <w:r w:rsidR="009F34C3">
        <w:t>SNP</w:t>
      </w:r>
      <w:r w:rsidRPr="002D676C">
        <w:t xml:space="preserve"> rankings </w:t>
      </w:r>
      <w:r w:rsidR="006865D8">
        <w:t>given by</w:t>
      </w:r>
      <w:r w:rsidR="0007400D" w:rsidRPr="002D676C">
        <w:t xml:space="preserve"> </w:t>
      </w:r>
      <w:r w:rsidRPr="002D676C">
        <w:t xml:space="preserve">VLA, </w:t>
      </w:r>
      <w:r w:rsidR="00977449">
        <w:t xml:space="preserve">DLM, LVT, </w:t>
      </w:r>
      <w:r w:rsidR="006865D8">
        <w:t xml:space="preserve">DRM, </w:t>
      </w:r>
      <w:r w:rsidR="00977449">
        <w:t>and GWAS</w:t>
      </w:r>
      <w:r w:rsidR="000F221C">
        <w:t xml:space="preserve">. Therefore, </w:t>
      </w:r>
      <w:r w:rsidR="00652FA9">
        <w:t xml:space="preserve">when </w:t>
      </w:r>
      <w:r w:rsidRPr="002D676C">
        <w:t xml:space="preserve">the loci are enriched </w:t>
      </w:r>
      <w:r w:rsidR="00F81D40">
        <w:t xml:space="preserve">for </w:t>
      </w:r>
      <w:r w:rsidR="00652FA9">
        <w:t xml:space="preserve">a </w:t>
      </w:r>
      <w:r w:rsidR="000F221C">
        <w:t>type of function</w:t>
      </w:r>
      <w:r w:rsidR="00652FA9">
        <w:t xml:space="preserve">, </w:t>
      </w:r>
      <w:r w:rsidRPr="002D676C">
        <w:t xml:space="preserve">the corresponding regression coefficient </w:t>
      </w:r>
      <w:r w:rsidR="00652FA9">
        <w:t xml:space="preserve">should </w:t>
      </w:r>
      <w:r w:rsidR="00F81D40">
        <w:t xml:space="preserve">be </w:t>
      </w:r>
      <w:r w:rsidRPr="002D676C">
        <w:t>positive</w:t>
      </w:r>
      <w:r w:rsidR="00652FA9">
        <w:t xml:space="preserve"> significant</w:t>
      </w:r>
      <w:r w:rsidRPr="002D676C">
        <w:t xml:space="preserve">. </w:t>
      </w:r>
      <w:r w:rsidR="00E47A09">
        <w:t xml:space="preserve">We show </w:t>
      </w:r>
      <w:r w:rsidRPr="002D676C">
        <w:t>enrichment coefficient</w:t>
      </w:r>
      <w:r w:rsidR="00894CDF" w:rsidRPr="002D676C">
        <w:t>s</w:t>
      </w:r>
      <w:r w:rsidRPr="002D676C">
        <w:t xml:space="preserve"> for BMI and T2D</w:t>
      </w:r>
      <w:r w:rsidR="00E47A09">
        <w:t xml:space="preserve"> in Table 1.</w:t>
      </w:r>
      <w:r w:rsidRPr="002D676C">
        <w:t xml:space="preserve"> </w:t>
      </w:r>
    </w:p>
    <w:p w14:paraId="5E3F817F" w14:textId="15F35F90" w:rsidR="00F45A6D" w:rsidRDefault="00894CDF" w:rsidP="00803168">
      <w:r w:rsidRPr="002D676C">
        <w:t>F</w:t>
      </w:r>
      <w:r w:rsidR="00803168" w:rsidRPr="002D676C">
        <w:t xml:space="preserve">or BMI and T2D, </w:t>
      </w:r>
      <w:r w:rsidR="001C0BA7">
        <w:t>VLA</w:t>
      </w:r>
      <w:r w:rsidR="001C0BA7" w:rsidRPr="002D676C">
        <w:t xml:space="preserve"> </w:t>
      </w:r>
      <w:r w:rsidR="00803168" w:rsidRPr="002D676C">
        <w:t xml:space="preserve">loci </w:t>
      </w:r>
      <w:r w:rsidR="00F266DA" w:rsidRPr="002D676C">
        <w:t xml:space="preserve">were </w:t>
      </w:r>
      <w:r w:rsidR="00803168" w:rsidRPr="002D676C">
        <w:t xml:space="preserve">highly enriched in intergenic regions while GWAS and vQTL loci </w:t>
      </w:r>
      <w:r w:rsidR="00F266DA" w:rsidRPr="002D676C">
        <w:t xml:space="preserve">were </w:t>
      </w:r>
      <w:r w:rsidR="00803168" w:rsidRPr="002D676C">
        <w:t xml:space="preserve">highly concentrated </w:t>
      </w:r>
      <w:r w:rsidRPr="002D676C">
        <w:t>within or n</w:t>
      </w:r>
      <w:r w:rsidR="00803168" w:rsidRPr="002D676C">
        <w:t>ear genes. As with CADD scores,</w:t>
      </w:r>
      <w:r w:rsidR="00582D51" w:rsidRPr="002D676C">
        <w:t xml:space="preserve"> </w:t>
      </w:r>
      <w:r w:rsidR="001C0BA7">
        <w:t xml:space="preserve">VLA </w:t>
      </w:r>
      <w:r w:rsidR="00803168" w:rsidRPr="002D676C">
        <w:t xml:space="preserve">loci </w:t>
      </w:r>
      <w:r w:rsidR="00F266DA" w:rsidRPr="002D676C">
        <w:t xml:space="preserve">were </w:t>
      </w:r>
      <w:r w:rsidR="00803168" w:rsidRPr="002D676C">
        <w:t xml:space="preserve">depleted in </w:t>
      </w:r>
      <w:r w:rsidR="00F266DA" w:rsidRPr="002D676C">
        <w:t xml:space="preserve">regions with </w:t>
      </w:r>
      <w:r w:rsidR="00803168" w:rsidRPr="002D676C">
        <w:t>high CADD score</w:t>
      </w:r>
      <w:r w:rsidR="00F266DA" w:rsidRPr="002D676C">
        <w:t>s</w:t>
      </w:r>
      <w:r w:rsidRPr="002D676C">
        <w:t xml:space="preserve">, indicating </w:t>
      </w:r>
      <w:r w:rsidR="00F266DA" w:rsidRPr="002D676C">
        <w:t>their</w:t>
      </w:r>
      <w:r w:rsidR="00803168" w:rsidRPr="002D676C">
        <w:t xml:space="preserve"> </w:t>
      </w:r>
      <w:r w:rsidR="00CE2101">
        <w:t>low</w:t>
      </w:r>
      <w:r w:rsidR="00EF3BAF">
        <w:t>,</w:t>
      </w:r>
      <w:r w:rsidR="00CE2101" w:rsidRPr="002D676C">
        <w:t xml:space="preserve"> </w:t>
      </w:r>
      <w:r w:rsidR="00AC3446">
        <w:t xml:space="preserve">direct </w:t>
      </w:r>
      <w:r w:rsidR="00803168" w:rsidRPr="002D676C">
        <w:t>pathogenic tendency.</w:t>
      </w:r>
      <w:r w:rsidR="00582D51" w:rsidRPr="002D676C">
        <w:t xml:space="preserve"> </w:t>
      </w:r>
      <w:r w:rsidR="00803168" w:rsidRPr="002D676C">
        <w:t xml:space="preserve">Although </w:t>
      </w:r>
      <w:r w:rsidRPr="002D676C">
        <w:t xml:space="preserve">there </w:t>
      </w:r>
      <w:r w:rsidR="00F266DA" w:rsidRPr="002D676C">
        <w:t>we</w:t>
      </w:r>
      <w:r w:rsidRPr="002D676C">
        <w:t xml:space="preserve">re </w:t>
      </w:r>
      <w:r w:rsidR="00803168" w:rsidRPr="002D676C">
        <w:t xml:space="preserve">more GWAS and vQTL loci </w:t>
      </w:r>
      <w:r w:rsidRPr="002D676C">
        <w:t xml:space="preserve">within or </w:t>
      </w:r>
      <w:r w:rsidR="00803168" w:rsidRPr="002D676C">
        <w:t xml:space="preserve">near genes, they </w:t>
      </w:r>
      <w:r w:rsidR="00F266DA" w:rsidRPr="002D676C">
        <w:t xml:space="preserve">were </w:t>
      </w:r>
      <w:r w:rsidR="00803168" w:rsidRPr="002D676C">
        <w:t>more concentrated in non</w:t>
      </w:r>
      <w:r w:rsidR="00582D51" w:rsidRPr="002D676C">
        <w:t>-</w:t>
      </w:r>
      <w:r w:rsidR="00803168" w:rsidRPr="002D676C">
        <w:t>protein</w:t>
      </w:r>
      <w:r w:rsidR="00582D51" w:rsidRPr="002D676C">
        <w:t xml:space="preserve"> </w:t>
      </w:r>
      <w:r w:rsidR="00803168" w:rsidRPr="002D676C">
        <w:t>coding segments (i.e., upstream, intronic, and downstream). For the few</w:t>
      </w:r>
      <w:r w:rsidR="00643FDD">
        <w:t>er</w:t>
      </w:r>
      <w:r w:rsidR="00803168" w:rsidRPr="002D676C">
        <w:t xml:space="preserve"> </w:t>
      </w:r>
      <w:r w:rsidR="00643FDD">
        <w:t xml:space="preserve">VLA </w:t>
      </w:r>
      <w:r w:rsidR="00803168" w:rsidRPr="002D676C">
        <w:t xml:space="preserve">loci </w:t>
      </w:r>
      <w:r w:rsidRPr="002D676C">
        <w:t xml:space="preserve">located within or </w:t>
      </w:r>
      <w:r w:rsidR="00803168" w:rsidRPr="002D676C">
        <w:t xml:space="preserve">near genes, the distribution </w:t>
      </w:r>
      <w:r w:rsidR="00F266DA" w:rsidRPr="002D676C">
        <w:t xml:space="preserve">was </w:t>
      </w:r>
      <w:r w:rsidR="00803168" w:rsidRPr="002D676C">
        <w:t xml:space="preserve">relatively flat. Overall, </w:t>
      </w:r>
      <w:r w:rsidR="00F266DA" w:rsidRPr="002D676C">
        <w:t xml:space="preserve">the results indicate that </w:t>
      </w:r>
      <w:r w:rsidR="00643FDD">
        <w:t>VLA</w:t>
      </w:r>
      <w:r w:rsidR="00643FDD" w:rsidRPr="002D676C">
        <w:t xml:space="preserve"> </w:t>
      </w:r>
      <w:r w:rsidR="00803168" w:rsidRPr="002D676C">
        <w:t>loci are likely to take indirect,</w:t>
      </w:r>
      <w:r w:rsidR="00582D51" w:rsidRPr="002D676C">
        <w:t xml:space="preserve"> </w:t>
      </w:r>
      <w:r w:rsidR="00803168" w:rsidRPr="002D676C">
        <w:t xml:space="preserve">regulatory roles in genome molecule biology while GWAS and vQTL loci </w:t>
      </w:r>
      <w:r w:rsidR="001A7FCA">
        <w:t xml:space="preserve">take a </w:t>
      </w:r>
      <w:r w:rsidR="00803168" w:rsidRPr="002D676C">
        <w:t xml:space="preserve">more directly </w:t>
      </w:r>
      <w:r w:rsidR="001A7FCA">
        <w:t xml:space="preserve">role </w:t>
      </w:r>
      <w:r w:rsidR="00803168" w:rsidRPr="002D676C">
        <w:t xml:space="preserve">in </w:t>
      </w:r>
      <w:r w:rsidR="00B471B4">
        <w:t xml:space="preserve">the </w:t>
      </w:r>
      <w:r w:rsidR="00B471B4" w:rsidRPr="002D676C">
        <w:t>produc</w:t>
      </w:r>
      <w:r w:rsidR="00B471B4">
        <w:t>tion of</w:t>
      </w:r>
      <w:r w:rsidR="00B471B4" w:rsidRPr="002D676C">
        <w:t xml:space="preserve"> </w:t>
      </w:r>
      <w:r w:rsidR="00803168" w:rsidRPr="002D676C">
        <w:t>protein</w:t>
      </w:r>
      <w:r w:rsidR="001A7FCA">
        <w:t>s</w:t>
      </w:r>
      <w:r w:rsidR="00803168" w:rsidRPr="002D676C">
        <w:t xml:space="preserve">. </w:t>
      </w:r>
    </w:p>
    <w:p w14:paraId="4754A4E1" w14:textId="419B5E70"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B13A0A">
        <w:t xml:space="preserve">shown by </w:t>
      </w:r>
      <w:r w:rsidR="006F3ED7">
        <w:t xml:space="preserve">the </w:t>
      </w:r>
      <w:r w:rsidR="00B13A0A">
        <w:t>overlapping performance of</w:t>
      </w:r>
      <w:r w:rsidR="006F3ED7" w:rsidRPr="006F3ED7">
        <w:t xml:space="preserve"> </w:t>
      </w:r>
      <w:r w:rsidR="006F3ED7" w:rsidRPr="002D676C">
        <w:t xml:space="preserve">GWAS and </w:t>
      </w:r>
      <w:r w:rsidR="00847BB9" w:rsidRPr="002D676C">
        <w:t>vQTL</w:t>
      </w:r>
      <w:r w:rsidR="00847BB9">
        <w:t xml:space="preserve"> </w:t>
      </w:r>
      <w:r w:rsidR="00847BB9" w:rsidRPr="002D676C">
        <w:t>regarding</w:t>
      </w:r>
      <w:r w:rsidR="006A52EB" w:rsidRPr="002D676C">
        <w:t xml:space="preserve"> </w:t>
      </w:r>
      <w:r w:rsidRPr="002D676C">
        <w:t>GxE enrichment.</w:t>
      </w:r>
      <w:r w:rsidR="00F266DA" w:rsidRPr="002D676C">
        <w:t xml:space="preserve"> For</w:t>
      </w:r>
      <w:r w:rsidRPr="002D676C">
        <w:t xml:space="preserve"> </w:t>
      </w:r>
      <w:r w:rsidR="001A7FCA">
        <w:t>a</w:t>
      </w:r>
      <w:r w:rsidR="001A7FCA" w:rsidRPr="002D676C">
        <w:t xml:space="preserve"> </w:t>
      </w:r>
      <w:r w:rsidR="000C5DAE">
        <w:t>quantitative traits</w:t>
      </w:r>
      <w:r w:rsidR="00F266DA" w:rsidRPr="002D676C">
        <w:t xml:space="preserve"> </w:t>
      </w:r>
      <w:r w:rsidR="001A7FCA">
        <w:t>such as</w:t>
      </w:r>
      <w:r w:rsidR="001A7FCA" w:rsidRPr="002D676C">
        <w:t xml:space="preserve"> </w:t>
      </w:r>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r w:rsidR="006F3ED7">
        <w:t>F</w:t>
      </w:r>
      <w:r w:rsidR="006F3ED7" w:rsidRPr="002D676C">
        <w:t>or CADD scores</w:t>
      </w:r>
      <w:r w:rsidR="006F3ED7">
        <w:t>, t</w:t>
      </w:r>
      <w:r w:rsidRPr="002D676C">
        <w:t xml:space="preserve">he concentration of GWAS and vQTL loci </w:t>
      </w:r>
      <w:r w:rsidR="006A52EB" w:rsidRPr="002D676C">
        <w:t xml:space="preserve">also </w:t>
      </w:r>
      <w:r w:rsidRPr="002D676C">
        <w:t>differ.</w:t>
      </w:r>
      <w:r w:rsidR="006A52EB" w:rsidRPr="002D676C">
        <w:t xml:space="preserve"> For both binary and </w:t>
      </w:r>
      <w:r w:rsidR="000C5DAE">
        <w:t>quantitative traits</w:t>
      </w:r>
      <w:r w:rsidRPr="002D676C">
        <w:t xml:space="preserve">, the pattern of </w:t>
      </w:r>
      <w:r w:rsidR="00296F72">
        <w:t>VLA</w:t>
      </w:r>
      <w:r w:rsidRPr="002D676C">
        <w:t xml:space="preserve"> loci </w:t>
      </w:r>
      <w:r w:rsidR="00063900" w:rsidRPr="002D676C">
        <w:t>are</w:t>
      </w:r>
      <w:r w:rsidRPr="002D676C">
        <w:t xml:space="preserve"> distinct from </w:t>
      </w:r>
      <w:r w:rsidR="006A52EB" w:rsidRPr="00BC2D47">
        <w:t xml:space="preserve">the pattern of </w:t>
      </w:r>
      <w:r w:rsidRPr="002D676C">
        <w:t xml:space="preserve">GWAS and vQTL loci, </w:t>
      </w:r>
      <w:r w:rsidR="00063900">
        <w:t xml:space="preserve">thus VLA can </w:t>
      </w:r>
      <w:r w:rsidR="00063900" w:rsidRPr="002D676C">
        <w:t>provid</w:t>
      </w:r>
      <w:r w:rsidR="00063900">
        <w:t>e</w:t>
      </w:r>
      <w:r w:rsidR="00063900" w:rsidRPr="002D676C">
        <w:t xml:space="preserve"> </w:t>
      </w:r>
      <w:r w:rsidRPr="002D676C">
        <w:t>a new</w:t>
      </w:r>
      <w:r w:rsidR="00582D51" w:rsidRPr="002D676C">
        <w:t xml:space="preserve"> </w:t>
      </w:r>
      <w:r w:rsidRPr="002D676C">
        <w:t xml:space="preserve">perspective on the relative importance of each variant in terms of </w:t>
      </w:r>
      <w:r w:rsidR="00063900">
        <w:t>GxE</w:t>
      </w:r>
      <w:r w:rsidR="00063900" w:rsidRPr="002D676C">
        <w:t xml:space="preserve"> </w:t>
      </w:r>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7F1914">
        <w:trPr>
          <w:trHeight w:val="144"/>
        </w:trPr>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190ED8E6" w:rsidR="00836AD8" w:rsidRPr="002D676C" w:rsidRDefault="00836AD8" w:rsidP="00D349D7">
      <w:r w:rsidRPr="002D676C">
        <w:t xml:space="preserve">Inspired by the Pan-UK Biobank GWAS catalog at pan.ukbb.broadinstitute.org, </w:t>
      </w:r>
      <w:r w:rsidR="006F3ED7">
        <w:t xml:space="preserve">we </w:t>
      </w:r>
      <w:r w:rsidR="00C12E1E">
        <w:t>hosted</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NIEHS (genelist.niehs.nih.gov)</w:t>
      </w:r>
      <w:r w:rsidR="006F3ED7">
        <w:t>. The catalog is</w:t>
      </w:r>
      <w:r w:rsidRPr="002D676C">
        <w:t xml:space="preserve"> a public reference 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of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 </w:t>
      </w:r>
      <w:r w:rsidR="00F542F3">
        <w:t xml:space="preserve">and query </w:t>
      </w:r>
      <w:r w:rsidR="00191E68" w:rsidRPr="002D676C">
        <w:t>process</w:t>
      </w:r>
      <w:r w:rsidRPr="002D676C">
        <w:t>.</w:t>
      </w:r>
    </w:p>
    <w:p w14:paraId="63ED730C" w14:textId="77777777" w:rsidR="00D349D7" w:rsidRPr="002D676C" w:rsidRDefault="00D349D7" w:rsidP="00D349D7">
      <w:r w:rsidRPr="00B4664C">
        <w:rPr>
          <w:noProof/>
        </w:rPr>
        <w:lastRenderedPageBreak/>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6F52463" w:rsidR="00572D63" w:rsidRPr="00D349D7" w:rsidRDefault="00572D63" w:rsidP="00D349D7">
                              <w:pPr>
                                <w:spacing w:after="0"/>
                                <w:jc w:val="center"/>
                              </w:pPr>
                              <w:r w:rsidRPr="00D349D7">
                                <w:t xml:space="preserve">Figure </w:t>
                              </w:r>
                              <w:r>
                                <w:t>8</w:t>
                              </w:r>
                              <w:r w:rsidRPr="00D349D7">
                                <w:t>: UKBB variance loci catalog</w:t>
                              </w:r>
                              <w:r>
                                <w:t xml:space="preserve">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2">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5"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0rzrhz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56" type="#_x0000_t75" style="position:absolute;width:59372;height:14674;visibility:visible;mso-wrap-style:square" filled="t">
                  <v:fill o:detectmouseclick="t"/>
                  <v:path o:connecttype="none"/>
                </v:shape>
                <v:shape id="Text Box 51" o:spid="_x0000_s1057"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06F52463" w:rsidR="00572D63" w:rsidRPr="00D349D7" w:rsidRDefault="00572D63" w:rsidP="00D349D7">
                        <w:pPr>
                          <w:spacing w:after="0"/>
                          <w:jc w:val="center"/>
                        </w:pPr>
                        <w:r w:rsidRPr="00D349D7">
                          <w:t xml:space="preserve">Figure </w:t>
                        </w:r>
                        <w:r>
                          <w:t>8</w:t>
                        </w:r>
                        <w:r w:rsidRPr="00D349D7">
                          <w:t>: UKBB variance loci catalog</w:t>
                        </w:r>
                        <w:r>
                          <w:t xml:space="preserve"> workflow</w:t>
                        </w:r>
                      </w:p>
                    </w:txbxContent>
                  </v:textbox>
                </v:shape>
                <v:shape id="Picture 52" o:spid="_x0000_s1058"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3" o:title=""/>
                </v:shape>
                <w10:anchorlock/>
              </v:group>
            </w:pict>
          </mc:Fallback>
        </mc:AlternateContent>
      </w:r>
    </w:p>
    <w:p w14:paraId="60AA0FD5" w14:textId="35A416E0" w:rsidR="00836AD8" w:rsidRPr="002D676C" w:rsidRDefault="009B1D64" w:rsidP="00D349D7">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r w:rsidR="00CC7B85">
        <w:fldChar w:fldCharType="begin"/>
      </w:r>
      <w:r w:rsidR="00D5749C">
        <w:instrText xml:space="preserve"> ADDIN ZOTERO_ITEM CSL_CITATION {"citationID":"gLPwABI3","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6cNXuTpc/zkmIYYjn","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CC7B85">
        <w:fldChar w:fldCharType="separate"/>
      </w:r>
      <w:r w:rsidR="00C12E1E">
        <w:rPr>
          <w:noProof/>
        </w:rPr>
        <w:t>(Wei et al., 2017; Wu et al., 2019)</w:t>
      </w:r>
      <w:r w:rsidR="00CC7B85">
        <w:fldChar w:fldCharType="end"/>
      </w:r>
      <w:r w:rsidR="00C12E1E">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836AD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a final number of 11,841,785 after quality control measures.</w:t>
      </w:r>
      <w:r w:rsidR="00DB447A" w:rsidRPr="00DB447A">
        <w:t xml:space="preserve"> </w:t>
      </w:r>
      <w:r w:rsidR="00DB447A" w:rsidRPr="002D676C">
        <w:t xml:space="preserve">The </w:t>
      </w:r>
      <w:r w:rsidR="006752C3">
        <w:t xml:space="preserve">material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683605EE"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F128A">
        <w:t>R package “</w:t>
      </w:r>
      <w:proofErr w:type="spellStart"/>
      <w:r w:rsidR="006F128A">
        <w:t>plinkFile</w:t>
      </w:r>
      <w:proofErr w:type="spellEnd"/>
      <w:r w:rsidR="006F128A">
        <w:t>” and “</w:t>
      </w:r>
      <w:proofErr w:type="spellStart"/>
      <w:r w:rsidR="006F128A">
        <w:t>vla</w:t>
      </w:r>
      <w:proofErr w:type="spellEnd"/>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FC444C">
        <w:t xml:space="preserve"> --</w:t>
      </w:r>
      <w:r w:rsidR="00FC444C" w:rsidRPr="002D676C">
        <w:t xml:space="preserve"> </w:t>
      </w:r>
      <w:r w:rsidRPr="002D676C">
        <w:t>the</w:t>
      </w:r>
      <w:r w:rsidR="00D349D7" w:rsidRPr="002D676C">
        <w:t xml:space="preserve"> </w:t>
      </w:r>
      <w:r w:rsidRPr="002D676C">
        <w:t xml:space="preserve">largest group </w:t>
      </w:r>
      <w:r w:rsidR="00DB447A">
        <w:t>in the UKBB</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339B0E05" w14:textId="4B3667C3" w:rsidR="00BB4660" w:rsidRDefault="00BB4660" w:rsidP="00BC3E76">
      <w:pPr>
        <w:pStyle w:val="Heading1"/>
      </w:pPr>
      <w:r>
        <w:t>Discussion</w:t>
      </w:r>
    </w:p>
    <w:p w14:paraId="61CE2053" w14:textId="5E73D3A3" w:rsidR="00A03D41" w:rsidRDefault="006136CF" w:rsidP="00D349D7">
      <w:r>
        <w:t>W</w:t>
      </w:r>
      <w:r w:rsidR="00A03D41">
        <w:t>e</w:t>
      </w:r>
      <w:r>
        <w:t xml:space="preserve"> </w:t>
      </w:r>
      <w:r w:rsidR="003036BE">
        <w:t xml:space="preserve">use VLA to scan </w:t>
      </w:r>
      <w:r w:rsidR="000B3988">
        <w:t xml:space="preserve">more than 11 million genome polymorphisms among </w:t>
      </w:r>
      <w:r w:rsidR="004F04FD">
        <w:t xml:space="preserve">UKBB </w:t>
      </w:r>
      <w:r w:rsidR="00EF6B7C">
        <w:t xml:space="preserve">White British </w:t>
      </w:r>
      <w:r w:rsidR="00513E80">
        <w:t>and selected</w:t>
      </w:r>
      <w:r w:rsidR="00161623">
        <w:t xml:space="preserve"> </w:t>
      </w:r>
      <w:r w:rsidR="0007010F">
        <w:t xml:space="preserve">the top 1% most </w:t>
      </w:r>
      <w:r w:rsidR="00126E53">
        <w:t xml:space="preserve">significantly </w:t>
      </w:r>
      <w:r w:rsidR="0007610A">
        <w:t>associated with the variance of type 2 diabetes (T2D)</w:t>
      </w:r>
      <w:r w:rsidR="00677035">
        <w:t xml:space="preserve"> </w:t>
      </w:r>
      <w:r w:rsidR="00E22AE0">
        <w:t xml:space="preserve">disease </w:t>
      </w:r>
      <w:r w:rsidR="00677035">
        <w:t>status</w:t>
      </w:r>
      <w:r w:rsidR="001F478D">
        <w:t>,</w:t>
      </w:r>
      <w:r w:rsidR="00226123">
        <w:t xml:space="preserve"> </w:t>
      </w:r>
      <w:r w:rsidR="00423488">
        <w:t xml:space="preserve">as likely candidates </w:t>
      </w:r>
      <w:r w:rsidR="00226123">
        <w:t>to invoke GxE interaction</w:t>
      </w:r>
      <w:r w:rsidR="00423488">
        <w:t xml:space="preserve"> affecting T2D</w:t>
      </w:r>
      <w:r w:rsidR="005424D5">
        <w:t>. B</w:t>
      </w:r>
      <w:r w:rsidR="00B94BDF">
        <w:t xml:space="preserve">y </w:t>
      </w:r>
      <w:r w:rsidR="00161623">
        <w:t xml:space="preserve">querying the VLA-catalog </w:t>
      </w:r>
      <w:r w:rsidR="00091D66">
        <w:t>for T2D among the</w:t>
      </w:r>
      <w:r w:rsidR="00B94BDF">
        <w:t xml:space="preserve"> </w:t>
      </w:r>
      <w:r w:rsidR="00091D66">
        <w:t xml:space="preserve">UKBB </w:t>
      </w:r>
      <w:r w:rsidR="00B94BDF">
        <w:t xml:space="preserve">Irish population, we further narrow down the </w:t>
      </w:r>
      <w:r w:rsidR="00091D66">
        <w:t xml:space="preserve">candidates to </w:t>
      </w:r>
      <w:r w:rsidR="004012E7">
        <w:t xml:space="preserve">fewer than </w:t>
      </w:r>
      <w:r w:rsidR="0086385C">
        <w:t>ten</w:t>
      </w:r>
      <w:r w:rsidR="0036204F">
        <w:t xml:space="preserve"> </w:t>
      </w:r>
      <w:r w:rsidR="004012E7">
        <w:t>thousand</w:t>
      </w:r>
      <w:r w:rsidR="0007610A">
        <w:t xml:space="preserve">. The </w:t>
      </w:r>
      <w:r w:rsidR="004A70EA">
        <w:t>compact</w:t>
      </w:r>
      <w:r w:rsidR="00513E80">
        <w:t>ness of candidate variants</w:t>
      </w:r>
      <w:r w:rsidR="004A70EA">
        <w:t xml:space="preserve"> </w:t>
      </w:r>
      <w:r w:rsidR="00264E8A">
        <w:t xml:space="preserve">made </w:t>
      </w:r>
      <w:r w:rsidR="00550901">
        <w:t xml:space="preserve">statistically practical to </w:t>
      </w:r>
      <w:r w:rsidR="00C17917">
        <w:t xml:space="preserve">search </w:t>
      </w:r>
      <w:r w:rsidR="00EA35F3">
        <w:t xml:space="preserve">for </w:t>
      </w:r>
      <w:r w:rsidR="004E534D">
        <w:t>significant</w:t>
      </w:r>
      <w:r w:rsidR="003D7AC1">
        <w:t xml:space="preserve"> </w:t>
      </w:r>
      <w:r w:rsidR="008D7AAE">
        <w:t xml:space="preserve">GxE </w:t>
      </w:r>
      <w:r w:rsidR="00F402DC">
        <w:t>affecting</w:t>
      </w:r>
      <w:r w:rsidR="00ED5C8C">
        <w:t xml:space="preserve"> </w:t>
      </w:r>
      <w:r w:rsidR="00AB753C">
        <w:t>T2D</w:t>
      </w:r>
      <w:r w:rsidR="00EC39A3">
        <w:t xml:space="preserve"> </w:t>
      </w:r>
      <w:r w:rsidR="00513E80">
        <w:t>with</w:t>
      </w:r>
      <w:r w:rsidR="007B2182">
        <w:t xml:space="preserve"> </w:t>
      </w:r>
      <w:r w:rsidR="0086385C">
        <w:t>more than seven hundred</w:t>
      </w:r>
      <w:r w:rsidR="00550901">
        <w:t xml:space="preserve"> </w:t>
      </w:r>
      <w:r w:rsidR="003D7AC1">
        <w:t>environmental</w:t>
      </w:r>
      <w:r w:rsidR="00550901">
        <w:t xml:space="preserve"> exposures </w:t>
      </w:r>
      <w:r w:rsidR="004A10F0">
        <w:t xml:space="preserve">collected by </w:t>
      </w:r>
      <w:r w:rsidR="00EC39A3">
        <w:t>PEGS</w:t>
      </w:r>
      <w:r w:rsidR="004B6643">
        <w:t xml:space="preserve">. The </w:t>
      </w:r>
      <w:r w:rsidR="00781C85">
        <w:t xml:space="preserve">significant </w:t>
      </w:r>
      <w:r w:rsidR="00CC657B">
        <w:t>GxE</w:t>
      </w:r>
      <w:r w:rsidR="004B6643">
        <w:t xml:space="preserve"> </w:t>
      </w:r>
      <w:r w:rsidR="00CC657B">
        <w:t xml:space="preserve">pointed </w:t>
      </w:r>
      <w:r w:rsidR="00513E80">
        <w:t>to</w:t>
      </w:r>
      <w:r w:rsidR="00781C85">
        <w:t xml:space="preserve"> </w:t>
      </w:r>
      <w:r w:rsidR="00CC657B">
        <w:t>gene</w:t>
      </w:r>
      <w:r w:rsidR="00781C85">
        <w:t>s</w:t>
      </w:r>
      <w:r w:rsidR="00C84F4F">
        <w:t xml:space="preserve">, exemplified by ABCB7, </w:t>
      </w:r>
      <w:r w:rsidR="000D5151">
        <w:t>associated with fat</w:t>
      </w:r>
      <w:r w:rsidR="001A3B03">
        <w:t>t</w:t>
      </w:r>
      <w:r w:rsidR="000D5151">
        <w:t xml:space="preserve">y liver </w:t>
      </w:r>
      <w:r w:rsidR="001A3B03">
        <w:t>diseases</w:t>
      </w:r>
      <w:r w:rsidR="005E50D9">
        <w:t>,</w:t>
      </w:r>
      <w:r w:rsidR="00A81A74">
        <w:t xml:space="preserve"> </w:t>
      </w:r>
      <w:r w:rsidR="00B65275">
        <w:t xml:space="preserve">and </w:t>
      </w:r>
      <w:r w:rsidR="00662A03" w:rsidRPr="002D2738">
        <w:rPr>
          <w:color w:val="FF0000"/>
        </w:rPr>
        <w:t>differentially express</w:t>
      </w:r>
      <w:r w:rsidR="00B65275" w:rsidRPr="002D2738">
        <w:rPr>
          <w:color w:val="FF0000"/>
        </w:rPr>
        <w:t>ed</w:t>
      </w:r>
      <w:r w:rsidR="00662A03">
        <w:t xml:space="preserve"> among individuals exposed to </w:t>
      </w:r>
      <w:r w:rsidR="002F1224">
        <w:t>inks, paints, and pesticides</w:t>
      </w:r>
      <w:r w:rsidR="00636CF5">
        <w:t xml:space="preserve">, </w:t>
      </w:r>
      <w:r w:rsidR="008929D5">
        <w:t xml:space="preserve">suggesting targets of intervention in the </w:t>
      </w:r>
      <w:r w:rsidR="00923F07">
        <w:t>said gene and workplace containing aforementioned materials.</w:t>
      </w:r>
    </w:p>
    <w:p w14:paraId="3D5F948B" w14:textId="717F8416" w:rsidR="00F27C5B" w:rsidRDefault="00350CAF" w:rsidP="001A709B">
      <w:r>
        <w:t xml:space="preserve">Both </w:t>
      </w:r>
      <w:r w:rsidR="00452954">
        <w:t xml:space="preserve">GxE </w:t>
      </w:r>
      <w:r w:rsidR="00225A1F">
        <w:t xml:space="preserve">enrichment analysis on </w:t>
      </w:r>
      <w:r w:rsidR="00862469">
        <w:t>the</w:t>
      </w:r>
      <w:r w:rsidR="001735CB">
        <w:t xml:space="preserve"> internal discovery population</w:t>
      </w:r>
      <w:r w:rsidR="00757A14">
        <w:t xml:space="preserve"> – UKBB </w:t>
      </w:r>
      <w:r w:rsidR="00225A1F">
        <w:t>non-British Whites</w:t>
      </w:r>
      <w:r w:rsidR="005D334D">
        <w:t xml:space="preserve"> (</w:t>
      </w:r>
      <w:r w:rsidR="005A639C">
        <w:t xml:space="preserve">Figure </w:t>
      </w:r>
      <w:r w:rsidR="008A48DC">
        <w:t>6</w:t>
      </w:r>
      <w:r w:rsidR="005A639C">
        <w:t>)</w:t>
      </w:r>
      <w:r w:rsidR="00452954">
        <w:t>,</w:t>
      </w:r>
      <w:r w:rsidR="005A639C">
        <w:t xml:space="preserve"> </w:t>
      </w:r>
      <w:r w:rsidR="00225A1F">
        <w:rPr>
          <w:rFonts w:hint="eastAsia"/>
        </w:rPr>
        <w:t>a</w:t>
      </w:r>
      <w:r w:rsidR="00225A1F">
        <w:t xml:space="preserve">nd </w:t>
      </w:r>
      <w:r w:rsidR="005D334D">
        <w:t xml:space="preserve">the </w:t>
      </w:r>
      <w:r w:rsidR="00452954">
        <w:t xml:space="preserve">external </w:t>
      </w:r>
      <w:r w:rsidR="00CA49A3">
        <w:t>discovery population</w:t>
      </w:r>
      <w:r w:rsidR="00757A14">
        <w:t xml:space="preserve"> </w:t>
      </w:r>
      <w:r w:rsidR="000D79B1">
        <w:t>--</w:t>
      </w:r>
      <w:r w:rsidR="00757A14">
        <w:t xml:space="preserve"> </w:t>
      </w:r>
      <w:r w:rsidR="00836FC2">
        <w:t xml:space="preserve">participants </w:t>
      </w:r>
      <w:r w:rsidR="00DE30AB">
        <w:t xml:space="preserve">of </w:t>
      </w:r>
      <w:r w:rsidR="00225A1F">
        <w:t>PEGS</w:t>
      </w:r>
      <w:r w:rsidR="00DE30AB">
        <w:t xml:space="preserve"> (</w:t>
      </w:r>
      <w:r w:rsidR="005A639C">
        <w:t>Fig</w:t>
      </w:r>
      <w:r w:rsidR="008A48DC">
        <w:t>ure 7)</w:t>
      </w:r>
      <w:r w:rsidR="00836FC2">
        <w:t>,</w:t>
      </w:r>
      <w:r w:rsidR="008A48DC">
        <w:t xml:space="preserve"> </w:t>
      </w:r>
      <w:r w:rsidR="00513E80">
        <w:t xml:space="preserve">demonstrated the advantage of VLA in </w:t>
      </w:r>
      <w:r w:rsidR="00BF6736">
        <w:t>prioritizing</w:t>
      </w:r>
      <w:r w:rsidR="00513E80">
        <w:t xml:space="preserve"> GxE candidates for binary phenotypes</w:t>
      </w:r>
      <w:r w:rsidR="001735CB">
        <w:t xml:space="preserve"> </w:t>
      </w:r>
      <w:r w:rsidR="00DE30AB">
        <w:t>(T2D and CAD</w:t>
      </w:r>
      <w:r w:rsidR="006768F9">
        <w:t>)</w:t>
      </w:r>
      <w:r w:rsidR="00862469">
        <w:t>. The advantage</w:t>
      </w:r>
      <w:r w:rsidR="00513E80">
        <w:t xml:space="preserve"> </w:t>
      </w:r>
      <w:r w:rsidR="000D79B1">
        <w:t>is</w:t>
      </w:r>
      <w:r w:rsidR="00164C91">
        <w:t xml:space="preserve"> </w:t>
      </w:r>
      <w:r w:rsidR="00C90562">
        <w:t xml:space="preserve">more pronounced when </w:t>
      </w:r>
      <w:r w:rsidR="00A05DC1">
        <w:t xml:space="preserve">PEGS provided </w:t>
      </w:r>
      <w:r w:rsidR="00862469">
        <w:t xml:space="preserve">a </w:t>
      </w:r>
      <w:r w:rsidR="00A05DC1">
        <w:t xml:space="preserve">much </w:t>
      </w:r>
      <w:r w:rsidR="0050276F">
        <w:t xml:space="preserve">wider range </w:t>
      </w:r>
      <w:r w:rsidR="00C90562">
        <w:t>environmental exposure</w:t>
      </w:r>
      <w:r w:rsidR="009C4E09">
        <w:t>s</w:t>
      </w:r>
      <w:r w:rsidR="00C90562">
        <w:t xml:space="preserve"> are </w:t>
      </w:r>
      <w:r w:rsidR="000D79B1">
        <w:t>involved</w:t>
      </w:r>
      <w:r w:rsidR="009C4E09">
        <w:t xml:space="preserve"> </w:t>
      </w:r>
      <w:r w:rsidR="00164C91">
        <w:t>in (728</w:t>
      </w:r>
      <w:r w:rsidR="000D79B1">
        <w:t>,</w:t>
      </w:r>
      <w:r w:rsidR="00DE30AB">
        <w:t xml:space="preserve"> </w:t>
      </w:r>
      <w:r w:rsidR="00B00C11">
        <w:t xml:space="preserve">versus </w:t>
      </w:r>
      <w:r w:rsidR="00A05DC1">
        <w:t xml:space="preserve">only </w:t>
      </w:r>
      <w:r w:rsidR="00B00C11">
        <w:t>16 in UKBB</w:t>
      </w:r>
      <w:r w:rsidR="00AE2E86">
        <w:t>)</w:t>
      </w:r>
      <w:r w:rsidR="00B00C11">
        <w:t xml:space="preserve">. </w:t>
      </w:r>
      <w:r w:rsidR="006427EA">
        <w:t xml:space="preserve">The link between phenotypic mean and variance of a binary phenotype rendered </w:t>
      </w:r>
      <w:r w:rsidR="000F2B03">
        <w:t xml:space="preserve">the </w:t>
      </w:r>
      <w:r w:rsidR="00123837">
        <w:t xml:space="preserve">vQTL </w:t>
      </w:r>
      <w:r w:rsidR="002B78D2">
        <w:t xml:space="preserve">statistics </w:t>
      </w:r>
      <w:r w:rsidR="000F2B03">
        <w:t xml:space="preserve">given by </w:t>
      </w:r>
      <w:r w:rsidR="002B78D2">
        <w:t xml:space="preserve">a </w:t>
      </w:r>
      <w:r w:rsidR="000F2B03">
        <w:t xml:space="preserve">DLM </w:t>
      </w:r>
      <w:r w:rsidR="006427EA">
        <w:t xml:space="preserve">redundant to </w:t>
      </w:r>
      <w:r w:rsidR="000F2B03">
        <w:t xml:space="preserve">the </w:t>
      </w:r>
      <w:r w:rsidR="003B5B46">
        <w:t xml:space="preserve">QTL statistics </w:t>
      </w:r>
      <w:r w:rsidR="000F2B03">
        <w:t xml:space="preserve">given by </w:t>
      </w:r>
      <w:r w:rsidR="002B78D2">
        <w:t xml:space="preserve">a </w:t>
      </w:r>
      <w:r w:rsidR="006427EA">
        <w:t>GWAS</w:t>
      </w:r>
      <w:r w:rsidR="001A709B">
        <w:t xml:space="preserve">. Indeed, the enrichment curve of GWAS and vQTL nearly overlap </w:t>
      </w:r>
      <w:r w:rsidR="002B78D2">
        <w:t xml:space="preserve">with each other </w:t>
      </w:r>
      <w:r w:rsidR="001A709B">
        <w:t xml:space="preserve">for binary </w:t>
      </w:r>
      <w:r w:rsidR="000471A0">
        <w:t xml:space="preserve">phenotypes </w:t>
      </w:r>
      <w:r w:rsidR="001A709B">
        <w:t>(figure 6 and 7, T2D</w:t>
      </w:r>
      <w:r w:rsidR="002B78D2">
        <w:t xml:space="preserve"> and </w:t>
      </w:r>
      <w:r w:rsidR="001A709B">
        <w:t>CAD</w:t>
      </w:r>
      <w:r w:rsidR="002B78D2">
        <w:t>, red and blue</w:t>
      </w:r>
      <w:r w:rsidR="001A709B">
        <w:t>)</w:t>
      </w:r>
      <w:r w:rsidR="00695A98">
        <w:t>.</w:t>
      </w:r>
      <w:r w:rsidR="00755E62">
        <w:t xml:space="preserve"> </w:t>
      </w:r>
      <w:r w:rsidR="006B603A">
        <w:t>F</w:t>
      </w:r>
      <w:r w:rsidR="00755E62">
        <w:t xml:space="preserve">or quantitative phenotypes, </w:t>
      </w:r>
      <w:r w:rsidR="003B5D6A">
        <w:t xml:space="preserve">the </w:t>
      </w:r>
      <w:r w:rsidR="00755E62">
        <w:t xml:space="preserve">vQTL </w:t>
      </w:r>
      <w:r w:rsidR="003B5D6A">
        <w:t xml:space="preserve">statistics </w:t>
      </w:r>
      <w:r w:rsidR="0050276F">
        <w:t>demonstrated</w:t>
      </w:r>
      <w:r w:rsidR="00755E62">
        <w:t xml:space="preserve"> </w:t>
      </w:r>
      <w:r w:rsidR="00A65A9B">
        <w:t>the</w:t>
      </w:r>
      <w:r w:rsidR="00755E62">
        <w:t xml:space="preserve"> </w:t>
      </w:r>
      <w:r w:rsidR="00602FAE">
        <w:t xml:space="preserve">intended </w:t>
      </w:r>
      <w:r w:rsidR="00755E62">
        <w:t>power in selecting GxE candidate</w:t>
      </w:r>
      <w:r w:rsidR="00826815">
        <w:t xml:space="preserve">, </w:t>
      </w:r>
      <w:r w:rsidR="00602FAE">
        <w:t xml:space="preserve">and </w:t>
      </w:r>
      <w:r w:rsidR="006717CB">
        <w:t>distinguish</w:t>
      </w:r>
      <w:r w:rsidR="00602FAE">
        <w:t>ed</w:t>
      </w:r>
      <w:r w:rsidR="006717CB">
        <w:t xml:space="preserve"> itself from </w:t>
      </w:r>
      <w:r w:rsidR="007E1172">
        <w:t>GWAS</w:t>
      </w:r>
      <w:r w:rsidR="003F46F1">
        <w:t xml:space="preserve">, shown by </w:t>
      </w:r>
      <w:r w:rsidR="00B550D3">
        <w:t xml:space="preserve">the two diverse enrichment curves </w:t>
      </w:r>
      <w:r w:rsidR="001A709B">
        <w:t>(Figure 6 and 7, BMI and GLU</w:t>
      </w:r>
      <w:r w:rsidR="00B550D3">
        <w:t>, red and blue</w:t>
      </w:r>
      <w:r w:rsidR="001A709B">
        <w:t xml:space="preserve">). </w:t>
      </w:r>
      <w:r w:rsidR="00785B93">
        <w:t xml:space="preserve">The </w:t>
      </w:r>
      <w:r w:rsidR="00AB4E85">
        <w:t xml:space="preserve">usage </w:t>
      </w:r>
      <w:r w:rsidR="00785B93">
        <w:t xml:space="preserve">of vQTL </w:t>
      </w:r>
      <w:r w:rsidR="002D5039">
        <w:t xml:space="preserve">is </w:t>
      </w:r>
      <w:r w:rsidR="00CC536F">
        <w:t xml:space="preserve">best demonstrated </w:t>
      </w:r>
      <w:r w:rsidR="007A72B3">
        <w:t xml:space="preserve">when the phenotype </w:t>
      </w:r>
      <w:r w:rsidR="007A72B3">
        <w:lastRenderedPageBreak/>
        <w:t xml:space="preserve">is near perfect Gaussian, </w:t>
      </w:r>
      <w:r w:rsidR="007A674C">
        <w:t xml:space="preserve">such as </w:t>
      </w:r>
      <w:r w:rsidR="00826815">
        <w:t xml:space="preserve">fasting </w:t>
      </w:r>
      <w:r w:rsidR="00704139">
        <w:t xml:space="preserve">blood glucose </w:t>
      </w:r>
      <w:r w:rsidR="00206E8F">
        <w:t>(GLU)</w:t>
      </w:r>
      <w:r w:rsidR="007A674C">
        <w:t xml:space="preserve">. In such case </w:t>
      </w:r>
      <w:r w:rsidR="001B1EB1">
        <w:t>GWAS has no power to select GxE candidate</w:t>
      </w:r>
      <w:r w:rsidR="00784DDE">
        <w:t>s</w:t>
      </w:r>
      <w:r w:rsidR="00502824">
        <w:t xml:space="preserve"> </w:t>
      </w:r>
      <w:r w:rsidR="00AC7A10">
        <w:t>at all</w:t>
      </w:r>
      <w:r w:rsidR="003E5591">
        <w:t>,</w:t>
      </w:r>
      <w:r w:rsidR="007A674C">
        <w:t xml:space="preserve"> since </w:t>
      </w:r>
      <w:r w:rsidR="00C848D8">
        <w:t xml:space="preserve">the phenotypic mean and variance are </w:t>
      </w:r>
      <w:r w:rsidR="007A72B3">
        <w:t xml:space="preserve">separated. </w:t>
      </w:r>
      <w:r w:rsidR="001526D9">
        <w:t xml:space="preserve">When the </w:t>
      </w:r>
      <w:r w:rsidR="007A674C">
        <w:t xml:space="preserve">quantitative phenotype is not fully </w:t>
      </w:r>
      <w:r w:rsidR="001526D9">
        <w:t>Gaussian</w:t>
      </w:r>
      <w:r w:rsidR="00E10181">
        <w:t>, such as BMI</w:t>
      </w:r>
      <w:r w:rsidR="001526D9">
        <w:t xml:space="preserve">, GWAS </w:t>
      </w:r>
      <w:r w:rsidR="00E10181">
        <w:t xml:space="preserve">showed some </w:t>
      </w:r>
      <w:r w:rsidR="009175DA">
        <w:t xml:space="preserve">ability to select GxE candidate, </w:t>
      </w:r>
      <w:r w:rsidR="00E10181">
        <w:t xml:space="preserve">since </w:t>
      </w:r>
      <w:r w:rsidR="009175DA">
        <w:t xml:space="preserve">the </w:t>
      </w:r>
      <w:r w:rsidR="00E10181">
        <w:t>vQTL and QTL are somewhat related.</w:t>
      </w:r>
    </w:p>
    <w:p w14:paraId="1BF389AA" w14:textId="700E5D54" w:rsidR="001A709B" w:rsidRDefault="00E10181" w:rsidP="001A709B">
      <w:r>
        <w:t xml:space="preserve">A rather interesting </w:t>
      </w:r>
      <w:r w:rsidR="009175DA">
        <w:t xml:space="preserve">observation is </w:t>
      </w:r>
      <w:r w:rsidR="00D52E1D">
        <w:t xml:space="preserve">when </w:t>
      </w:r>
      <w:r w:rsidR="009175DA">
        <w:t xml:space="preserve">GLU </w:t>
      </w:r>
      <w:r w:rsidR="00D52E1D">
        <w:t xml:space="preserve">was </w:t>
      </w:r>
      <w:r w:rsidR="00F27C5B">
        <w:t xml:space="preserve">treated </w:t>
      </w:r>
      <w:r w:rsidR="009175DA">
        <w:t>as a quantitative surrogate of T2D</w:t>
      </w:r>
      <w:r w:rsidR="00BC55FC">
        <w:t>. T</w:t>
      </w:r>
      <w:r w:rsidR="00467658">
        <w:t xml:space="preserve">he </w:t>
      </w:r>
      <w:r w:rsidR="009175DA">
        <w:t xml:space="preserve">GWAS </w:t>
      </w:r>
      <w:r w:rsidR="00467658">
        <w:t xml:space="preserve">statistics </w:t>
      </w:r>
      <w:r w:rsidR="00F27C5B">
        <w:t xml:space="preserve">on </w:t>
      </w:r>
      <w:r w:rsidR="000A23CC">
        <w:t xml:space="preserve">the surrogate </w:t>
      </w:r>
      <w:r w:rsidR="009175DA">
        <w:t xml:space="preserve">turned out to be the </w:t>
      </w:r>
      <w:r w:rsidR="00801427">
        <w:t xml:space="preserve">overall </w:t>
      </w:r>
      <w:r w:rsidR="009175DA">
        <w:t xml:space="preserve">best GxE </w:t>
      </w:r>
      <w:r w:rsidR="000A23CC">
        <w:t xml:space="preserve">candidate </w:t>
      </w:r>
      <w:r w:rsidR="00007D8E">
        <w:t>ranking</w:t>
      </w:r>
      <w:r w:rsidR="00FF7B96">
        <w:t xml:space="preserve"> </w:t>
      </w:r>
      <w:r w:rsidR="003A4025">
        <w:t>(Figure</w:t>
      </w:r>
      <w:r w:rsidR="005162EA">
        <w:t xml:space="preserve"> 7</w:t>
      </w:r>
      <w:r w:rsidR="003453B8">
        <w:t xml:space="preserve"> panel 3</w:t>
      </w:r>
      <w:r w:rsidR="005162EA">
        <w:t>, Glucos</w:t>
      </w:r>
      <w:r w:rsidR="00BC55FC">
        <w:t>e</w:t>
      </w:r>
      <w:r w:rsidR="005162EA">
        <w:t>/T2D)</w:t>
      </w:r>
      <w:r w:rsidR="001815DC">
        <w:t xml:space="preserve">, </w:t>
      </w:r>
      <w:r w:rsidR="00914352">
        <w:t xml:space="preserve">which gave </w:t>
      </w:r>
      <w:r w:rsidR="00D75122">
        <w:t xml:space="preserve">greater </w:t>
      </w:r>
      <w:r w:rsidR="003A4025">
        <w:t>enrichment coefficient</w:t>
      </w:r>
      <w:r w:rsidR="00C86D36">
        <w:t>s</w:t>
      </w:r>
      <w:r w:rsidR="003A4025">
        <w:t xml:space="preserve"> </w:t>
      </w:r>
      <w:r w:rsidR="009F4863">
        <w:t xml:space="preserve">(e.g., </w:t>
      </w:r>
      <w:r w:rsidR="00EB1128">
        <w:t xml:space="preserve">0.0125 at </w:t>
      </w:r>
      <w:r w:rsidR="00BD74E9">
        <w:t>10</w:t>
      </w:r>
      <w:r w:rsidR="00BD74E9" w:rsidRPr="00EC0873">
        <w:rPr>
          <w:vertAlign w:val="superscript"/>
        </w:rPr>
        <w:t>-2</w:t>
      </w:r>
      <w:r w:rsidR="00BD74E9">
        <w:t xml:space="preserve">) </w:t>
      </w:r>
      <w:r w:rsidR="00914352">
        <w:t xml:space="preserve">than </w:t>
      </w:r>
      <w:r w:rsidR="00B5125B">
        <w:t xml:space="preserve">the </w:t>
      </w:r>
      <w:r w:rsidR="00914352">
        <w:t xml:space="preserve">VLA </w:t>
      </w:r>
      <w:r w:rsidR="00C86D36">
        <w:t xml:space="preserve">statistics </w:t>
      </w:r>
      <w:r w:rsidR="00CE55A2">
        <w:t xml:space="preserve">on T2D </w:t>
      </w:r>
      <w:r w:rsidR="00914352">
        <w:t xml:space="preserve">without </w:t>
      </w:r>
      <w:r w:rsidR="00CE55A2">
        <w:t xml:space="preserve">a </w:t>
      </w:r>
      <w:r w:rsidR="00431F63">
        <w:t>surrogate (</w:t>
      </w:r>
      <w:r w:rsidR="00D75122">
        <w:t xml:space="preserve">e.g., </w:t>
      </w:r>
      <w:r w:rsidR="00933377">
        <w:t>0.0</w:t>
      </w:r>
      <w:r w:rsidR="00EC0873">
        <w:t>025 at 10</w:t>
      </w:r>
      <w:r w:rsidR="00EC0873" w:rsidRPr="00EC0873">
        <w:rPr>
          <w:vertAlign w:val="superscript"/>
        </w:rPr>
        <w:t>-2</w:t>
      </w:r>
      <w:r w:rsidR="008B6A79" w:rsidRPr="008B6A79">
        <w:t xml:space="preserve">, </w:t>
      </w:r>
      <w:r w:rsidR="008B6A79">
        <w:t>Figure 7 panel 1, T2D</w:t>
      </w:r>
      <w:r w:rsidR="00431F63">
        <w:t>)</w:t>
      </w:r>
      <w:r w:rsidR="00A24FEE">
        <w:t xml:space="preserve">. </w:t>
      </w:r>
      <w:r w:rsidR="007B3F41">
        <w:t>However, t</w:t>
      </w:r>
      <w:r w:rsidR="009C07AC">
        <w:t xml:space="preserve">he choice of GLU as a surrogate of </w:t>
      </w:r>
      <w:r w:rsidR="002F1B8F">
        <w:t xml:space="preserve">T2D depends on </w:t>
      </w:r>
      <w:r w:rsidR="006C207F">
        <w:t>prior</w:t>
      </w:r>
      <w:r w:rsidR="002F1B8F">
        <w:t xml:space="preserve"> knowledge</w:t>
      </w:r>
      <w:r w:rsidR="007B3F41">
        <w:t xml:space="preserve"> and subjective judgement (i.e., why not </w:t>
      </w:r>
      <w:r w:rsidR="008F5A75">
        <w:t>use</w:t>
      </w:r>
      <w:r w:rsidR="007B3F41">
        <w:t xml:space="preserve"> BMI </w:t>
      </w:r>
      <w:r w:rsidR="006C207F">
        <w:t>as a</w:t>
      </w:r>
      <w:r w:rsidR="008F5A75">
        <w:t xml:space="preserve"> surrogate </w:t>
      </w:r>
      <w:r w:rsidR="006C207F">
        <w:t xml:space="preserve">of </w:t>
      </w:r>
      <w:r w:rsidR="008F5A75">
        <w:t>T2D</w:t>
      </w:r>
      <w:r w:rsidR="006C207F">
        <w:t xml:space="preserve"> instead?</w:t>
      </w:r>
      <w:r w:rsidR="008F5A75">
        <w:t>)</w:t>
      </w:r>
      <w:r w:rsidR="002F1B8F">
        <w:t xml:space="preserve">, </w:t>
      </w:r>
      <w:r w:rsidR="00A92B84">
        <w:t xml:space="preserve">thus </w:t>
      </w:r>
      <w:r w:rsidR="00086AE2">
        <w:t>such</w:t>
      </w:r>
      <w:r w:rsidR="009F6795">
        <w:t xml:space="preserve"> </w:t>
      </w:r>
      <w:r w:rsidR="002F1B8F">
        <w:t xml:space="preserve">technique </w:t>
      </w:r>
      <w:r w:rsidR="009F6795">
        <w:t xml:space="preserve">is not suitable for </w:t>
      </w:r>
      <w:r w:rsidR="00FA7E0B">
        <w:t xml:space="preserve">automated </w:t>
      </w:r>
      <w:r w:rsidR="003222C8">
        <w:t>GxE</w:t>
      </w:r>
      <w:r w:rsidR="00FA7E0B">
        <w:t xml:space="preserve"> </w:t>
      </w:r>
      <w:r w:rsidR="00D877E2">
        <w:t xml:space="preserve">hypothesis </w:t>
      </w:r>
      <w:r w:rsidR="00FA7E0B">
        <w:t>exploration</w:t>
      </w:r>
      <w:r w:rsidR="004A3BB0">
        <w:t xml:space="preserve"> before the </w:t>
      </w:r>
      <w:r w:rsidR="00D877E2">
        <w:t xml:space="preserve">weighting and choosing </w:t>
      </w:r>
      <w:r w:rsidR="004A3BB0">
        <w:t>of surrogate</w:t>
      </w:r>
      <w:r w:rsidR="008D7614">
        <w:t>s</w:t>
      </w:r>
      <w:r w:rsidR="004A3BB0">
        <w:t xml:space="preserve"> is </w:t>
      </w:r>
      <w:r w:rsidR="008D7614">
        <w:t xml:space="preserve">itself </w:t>
      </w:r>
      <w:r w:rsidR="00D877E2">
        <w:t xml:space="preserve">an </w:t>
      </w:r>
      <w:r w:rsidR="004A3BB0">
        <w:t>automated</w:t>
      </w:r>
      <w:r w:rsidR="00D877E2">
        <w:t xml:space="preserve"> process</w:t>
      </w:r>
      <w:r w:rsidR="004A3BB0">
        <w:t>.</w:t>
      </w:r>
      <w:r w:rsidR="00FF723E">
        <w:t xml:space="preserve"> Nonetheless, we </w:t>
      </w:r>
      <w:r w:rsidR="0076220C">
        <w:t>provided the GWAS p-values along</w:t>
      </w:r>
      <w:r w:rsidR="007C7A6D">
        <w:t>side</w:t>
      </w:r>
      <w:r w:rsidR="0076220C">
        <w:t xml:space="preserve"> with the VLA p-values for each phenotype in the VLA-catalog</w:t>
      </w:r>
      <w:r w:rsidR="0077537F">
        <w:t xml:space="preserve"> to allow surrogated GxE candidate </w:t>
      </w:r>
      <w:r w:rsidR="00CE7B44">
        <w:t xml:space="preserve">ranking based on user’s subjective knowledge </w:t>
      </w:r>
      <w:r w:rsidR="008A5D0E">
        <w:t>of the disease etiology.</w:t>
      </w:r>
    </w:p>
    <w:p w14:paraId="69816B3E" w14:textId="24CAEB69" w:rsidR="00F042E5" w:rsidRDefault="00A34DDB" w:rsidP="00D349D7">
      <w:r>
        <w:t xml:space="preserve">The VLA was </w:t>
      </w:r>
      <w:r w:rsidR="00923F07">
        <w:t>initially proposed</w:t>
      </w:r>
      <w:r w:rsidR="007B6070">
        <w:t xml:space="preserve"> as an </w:t>
      </w:r>
      <w:r w:rsidR="00B76501">
        <w:t xml:space="preserve">improved </w:t>
      </w:r>
      <w:r w:rsidR="00721FE3">
        <w:t xml:space="preserve">additive vQTL </w:t>
      </w:r>
      <w:r w:rsidR="006F5008">
        <w:t>scanner</w:t>
      </w:r>
      <w:r w:rsidR="00721FE3">
        <w:t xml:space="preserve"> </w:t>
      </w:r>
      <w:r w:rsidR="006F5008">
        <w:t>prioritiz</w:t>
      </w:r>
      <w:r w:rsidR="00B34B69">
        <w:t>ing</w:t>
      </w:r>
      <w:r w:rsidR="001864B2">
        <w:t xml:space="preserve"> </w:t>
      </w:r>
      <w:r>
        <w:t xml:space="preserve">pure GxE </w:t>
      </w:r>
      <w:r w:rsidR="00924D7B">
        <w:t>effect over existing</w:t>
      </w:r>
      <w:r w:rsidR="00DC716F">
        <w:t xml:space="preserve"> </w:t>
      </w:r>
      <w:r w:rsidR="00417422">
        <w:t>2-stage methods</w:t>
      </w:r>
      <w:r w:rsidR="00F11CE1">
        <w:t xml:space="preserve"> </w:t>
      </w:r>
      <w:r w:rsidR="00924D7B">
        <w:t xml:space="preserve">such as DLM, </w:t>
      </w:r>
      <w:r w:rsidR="00417422">
        <w:t>DRM and L</w:t>
      </w:r>
      <w:r w:rsidR="00FA7B0F">
        <w:t>V</w:t>
      </w:r>
      <w:r w:rsidR="00417422">
        <w:t>T</w:t>
      </w:r>
      <w:r w:rsidR="00B34B69">
        <w:t xml:space="preserve">, </w:t>
      </w:r>
      <w:r w:rsidR="003C4643">
        <w:t xml:space="preserve">aiming to </w:t>
      </w:r>
      <w:r w:rsidR="001017BB">
        <w:t>improve the quality of selected GxE candidate</w:t>
      </w:r>
      <w:r w:rsidR="00FB2782">
        <w:t>s</w:t>
      </w:r>
      <w:r w:rsidR="00D222F0">
        <w:t xml:space="preserve"> for quantitative </w:t>
      </w:r>
      <w:r w:rsidR="00565346">
        <w:t>traits</w:t>
      </w:r>
      <w:r>
        <w:t xml:space="preserve">. </w:t>
      </w:r>
      <w:r w:rsidR="00565346">
        <w:t xml:space="preserve">However, </w:t>
      </w:r>
      <w:r w:rsidR="00A35399">
        <w:t>after</w:t>
      </w:r>
      <w:r w:rsidR="00387F3A">
        <w:t xml:space="preserve"> turn</w:t>
      </w:r>
      <w:r w:rsidR="00A35399">
        <w:t>ing</w:t>
      </w:r>
      <w:r w:rsidR="00387F3A">
        <w:t xml:space="preserve"> </w:t>
      </w:r>
      <w:r w:rsidR="00337A85">
        <w:t>simulat</w:t>
      </w:r>
      <w:r w:rsidR="00F319D9">
        <w:t>ed</w:t>
      </w:r>
      <w:r w:rsidR="00337A85">
        <w:t xml:space="preserve"> </w:t>
      </w:r>
      <w:r w:rsidR="0091521C">
        <w:t xml:space="preserve">Gaussian phenotypes </w:t>
      </w:r>
      <w:r w:rsidR="002B2D8E">
        <w:t>into</w:t>
      </w:r>
      <w:r w:rsidR="0091521C">
        <w:t xml:space="preserve"> </w:t>
      </w:r>
      <w:r w:rsidR="002D35AA">
        <w:t>case / control status</w:t>
      </w:r>
      <w:r w:rsidR="002B2D8E">
        <w:t xml:space="preserve"> </w:t>
      </w:r>
      <w:r w:rsidR="002D35AA">
        <w:t>via</w:t>
      </w:r>
      <w:r w:rsidR="002B2D8E">
        <w:t xml:space="preserve"> </w:t>
      </w:r>
      <w:r w:rsidR="00A35399">
        <w:t>a</w:t>
      </w:r>
      <w:r w:rsidR="00BA6C1C">
        <w:t xml:space="preserve"> </w:t>
      </w:r>
      <w:r w:rsidR="00BB3596">
        <w:t xml:space="preserve">logistic function and </w:t>
      </w:r>
      <w:r w:rsidR="002D35AA">
        <w:t>B</w:t>
      </w:r>
      <w:r w:rsidR="002D35AA" w:rsidRPr="002D35AA">
        <w:t xml:space="preserve">ernoulli </w:t>
      </w:r>
      <w:r w:rsidR="00540318">
        <w:t>sampling</w:t>
      </w:r>
      <w:r w:rsidR="0091521C">
        <w:t xml:space="preserve">, </w:t>
      </w:r>
      <w:r w:rsidR="002A2777">
        <w:t xml:space="preserve">VLA </w:t>
      </w:r>
      <w:r w:rsidR="00552228">
        <w:t xml:space="preserve">turned out to be </w:t>
      </w:r>
      <w:r w:rsidR="00B16C60">
        <w:t xml:space="preserve">constantly </w:t>
      </w:r>
      <w:r w:rsidR="004A2E90">
        <w:t xml:space="preserve">conservative </w:t>
      </w:r>
      <w:r w:rsidR="00435531">
        <w:t>while</w:t>
      </w:r>
      <w:r w:rsidR="00987043">
        <w:t xml:space="preserve"> </w:t>
      </w:r>
      <w:r w:rsidR="00207E05">
        <w:t xml:space="preserve">DLM, DRM, and </w:t>
      </w:r>
      <w:r w:rsidR="00A35399">
        <w:t>LVT</w:t>
      </w:r>
      <w:r w:rsidR="00207E05">
        <w:t xml:space="preserve"> </w:t>
      </w:r>
      <w:r w:rsidR="007631D3">
        <w:t>los</w:t>
      </w:r>
      <w:r w:rsidR="00987043">
        <w:t>t</w:t>
      </w:r>
      <w:r w:rsidR="00093272">
        <w:t xml:space="preserve"> </w:t>
      </w:r>
      <w:r w:rsidR="00F52A0B">
        <w:t xml:space="preserve">the </w:t>
      </w:r>
      <w:r w:rsidR="00093272">
        <w:t xml:space="preserve">control </w:t>
      </w:r>
      <w:r w:rsidR="007631D3">
        <w:t>of</w:t>
      </w:r>
      <w:r w:rsidR="00093272">
        <w:t xml:space="preserve"> type 1 error</w:t>
      </w:r>
      <w:r w:rsidR="00435531">
        <w:t xml:space="preserve"> when</w:t>
      </w:r>
      <w:r w:rsidR="00F52A0B">
        <w:t>ever</w:t>
      </w:r>
      <w:r w:rsidR="00435531">
        <w:t xml:space="preserve"> the genetic effect </w:t>
      </w:r>
      <w:r w:rsidR="007A58F1">
        <w:t xml:space="preserve">on the original Gaussian phenotypic mean </w:t>
      </w:r>
      <w:r w:rsidR="00435531">
        <w:t>is non-</w:t>
      </w:r>
      <w:r w:rsidR="00B16C60">
        <w:t>zero</w:t>
      </w:r>
      <w:r w:rsidR="005079C6">
        <w:t>.</w:t>
      </w:r>
      <w:r w:rsidR="00356F1C">
        <w:t xml:space="preserve"> </w:t>
      </w:r>
      <w:r w:rsidR="002D35AA">
        <w:t>T</w:t>
      </w:r>
      <w:r w:rsidR="003C3E5D">
        <w:t xml:space="preserve">herefore, </w:t>
      </w:r>
      <w:r w:rsidR="00402A76">
        <w:t xml:space="preserve">we </w:t>
      </w:r>
      <w:r w:rsidR="00727AC0">
        <w:t xml:space="preserve">strategized </w:t>
      </w:r>
      <w:r w:rsidR="00592AAC">
        <w:t xml:space="preserve">that </w:t>
      </w:r>
      <w:r w:rsidR="00A457FC">
        <w:t>one</w:t>
      </w:r>
      <w:r w:rsidR="00592AAC">
        <w:t xml:space="preserve"> could </w:t>
      </w:r>
      <w:r w:rsidR="003C3E5D">
        <w:t xml:space="preserve">scan </w:t>
      </w:r>
      <w:r w:rsidR="00727AC0">
        <w:t xml:space="preserve">variance loci </w:t>
      </w:r>
      <w:r w:rsidR="005B646F">
        <w:t xml:space="preserve">for </w:t>
      </w:r>
      <w:r w:rsidR="000B3063">
        <w:t>binary phenotypes</w:t>
      </w:r>
      <w:r w:rsidR="005167CA">
        <w:t xml:space="preserve"> </w:t>
      </w:r>
      <w:r w:rsidR="000B3063">
        <w:t xml:space="preserve">using </w:t>
      </w:r>
      <w:r w:rsidR="00ED1F9A">
        <w:t>VLA</w:t>
      </w:r>
      <w:r w:rsidR="00C83597">
        <w:t xml:space="preserve"> in conjunction with </w:t>
      </w:r>
      <w:r w:rsidR="00ED1F9A">
        <w:t>covariates</w:t>
      </w:r>
      <w:r w:rsidR="00811B59">
        <w:t>.</w:t>
      </w:r>
      <w:r w:rsidR="00484669">
        <w:t xml:space="preserve"> </w:t>
      </w:r>
      <w:r w:rsidR="000B3063">
        <w:t xml:space="preserve">The idea is </w:t>
      </w:r>
      <w:r w:rsidR="009619F4">
        <w:t xml:space="preserve">to </w:t>
      </w:r>
      <w:r w:rsidR="000F1DBC">
        <w:t xml:space="preserve">treat </w:t>
      </w:r>
      <w:r w:rsidR="009619F4">
        <w:t>covariate</w:t>
      </w:r>
      <w:r w:rsidR="0011260C">
        <w:t>s</w:t>
      </w:r>
      <w:r w:rsidR="003A660F">
        <w:t xml:space="preserve"> </w:t>
      </w:r>
      <w:r w:rsidR="00520DFF">
        <w:t>adjust</w:t>
      </w:r>
      <w:r w:rsidR="00726342">
        <w:t>ed binary phenotypes</w:t>
      </w:r>
      <w:r w:rsidR="00520DFF">
        <w:t xml:space="preserve"> </w:t>
      </w:r>
      <w:r w:rsidR="00ED2409">
        <w:t xml:space="preserve">as </w:t>
      </w:r>
      <w:r w:rsidR="00366BD7">
        <w:t>a</w:t>
      </w:r>
      <w:r w:rsidR="00D00C76">
        <w:t xml:space="preserve"> </w:t>
      </w:r>
      <w:r w:rsidR="0093335A">
        <w:t>new phenotype</w:t>
      </w:r>
      <w:r w:rsidR="00D55660">
        <w:t xml:space="preserve"> which </w:t>
      </w:r>
      <w:r w:rsidR="004C068B">
        <w:t>can be</w:t>
      </w:r>
      <w:r w:rsidR="00D55660">
        <w:t xml:space="preserve"> more </w:t>
      </w:r>
      <w:r w:rsidR="00C80203">
        <w:t>clearly</w:t>
      </w:r>
      <w:r w:rsidR="00D55660">
        <w:t xml:space="preserve"> representing the </w:t>
      </w:r>
      <w:r w:rsidR="004C068B">
        <w:t xml:space="preserve">combined </w:t>
      </w:r>
      <w:r w:rsidR="00D55660">
        <w:t>effect of genotype and environment</w:t>
      </w:r>
      <w:r w:rsidR="0093335A">
        <w:t xml:space="preserve">, </w:t>
      </w:r>
      <w:r w:rsidR="00D55660">
        <w:t xml:space="preserve">and </w:t>
      </w:r>
      <w:r w:rsidR="007A58F1">
        <w:t xml:space="preserve">somewhat </w:t>
      </w:r>
      <w:r w:rsidR="009D5B3A">
        <w:t>quantitative</w:t>
      </w:r>
      <w:r w:rsidR="004155DF">
        <w:t xml:space="preserve"> if the covariates are of high quality</w:t>
      </w:r>
      <w:r w:rsidR="0019350D">
        <w:t>,</w:t>
      </w:r>
      <w:r w:rsidR="0093335A">
        <w:t xml:space="preserve"> thus </w:t>
      </w:r>
      <w:r w:rsidR="0019350D">
        <w:t>bring</w:t>
      </w:r>
      <w:r w:rsidR="00D55660">
        <w:t>ing</w:t>
      </w:r>
      <w:r w:rsidR="0019350D">
        <w:t xml:space="preserve"> back</w:t>
      </w:r>
      <w:r w:rsidR="0093335A">
        <w:t xml:space="preserve"> the </w:t>
      </w:r>
      <w:r w:rsidR="0019350D">
        <w:t>us</w:t>
      </w:r>
      <w:r w:rsidR="00D55660">
        <w:t>e</w:t>
      </w:r>
      <w:r w:rsidR="0093335A">
        <w:t xml:space="preserve"> of </w:t>
      </w:r>
      <w:r w:rsidR="00C80203">
        <w:t xml:space="preserve">any </w:t>
      </w:r>
      <w:r w:rsidR="0093335A">
        <w:t>vQTL scanners</w:t>
      </w:r>
      <w:r w:rsidR="0059476A">
        <w:t>.</w:t>
      </w:r>
      <w:r w:rsidR="00D5717C">
        <w:t xml:space="preserve"> </w:t>
      </w:r>
      <w:r w:rsidR="00CD6A95">
        <w:t>In</w:t>
      </w:r>
      <w:r w:rsidR="0059476A">
        <w:t xml:space="preserve"> the end, </w:t>
      </w:r>
      <w:r w:rsidR="00C72F02">
        <w:t xml:space="preserve">the VLA </w:t>
      </w:r>
      <w:r w:rsidR="004155DF">
        <w:t xml:space="preserve">adopted </w:t>
      </w:r>
      <w:r w:rsidR="004C068B">
        <w:t xml:space="preserve">the </w:t>
      </w:r>
      <w:r w:rsidR="00E60282">
        <w:t>curve upwardness test</w:t>
      </w:r>
      <w:r w:rsidR="00D55660">
        <w:t xml:space="preserve"> </w:t>
      </w:r>
      <w:r w:rsidR="00413245">
        <w:t xml:space="preserve">to </w:t>
      </w:r>
      <w:r w:rsidR="001744C9">
        <w:t>en</w:t>
      </w:r>
      <w:r w:rsidR="00D86345">
        <w:t xml:space="preserve">sure </w:t>
      </w:r>
      <w:r w:rsidR="002D709D">
        <w:t xml:space="preserve">the </w:t>
      </w:r>
      <w:r w:rsidR="008F78FA">
        <w:t xml:space="preserve">type 1 error </w:t>
      </w:r>
      <w:r w:rsidR="002D709D">
        <w:t xml:space="preserve">under </w:t>
      </w:r>
      <w:r w:rsidR="008F78FA">
        <w:t xml:space="preserve">control </w:t>
      </w:r>
      <w:r w:rsidR="00D63E7A">
        <w:t xml:space="preserve">in case </w:t>
      </w:r>
      <w:r w:rsidR="00391CB6">
        <w:t xml:space="preserve">of inferior </w:t>
      </w:r>
      <w:r w:rsidR="001B7906">
        <w:t>covariates</w:t>
      </w:r>
      <w:r w:rsidR="002D709D">
        <w:t xml:space="preserve"> </w:t>
      </w:r>
      <w:r w:rsidR="00064CFE">
        <w:t>being</w:t>
      </w:r>
      <w:r w:rsidR="002D709D">
        <w:t xml:space="preserve"> </w:t>
      </w:r>
      <w:r w:rsidR="00391CB6">
        <w:t>used</w:t>
      </w:r>
      <w:r w:rsidR="00BE6CD8">
        <w:t>.</w:t>
      </w:r>
      <w:r w:rsidR="004C068B">
        <w:t xml:space="preserve"> We </w:t>
      </w:r>
      <w:r w:rsidR="00391CB6">
        <w:t>did</w:t>
      </w:r>
      <w:r w:rsidR="004C068B">
        <w:t xml:space="preserve"> </w:t>
      </w:r>
      <w:r w:rsidR="00CC61F7">
        <w:t>consider</w:t>
      </w:r>
      <w:r w:rsidR="000C6F1E">
        <w:t xml:space="preserve"> </w:t>
      </w:r>
      <w:r w:rsidR="00CD0C22">
        <w:t>a</w:t>
      </w:r>
      <w:r w:rsidR="00B4408A">
        <w:t xml:space="preserve"> combin</w:t>
      </w:r>
      <w:r w:rsidR="00C06239">
        <w:t xml:space="preserve">ed </w:t>
      </w:r>
      <w:r w:rsidR="003651B5">
        <w:t xml:space="preserve">test of </w:t>
      </w:r>
      <w:r w:rsidR="00B4408A">
        <w:t>DLM and VLA</w:t>
      </w:r>
      <w:r w:rsidR="00D8167D">
        <w:t xml:space="preserve"> </w:t>
      </w:r>
      <w:r w:rsidR="00B4408A">
        <w:t xml:space="preserve">for </w:t>
      </w:r>
      <w:r w:rsidR="003651B5">
        <w:t>higher</w:t>
      </w:r>
      <w:r w:rsidR="00B4408A">
        <w:t xml:space="preserve"> </w:t>
      </w:r>
      <w:r w:rsidR="00CD0C22">
        <w:t xml:space="preserve">statistical </w:t>
      </w:r>
      <w:r w:rsidR="00B4408A">
        <w:t>power to detect variance loc</w:t>
      </w:r>
      <w:r w:rsidR="0039518B">
        <w:t>i</w:t>
      </w:r>
      <w:r w:rsidR="00B4408A">
        <w:t xml:space="preserve">, but the combined test </w:t>
      </w:r>
      <w:r w:rsidR="00766C88">
        <w:t>could not control type 1 error without perfect covariates.</w:t>
      </w:r>
    </w:p>
    <w:p w14:paraId="45B1CCAB" w14:textId="4FD9C982" w:rsidR="005B03AA" w:rsidRDefault="004C5F07" w:rsidP="00D349D7">
      <w:r>
        <w:t>T</w:t>
      </w:r>
      <w:r w:rsidR="00D86345">
        <w:t xml:space="preserve">he </w:t>
      </w:r>
      <w:r>
        <w:t xml:space="preserve">most helpful </w:t>
      </w:r>
      <w:r w:rsidR="006115DB">
        <w:t>covariate</w:t>
      </w:r>
      <w:r w:rsidR="00B9699A">
        <w:t>s</w:t>
      </w:r>
      <w:r w:rsidR="006115DB">
        <w:t xml:space="preserve"> </w:t>
      </w:r>
      <w:r>
        <w:t>are</w:t>
      </w:r>
      <w:r w:rsidR="00FE32C6">
        <w:t xml:space="preserve"> </w:t>
      </w:r>
      <w:r w:rsidR="00921337">
        <w:t>non-confounding</w:t>
      </w:r>
      <w:r w:rsidR="00FB2133">
        <w:t xml:space="preserve"> </w:t>
      </w:r>
      <w:r w:rsidR="00892573">
        <w:t xml:space="preserve">predictors, that is, variables </w:t>
      </w:r>
      <w:r w:rsidR="00F9421F">
        <w:t xml:space="preserve">unaffected by genotype or </w:t>
      </w:r>
      <w:r w:rsidR="00892573">
        <w:t>environment</w:t>
      </w:r>
      <w:r w:rsidR="00F9421F">
        <w:t>s</w:t>
      </w:r>
      <w:r w:rsidR="00561F3F">
        <w:t xml:space="preserve">, </w:t>
      </w:r>
      <w:r w:rsidR="00F9421F">
        <w:t xml:space="preserve">yet </w:t>
      </w:r>
      <w:r w:rsidR="00921337">
        <w:t>associated with the outcome</w:t>
      </w:r>
      <w:r w:rsidR="003B65BF">
        <w:t xml:space="preserve">, which are known to improve statistical power in GWAS </w:t>
      </w:r>
      <w:r w:rsidR="00B43EFF">
        <w:t xml:space="preserve">and epidemiology studies </w:t>
      </w:r>
      <w:r w:rsidR="003B65BF">
        <w:fldChar w:fldCharType="begin"/>
      </w:r>
      <w:r w:rsidR="003B65BF">
        <w:instrText xml:space="preserve"> ADDIN ZOTERO_ITEM CSL_CITATION {"citationID":"cyrRV9Fr","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3B65BF">
        <w:fldChar w:fldCharType="separate"/>
      </w:r>
      <w:r w:rsidR="003B65BF">
        <w:rPr>
          <w:noProof/>
        </w:rPr>
        <w:t>(Aschard et al., 2015)</w:t>
      </w:r>
      <w:r w:rsidR="003B65BF">
        <w:fldChar w:fldCharType="end"/>
      </w:r>
      <w:r w:rsidR="00B43EFF">
        <w:t xml:space="preserve">. </w:t>
      </w:r>
      <w:r w:rsidR="00923162">
        <w:t>N</w:t>
      </w:r>
      <w:r w:rsidR="00FD38C6">
        <w:t xml:space="preserve">on-confounding </w:t>
      </w:r>
      <w:r w:rsidR="00BA4210">
        <w:t xml:space="preserve">means </w:t>
      </w:r>
      <w:r w:rsidR="007B56AE">
        <w:rPr>
          <w:rFonts w:hint="eastAsia"/>
        </w:rPr>
        <w:t>a</w:t>
      </w:r>
      <w:r w:rsidR="007B56AE">
        <w:t>djust</w:t>
      </w:r>
      <w:r w:rsidR="00B43EFF">
        <w:t>ing covariate</w:t>
      </w:r>
      <w:r w:rsidR="001E55C8">
        <w:t>s</w:t>
      </w:r>
      <w:r w:rsidR="0015188E">
        <w:t xml:space="preserve"> </w:t>
      </w:r>
      <w:r w:rsidR="003F25DE">
        <w:t xml:space="preserve">will neither </w:t>
      </w:r>
      <w:r w:rsidR="00712DE2">
        <w:t xml:space="preserve">take </w:t>
      </w:r>
      <w:r w:rsidR="005D240D">
        <w:t xml:space="preserve">away </w:t>
      </w:r>
      <w:r w:rsidR="003F25DE">
        <w:t>genetic</w:t>
      </w:r>
      <w:r w:rsidR="00712DE2">
        <w:t>/environment</w:t>
      </w:r>
      <w:r w:rsidR="003F25DE">
        <w:t>al</w:t>
      </w:r>
      <w:r w:rsidR="00712DE2">
        <w:t xml:space="preserve"> effect on the phenotype, </w:t>
      </w:r>
      <w:r w:rsidR="00953D3E">
        <w:t xml:space="preserve">nor create spurious association </w:t>
      </w:r>
      <w:r w:rsidR="007810D1">
        <w:rPr>
          <w:rFonts w:hint="eastAsia"/>
        </w:rPr>
        <w:t>between</w:t>
      </w:r>
      <w:r w:rsidR="007810D1">
        <w:t xml:space="preserve"> </w:t>
      </w:r>
      <w:r w:rsidR="004F2943">
        <w:t>genotype/environment</w:t>
      </w:r>
      <w:r w:rsidR="005D240D">
        <w:t xml:space="preserve"> </w:t>
      </w:r>
      <w:r w:rsidR="00004ECF">
        <w:t xml:space="preserve">and </w:t>
      </w:r>
      <w:r w:rsidR="004F2943">
        <w:t xml:space="preserve">the </w:t>
      </w:r>
      <w:r w:rsidR="00004ECF">
        <w:t>phenotype</w:t>
      </w:r>
      <w:r w:rsidR="00E22AEE">
        <w:t xml:space="preserve">; being </w:t>
      </w:r>
      <w:r w:rsidR="00AC6AAC">
        <w:t xml:space="preserve">predictive means </w:t>
      </w:r>
      <w:r w:rsidR="004F2943">
        <w:t>after removing the covariate</w:t>
      </w:r>
      <w:r w:rsidR="003F25DE">
        <w:t>s</w:t>
      </w:r>
      <w:r w:rsidR="004F2943">
        <w:t xml:space="preserve"> effect, </w:t>
      </w:r>
      <w:r w:rsidR="00AC6AAC">
        <w:t xml:space="preserve">the </w:t>
      </w:r>
      <w:r w:rsidR="004F2943">
        <w:t xml:space="preserve">adjusted phenotype become </w:t>
      </w:r>
      <w:r w:rsidR="00203EEB">
        <w:t>close</w:t>
      </w:r>
      <w:r w:rsidR="004F2943">
        <w:t>r</w:t>
      </w:r>
      <w:r w:rsidR="00203EEB">
        <w:t xml:space="preserve"> to the combined effect of genetics and environments</w:t>
      </w:r>
      <w:r w:rsidR="005E6168">
        <w:t xml:space="preserve"> than the original phenotype</w:t>
      </w:r>
      <w:r w:rsidR="00424164">
        <w:t>.</w:t>
      </w:r>
      <w:r w:rsidR="006F378B">
        <w:t xml:space="preserve"> </w:t>
      </w:r>
      <w:r w:rsidR="00C420E5">
        <w:t>W</w:t>
      </w:r>
      <w:r w:rsidR="00E1074A">
        <w:t>e</w:t>
      </w:r>
      <w:r w:rsidR="00A15C4C">
        <w:t xml:space="preserve"> </w:t>
      </w:r>
      <w:r w:rsidR="00CF3E31">
        <w:t xml:space="preserve">recommend </w:t>
      </w:r>
      <w:r w:rsidR="00A15C4C">
        <w:t xml:space="preserve">age and </w:t>
      </w:r>
      <w:r w:rsidR="00BF3FCA">
        <w:t>age</w:t>
      </w:r>
      <w:r w:rsidR="00321B0E" w:rsidRPr="00321B0E">
        <w:rPr>
          <w:vertAlign w:val="superscript"/>
        </w:rPr>
        <w:t>2</w:t>
      </w:r>
      <w:r w:rsidR="00CF3E31">
        <w:t>,</w:t>
      </w:r>
      <w:r w:rsidR="00E04578">
        <w:t xml:space="preserve"> </w:t>
      </w:r>
      <w:r w:rsidR="00270B01">
        <w:t xml:space="preserve">or </w:t>
      </w:r>
      <w:r w:rsidR="00EC4391">
        <w:t xml:space="preserve">more than </w:t>
      </w:r>
      <w:r w:rsidR="00CF5892">
        <w:t>three</w:t>
      </w:r>
      <w:r w:rsidR="00EC4391">
        <w:t xml:space="preserve"> </w:t>
      </w:r>
      <w:r w:rsidR="00270B01">
        <w:t>age bins</w:t>
      </w:r>
      <w:r w:rsidR="00C420E5">
        <w:t xml:space="preserve"> </w:t>
      </w:r>
      <w:r w:rsidR="00EC4391">
        <w:t>(i.e., &lt;20, 20-40, 40</w:t>
      </w:r>
      <w:r w:rsidR="00CF5892">
        <w:t>-60, 60</w:t>
      </w:r>
      <w:r w:rsidR="00F22090">
        <w:t>+</w:t>
      </w:r>
      <w:r w:rsidR="00EC4391">
        <w:t xml:space="preserve">) </w:t>
      </w:r>
      <w:r w:rsidR="00612E44">
        <w:t>as</w:t>
      </w:r>
      <w:r w:rsidR="007274AF">
        <w:t xml:space="preserve"> </w:t>
      </w:r>
      <w:r w:rsidR="006F12C2">
        <w:t xml:space="preserve">the best of all </w:t>
      </w:r>
      <w:r w:rsidR="001509AD">
        <w:t>covariates</w:t>
      </w:r>
      <w:r w:rsidR="00496D7B">
        <w:t xml:space="preserve">, </w:t>
      </w:r>
      <w:r w:rsidR="00F22090">
        <w:t xml:space="preserve">for age </w:t>
      </w:r>
      <w:r w:rsidR="00496D7B">
        <w:t xml:space="preserve">is clearly unaffected by </w:t>
      </w:r>
      <w:r w:rsidR="00612E44">
        <w:t>genetics</w:t>
      </w:r>
      <w:r w:rsidR="00496D7B">
        <w:t xml:space="preserve"> </w:t>
      </w:r>
      <w:r w:rsidR="006E0E8B">
        <w:t xml:space="preserve">and environment </w:t>
      </w:r>
      <w:r w:rsidR="005C4D58">
        <w:t>but</w:t>
      </w:r>
      <w:r w:rsidR="00FE3BD8">
        <w:t xml:space="preserve"> </w:t>
      </w:r>
      <w:r w:rsidR="006E0E8B">
        <w:t xml:space="preserve">predictive of </w:t>
      </w:r>
      <w:r w:rsidR="005C4D58">
        <w:t xml:space="preserve">most </w:t>
      </w:r>
      <w:r w:rsidR="00BC5E57">
        <w:t>diseases</w:t>
      </w:r>
      <w:r w:rsidR="005F5FA9">
        <w:t xml:space="preserve">. </w:t>
      </w:r>
      <w:r w:rsidR="007B2353">
        <w:t xml:space="preserve">We also </w:t>
      </w:r>
      <w:r w:rsidR="00E94284">
        <w:t xml:space="preserve">included </w:t>
      </w:r>
      <w:r w:rsidR="005C4D58">
        <w:t xml:space="preserve">sex, </w:t>
      </w:r>
      <w:r w:rsidR="007B2353">
        <w:t>age</w:t>
      </w:r>
      <w:r w:rsidR="001509AD">
        <w:t xml:space="preserve"> </w:t>
      </w:r>
      <w:r w:rsidR="007E06F0">
        <w:rPr>
          <w:rFonts w:ascii="Calibri" w:hAnsi="Calibri" w:cs="Calibri"/>
        </w:rPr>
        <w:t>×</w:t>
      </w:r>
      <w:r w:rsidR="007B2353">
        <w:t xml:space="preserve"> sex</w:t>
      </w:r>
      <w:r w:rsidR="005C4D58">
        <w:t>,</w:t>
      </w:r>
      <w:r w:rsidR="007B2353">
        <w:t xml:space="preserve"> and age</w:t>
      </w:r>
      <w:r w:rsidR="003A1D8B" w:rsidRPr="003A1D8B">
        <w:rPr>
          <w:vertAlign w:val="superscript"/>
        </w:rPr>
        <w:t>2</w:t>
      </w:r>
      <w:r w:rsidR="007B2353">
        <w:t xml:space="preserve"> </w:t>
      </w:r>
      <w:r w:rsidR="003A1D8B">
        <w:rPr>
          <w:rFonts w:ascii="Calibri" w:hAnsi="Calibri" w:cs="Calibri"/>
        </w:rPr>
        <w:t>×</w:t>
      </w:r>
      <w:r w:rsidR="007B2353">
        <w:t xml:space="preserve"> sex as long as the disease </w:t>
      </w:r>
      <w:r w:rsidR="00E94284">
        <w:t>affect</w:t>
      </w:r>
      <w:r w:rsidR="00ED4F65">
        <w:t>s</w:t>
      </w:r>
      <w:r w:rsidR="00E94284">
        <w:t xml:space="preserve"> both sex and </w:t>
      </w:r>
      <w:r w:rsidR="00027D51">
        <w:t xml:space="preserve">the </w:t>
      </w:r>
      <w:r w:rsidR="00CF3E31">
        <w:t xml:space="preserve">analysis </w:t>
      </w:r>
      <w:r w:rsidR="00645DE0">
        <w:t>are</w:t>
      </w:r>
      <w:r w:rsidR="00027D51">
        <w:t xml:space="preserve"> limited to autosome</w:t>
      </w:r>
      <w:r w:rsidR="00A162D6">
        <w:t>s</w:t>
      </w:r>
      <w:r w:rsidR="00027D51">
        <w:t xml:space="preserve">. </w:t>
      </w:r>
      <w:r w:rsidR="00537903">
        <w:t xml:space="preserve">If we </w:t>
      </w:r>
      <w:r w:rsidR="00891DB0">
        <w:t xml:space="preserve">consider </w:t>
      </w:r>
      <w:r w:rsidR="00537903">
        <w:t xml:space="preserve">genetics </w:t>
      </w:r>
      <w:r w:rsidR="000958B7">
        <w:t>and environment</w:t>
      </w:r>
      <w:r w:rsidR="00D129E3">
        <w:t>s</w:t>
      </w:r>
      <w:r w:rsidR="000958B7">
        <w:t xml:space="preserve"> (i.e., pollution</w:t>
      </w:r>
      <w:r w:rsidR="00282ABB">
        <w:t xml:space="preserve"> and climate</w:t>
      </w:r>
      <w:r w:rsidR="000958B7">
        <w:t xml:space="preserve">) </w:t>
      </w:r>
      <w:r w:rsidR="00537903">
        <w:t>the precursor</w:t>
      </w:r>
      <w:r w:rsidR="00EE2770">
        <w:t>s</w:t>
      </w:r>
      <w:r w:rsidR="00537903">
        <w:t xml:space="preserve"> of all phenotypes, </w:t>
      </w:r>
      <w:r w:rsidR="00381C3E">
        <w:t>confounding</w:t>
      </w:r>
      <w:r w:rsidR="0087334C">
        <w:t xml:space="preserve"> predictor</w:t>
      </w:r>
      <w:r w:rsidR="006600BB">
        <w:t>s</w:t>
      </w:r>
      <w:r w:rsidR="00A15C4C">
        <w:t xml:space="preserve"> </w:t>
      </w:r>
      <w:r w:rsidR="006E4F3C">
        <w:t xml:space="preserve">are </w:t>
      </w:r>
      <w:r w:rsidR="00A96793">
        <w:t>either</w:t>
      </w:r>
      <w:r w:rsidR="002D273E">
        <w:t xml:space="preserve"> </w:t>
      </w:r>
      <w:r w:rsidR="00645DE0">
        <w:t xml:space="preserve">mediators </w:t>
      </w:r>
      <w:r w:rsidR="00E64B13">
        <w:t xml:space="preserve">or </w:t>
      </w:r>
      <w:r w:rsidR="00EB4B9A">
        <w:t xml:space="preserve">colliders </w:t>
      </w:r>
      <w:r w:rsidR="00E64B13">
        <w:t xml:space="preserve">linking </w:t>
      </w:r>
      <w:r w:rsidR="00F15BE6">
        <w:t xml:space="preserve">the </w:t>
      </w:r>
      <w:r w:rsidR="00EE2770">
        <w:t>precursors</w:t>
      </w:r>
      <w:r w:rsidR="00E64B13">
        <w:t xml:space="preserve"> </w:t>
      </w:r>
      <w:r w:rsidR="00B03E91">
        <w:t xml:space="preserve">and </w:t>
      </w:r>
      <w:r w:rsidR="00E64B13">
        <w:t xml:space="preserve">the </w:t>
      </w:r>
      <w:r w:rsidR="00561643">
        <w:t xml:space="preserve">outcomes, </w:t>
      </w:r>
      <w:r w:rsidR="00BA30CB">
        <w:t xml:space="preserve">adjusting </w:t>
      </w:r>
      <w:r w:rsidR="00EE2770">
        <w:t xml:space="preserve">of which </w:t>
      </w:r>
      <w:r w:rsidR="00D434D7">
        <w:t>either attenuate (</w:t>
      </w:r>
      <w:r w:rsidR="00CE78A1">
        <w:t xml:space="preserve">for mediators) or inflate (for colliders) the </w:t>
      </w:r>
      <w:r w:rsidR="00BA30CB">
        <w:t xml:space="preserve">genetic </w:t>
      </w:r>
      <w:r w:rsidR="00EE2770">
        <w:t xml:space="preserve">and environmental </w:t>
      </w:r>
      <w:r w:rsidR="00BA30CB">
        <w:t>effect</w:t>
      </w:r>
      <w:r w:rsidR="00CE78A1">
        <w:t>s</w:t>
      </w:r>
      <w:r w:rsidR="00D5749C">
        <w:t xml:space="preserve"> </w:t>
      </w:r>
      <w:r w:rsidR="00D5749C">
        <w:fldChar w:fldCharType="begin"/>
      </w:r>
      <w:r w:rsidR="00D5749C">
        <w:instrText xml:space="preserve"> ADDIN ZOTERO_ITEM CSL_CITATION {"citationID":"JSTBagOD","properties":{"formattedCitation":"(Hern\\uc0\\u225{}n et al., 2002)","plainCitation":"(Hernán et al., 2002)","noteIndex":0},"citationItems":[{"id":514,"uris":["http://zotero.org/users/3057349/items/4EZ3BCLD"],"uri":["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rsidR="00D5749C">
        <w:fldChar w:fldCharType="separate"/>
      </w:r>
      <w:r w:rsidR="00D5749C" w:rsidRPr="00D5749C">
        <w:rPr>
          <w:rFonts w:ascii="Calibri" w:cs="Calibri"/>
        </w:rPr>
        <w:t>(Hernán et al., 2002)</w:t>
      </w:r>
      <w:r w:rsidR="00D5749C">
        <w:fldChar w:fldCharType="end"/>
      </w:r>
      <w:r w:rsidR="00635313">
        <w:t>.</w:t>
      </w:r>
      <w:r w:rsidR="0087334C">
        <w:t xml:space="preserve"> </w:t>
      </w:r>
      <w:r w:rsidR="00086B76">
        <w:t xml:space="preserve">Some </w:t>
      </w:r>
      <w:r w:rsidR="00BC39DC">
        <w:t xml:space="preserve">confounding predictors are </w:t>
      </w:r>
      <w:r w:rsidR="00414FE4">
        <w:t xml:space="preserve">still useful, such as </w:t>
      </w:r>
      <w:r w:rsidR="00BC39DC">
        <w:t xml:space="preserve">genetic </w:t>
      </w:r>
      <w:r w:rsidR="00EA6637">
        <w:t>principal</w:t>
      </w:r>
      <w:r w:rsidR="00BC39DC">
        <w:t xml:space="preserve"> components</w:t>
      </w:r>
      <w:r w:rsidR="009D1DF5">
        <w:t xml:space="preserve">. Although the </w:t>
      </w:r>
      <w:r w:rsidR="009E1C3B">
        <w:t>components</w:t>
      </w:r>
      <w:r w:rsidR="009D1DF5">
        <w:t xml:space="preserve"> are weighted sum of </w:t>
      </w:r>
      <w:r w:rsidR="001773B9">
        <w:t xml:space="preserve">common </w:t>
      </w:r>
      <w:r w:rsidR="001F4381">
        <w:t xml:space="preserve">genome </w:t>
      </w:r>
      <w:r w:rsidR="009D1DF5">
        <w:t>variants</w:t>
      </w:r>
      <w:r w:rsidR="002360B8">
        <w:t xml:space="preserve">, </w:t>
      </w:r>
      <w:r w:rsidR="00EA6637">
        <w:t xml:space="preserve">the association between </w:t>
      </w:r>
      <w:r w:rsidR="001F4381">
        <w:t xml:space="preserve">the </w:t>
      </w:r>
      <w:r w:rsidR="009E1C3B">
        <w:t>component</w:t>
      </w:r>
      <w:r w:rsidR="00EA6637">
        <w:t xml:space="preserve"> and </w:t>
      </w:r>
      <w:r w:rsidR="001F4381">
        <w:t xml:space="preserve">a single </w:t>
      </w:r>
      <w:r w:rsidR="00EA6637">
        <w:t xml:space="preserve">variant </w:t>
      </w:r>
      <w:r w:rsidR="001F4381">
        <w:t>are</w:t>
      </w:r>
      <w:r w:rsidR="009E1C3B">
        <w:t xml:space="preserve"> </w:t>
      </w:r>
      <w:r w:rsidR="001F4381">
        <w:t>typically</w:t>
      </w:r>
      <w:r w:rsidR="00B06261">
        <w:t xml:space="preserve"> insignificant</w:t>
      </w:r>
      <w:r w:rsidR="009D1DF5">
        <w:t xml:space="preserve">. </w:t>
      </w:r>
      <w:r w:rsidR="00A01FF4">
        <w:t>O</w:t>
      </w:r>
      <w:r w:rsidR="003A3490">
        <w:t xml:space="preserve">pposing example </w:t>
      </w:r>
      <w:r w:rsidR="00A01FF4">
        <w:t>are</w:t>
      </w:r>
      <w:r w:rsidR="003A3490">
        <w:t xml:space="preserve"> b</w:t>
      </w:r>
      <w:r w:rsidR="00E95792">
        <w:t xml:space="preserve">ody mass index (BMI) </w:t>
      </w:r>
      <w:r w:rsidR="00A01FF4">
        <w:t xml:space="preserve">and social economic </w:t>
      </w:r>
      <w:r w:rsidR="00CC4DF2">
        <w:t xml:space="preserve">(SES) </w:t>
      </w:r>
      <w:r w:rsidR="00A01FF4">
        <w:t xml:space="preserve">variables (i.e., income and education) </w:t>
      </w:r>
      <w:r w:rsidR="00CC4DF2">
        <w:t>as</w:t>
      </w:r>
      <w:r w:rsidR="00E95792">
        <w:t xml:space="preserve"> </w:t>
      </w:r>
      <w:r w:rsidR="00CC4DF2">
        <w:t xml:space="preserve">adjusted </w:t>
      </w:r>
      <w:r w:rsidR="00E95792">
        <w:t>covariate</w:t>
      </w:r>
      <w:r w:rsidR="00CC4DF2">
        <w:t>s</w:t>
      </w:r>
      <w:r w:rsidR="00E95792">
        <w:t xml:space="preserve"> </w:t>
      </w:r>
      <w:r w:rsidR="00CC4DF2">
        <w:t xml:space="preserve">in </w:t>
      </w:r>
      <w:r w:rsidR="00E95792">
        <w:t>type 2 diabetes</w:t>
      </w:r>
      <w:r w:rsidR="00CC4DF2">
        <w:t xml:space="preserve"> (T2D) studies</w:t>
      </w:r>
      <w:r w:rsidR="00CD7E2E">
        <w:t xml:space="preserve">; BMI can be a mediator </w:t>
      </w:r>
      <w:r w:rsidR="000D669D">
        <w:t xml:space="preserve">and a collider, since </w:t>
      </w:r>
      <w:r w:rsidR="00B40947">
        <w:t xml:space="preserve">it </w:t>
      </w:r>
      <w:r w:rsidR="000D669D">
        <w:t xml:space="preserve">is </w:t>
      </w:r>
      <w:r w:rsidR="000D669D">
        <w:lastRenderedPageBreak/>
        <w:t xml:space="preserve">heritable and </w:t>
      </w:r>
      <w:r w:rsidR="006D7546">
        <w:t xml:space="preserve">an indicator of </w:t>
      </w:r>
      <w:r w:rsidR="00183BC3">
        <w:t>T2D</w:t>
      </w:r>
      <w:r w:rsidR="006D7546">
        <w:t xml:space="preserve"> risk, and </w:t>
      </w:r>
      <w:r w:rsidR="00E44563">
        <w:t xml:space="preserve">T2D </w:t>
      </w:r>
      <w:r w:rsidR="00B40947">
        <w:t xml:space="preserve">onset </w:t>
      </w:r>
      <w:r w:rsidR="00E44563">
        <w:t xml:space="preserve">can reversely affect BMI </w:t>
      </w:r>
      <w:r w:rsidR="00B40947">
        <w:t>through</w:t>
      </w:r>
      <w:r w:rsidR="00FE700C">
        <w:t xml:space="preserve"> changes in</w:t>
      </w:r>
      <w:r w:rsidR="00E44563">
        <w:t xml:space="preserve"> </w:t>
      </w:r>
      <w:r w:rsidR="00B40947">
        <w:t>lifestyle</w:t>
      </w:r>
      <w:r w:rsidR="00E44563">
        <w:t>.</w:t>
      </w:r>
      <w:r w:rsidR="00FE700C">
        <w:t xml:space="preserve"> </w:t>
      </w:r>
      <w:r w:rsidR="006D34B2">
        <w:t xml:space="preserve">We did not include BMI and SES in </w:t>
      </w:r>
      <w:r w:rsidR="00F46C26">
        <w:t xml:space="preserve">the </w:t>
      </w:r>
      <w:r w:rsidR="006D34B2">
        <w:t xml:space="preserve">VLA </w:t>
      </w:r>
      <w:r w:rsidR="00F46C26">
        <w:t>scan on the White British</w:t>
      </w:r>
      <w:r w:rsidR="00BF6F14">
        <w:t xml:space="preserve"> of UK Biobank</w:t>
      </w:r>
      <w:r w:rsidR="00F46C26">
        <w:t>.</w:t>
      </w:r>
    </w:p>
    <w:p w14:paraId="22D990CE" w14:textId="036197CC" w:rsidR="00D83580" w:rsidRDefault="00A238B7" w:rsidP="00BA2888">
      <w:r>
        <w:t>Since</w:t>
      </w:r>
      <w:r w:rsidR="00FB4089">
        <w:t xml:space="preserve"> </w:t>
      </w:r>
      <w:r w:rsidR="00265A60">
        <w:t xml:space="preserve">VLA </w:t>
      </w:r>
      <w:r w:rsidR="002D63DE">
        <w:t xml:space="preserve">is </w:t>
      </w:r>
      <w:r w:rsidR="00536FAA">
        <w:t xml:space="preserve">a GxE candidate </w:t>
      </w:r>
      <w:r w:rsidR="0054331D">
        <w:t>scanner</w:t>
      </w:r>
      <w:r w:rsidR="004054F8">
        <w:t xml:space="preserve"> </w:t>
      </w:r>
      <w:r w:rsidR="00536FAA">
        <w:t xml:space="preserve">for binary phenotype, </w:t>
      </w:r>
      <w:r w:rsidR="002B44AD">
        <w:t xml:space="preserve">we </w:t>
      </w:r>
      <w:r w:rsidR="00B969C2">
        <w:t xml:space="preserve">can </w:t>
      </w:r>
      <w:r w:rsidR="00536FAA">
        <w:t>analyze</w:t>
      </w:r>
      <w:r w:rsidR="002B44AD">
        <w:t xml:space="preserve"> </w:t>
      </w:r>
      <w:r w:rsidR="0002556D">
        <w:t xml:space="preserve">a </w:t>
      </w:r>
      <w:r w:rsidR="00826040">
        <w:t xml:space="preserve">large number of </w:t>
      </w:r>
      <w:r w:rsidR="00B95D68">
        <w:t xml:space="preserve">case / control </w:t>
      </w:r>
      <w:r w:rsidR="007C464B">
        <w:t xml:space="preserve">outcomes </w:t>
      </w:r>
      <w:r w:rsidR="00B969C2">
        <w:t xml:space="preserve">collected </w:t>
      </w:r>
      <w:r w:rsidR="00066C47">
        <w:t xml:space="preserve">in </w:t>
      </w:r>
      <w:r w:rsidR="00B969C2">
        <w:t>a</w:t>
      </w:r>
      <w:r w:rsidR="004054F8">
        <w:t xml:space="preserve"> </w:t>
      </w:r>
      <w:r w:rsidR="00960B2D">
        <w:t xml:space="preserve">sizable </w:t>
      </w:r>
      <w:r w:rsidR="004054F8">
        <w:t xml:space="preserve">cohort </w:t>
      </w:r>
      <w:r w:rsidR="007C464B">
        <w:t xml:space="preserve">such as UK </w:t>
      </w:r>
      <w:r w:rsidR="00DE2511">
        <w:t>Biobank and</w:t>
      </w:r>
      <w:r w:rsidR="004054F8">
        <w:t xml:space="preserve"> </w:t>
      </w:r>
      <w:r w:rsidR="007C464B">
        <w:t xml:space="preserve">archive </w:t>
      </w:r>
      <w:r w:rsidR="00826040">
        <w:t xml:space="preserve">the VLA statistics </w:t>
      </w:r>
      <w:r w:rsidR="005F035B">
        <w:t xml:space="preserve">as a reference for </w:t>
      </w:r>
      <w:r w:rsidR="00C100F8">
        <w:t xml:space="preserve">future </w:t>
      </w:r>
      <w:r w:rsidR="005430D6">
        <w:rPr>
          <w:rFonts w:hint="eastAsia"/>
        </w:rPr>
        <w:t>i</w:t>
      </w:r>
      <w:r w:rsidR="005430D6">
        <w:t xml:space="preserve">nterest </w:t>
      </w:r>
      <w:r w:rsidR="00C100F8">
        <w:t xml:space="preserve">in </w:t>
      </w:r>
      <w:r w:rsidR="007C464B">
        <w:t>environmental genetic effect</w:t>
      </w:r>
      <w:r w:rsidR="00B95D68">
        <w:t xml:space="preserve"> on health</w:t>
      </w:r>
      <w:r w:rsidR="00574E9C">
        <w:t xml:space="preserve">, which is the motivation behind the NIEHS hosting </w:t>
      </w:r>
      <w:r w:rsidR="00C87340">
        <w:t xml:space="preserve">the </w:t>
      </w:r>
      <w:r w:rsidR="00574E9C">
        <w:t>VLA-catalog</w:t>
      </w:r>
      <w:r w:rsidR="00C100F8">
        <w:t xml:space="preserve">. </w:t>
      </w:r>
      <w:r w:rsidR="007547E4">
        <w:t xml:space="preserve">When the phenotype is binary, </w:t>
      </w:r>
      <w:r w:rsidR="007E6CB5">
        <w:t xml:space="preserve">a </w:t>
      </w:r>
      <w:r w:rsidR="007547E4">
        <w:t>logit linked</w:t>
      </w:r>
      <w:r w:rsidR="007E6CB5">
        <w:t xml:space="preserve">, iteratively optimized </w:t>
      </w:r>
      <w:r w:rsidR="00343FBE">
        <w:t xml:space="preserve">binomial </w:t>
      </w:r>
      <w:r w:rsidR="001A175D">
        <w:t xml:space="preserve">linear </w:t>
      </w:r>
      <w:r w:rsidR="007547E4">
        <w:t xml:space="preserve">model </w:t>
      </w:r>
      <w:r w:rsidR="00B969C2">
        <w:t xml:space="preserve">is </w:t>
      </w:r>
      <w:r w:rsidR="00C85DF1">
        <w:t xml:space="preserve">the </w:t>
      </w:r>
      <w:r w:rsidR="007547E4">
        <w:t>typically cho</w:t>
      </w:r>
      <w:r w:rsidR="00C85DF1">
        <w:t>ice</w:t>
      </w:r>
      <w:r w:rsidR="007547E4">
        <w:t xml:space="preserve"> for association analysis</w:t>
      </w:r>
      <w:r w:rsidR="00527190">
        <w:t>,</w:t>
      </w:r>
      <w:r w:rsidR="0032136F">
        <w:t xml:space="preserve"> </w:t>
      </w:r>
      <w:r w:rsidR="003A3AC1">
        <w:t xml:space="preserve">due to the </w:t>
      </w:r>
      <w:r w:rsidR="00DE2C38">
        <w:t xml:space="preserve">befitting </w:t>
      </w:r>
      <w:r w:rsidR="00571F89">
        <w:t>interpreta</w:t>
      </w:r>
      <w:r w:rsidR="00DE2C38">
        <w:t xml:space="preserve">tion </w:t>
      </w:r>
      <w:r w:rsidR="00986545">
        <w:t>of odds ratio</w:t>
      </w:r>
      <w:r w:rsidR="00571F89">
        <w:t xml:space="preserve"> </w:t>
      </w:r>
      <w:r w:rsidR="007D6BBC">
        <w:t xml:space="preserve">per </w:t>
      </w:r>
      <w:r w:rsidR="006D7843">
        <w:t xml:space="preserve">additional </w:t>
      </w:r>
      <w:r w:rsidR="007D6BBC">
        <w:t>allele</w:t>
      </w:r>
      <w:r w:rsidR="00C035E6">
        <w:t xml:space="preserve"> </w:t>
      </w:r>
      <w:r w:rsidR="00C50CD0">
        <w:t xml:space="preserve">and </w:t>
      </w:r>
      <w:r w:rsidR="0098049B">
        <w:t xml:space="preserve">predicted </w:t>
      </w:r>
      <w:r w:rsidR="00F24B2B">
        <w:t>probability</w:t>
      </w:r>
      <w:r w:rsidR="0098049B">
        <w:t xml:space="preserve"> that never exceeds the range of phenotype </w:t>
      </w:r>
      <w:r w:rsidR="007C6BD5">
        <w:t>(i.e., 0=control, 1=case)</w:t>
      </w:r>
      <w:r w:rsidR="00D208F4">
        <w:t xml:space="preserve">. </w:t>
      </w:r>
      <w:r w:rsidR="005B620E">
        <w:t xml:space="preserve">However, the two stages of VLA adopted </w:t>
      </w:r>
      <w:r w:rsidR="00B55DC1">
        <w:t>plain linear model</w:t>
      </w:r>
      <w:r w:rsidR="00E57440">
        <w:t>s optimiz</w:t>
      </w:r>
      <w:r w:rsidR="004D479D">
        <w:t>able</w:t>
      </w:r>
      <w:r w:rsidR="00E57440">
        <w:t xml:space="preserve"> in close form</w:t>
      </w:r>
      <w:r w:rsidR="004D479D">
        <w:t xml:space="preserve"> (i.e., ordinary least square)</w:t>
      </w:r>
      <w:r w:rsidR="00B55DC1">
        <w:t>, because i</w:t>
      </w:r>
      <w:r w:rsidR="001D5247">
        <w:t xml:space="preserve">n our case, </w:t>
      </w:r>
      <w:r w:rsidR="00A4600E">
        <w:t xml:space="preserve">the priority is </w:t>
      </w:r>
      <w:r w:rsidR="001038E8">
        <w:t xml:space="preserve">not </w:t>
      </w:r>
      <w:r w:rsidR="00A21A6C">
        <w:t xml:space="preserve">the </w:t>
      </w:r>
      <w:r w:rsidR="001038E8">
        <w:t xml:space="preserve">interpretation of odds ratio </w:t>
      </w:r>
      <w:r w:rsidR="00337107">
        <w:t xml:space="preserve">and </w:t>
      </w:r>
      <w:r w:rsidR="001038E8">
        <w:t>predict</w:t>
      </w:r>
      <w:r w:rsidR="00D90AA1">
        <w:t>ed</w:t>
      </w:r>
      <w:r w:rsidR="001038E8">
        <w:t xml:space="preserve"> </w:t>
      </w:r>
      <w:r w:rsidR="00D90AA1">
        <w:t xml:space="preserve">binomial </w:t>
      </w:r>
      <w:r w:rsidR="0055155B">
        <w:t>probability but</w:t>
      </w:r>
      <w:r w:rsidR="001038E8">
        <w:t xml:space="preserve"> </w:t>
      </w:r>
      <w:r w:rsidR="00E57440">
        <w:t>qu</w:t>
      </w:r>
      <w:r w:rsidR="00805945">
        <w:t xml:space="preserve">ickly </w:t>
      </w:r>
      <w:r w:rsidR="00A4600E">
        <w:t>rank</w:t>
      </w:r>
      <w:r w:rsidR="0039305D">
        <w:t>ing</w:t>
      </w:r>
      <w:r w:rsidR="00A4600E">
        <w:t xml:space="preserve"> </w:t>
      </w:r>
      <w:r w:rsidR="00D407DF">
        <w:t xml:space="preserve">the </w:t>
      </w:r>
      <w:r w:rsidR="005B06AB">
        <w:t xml:space="preserve">variants </w:t>
      </w:r>
      <w:r w:rsidR="00D208F4">
        <w:t>the</w:t>
      </w:r>
      <w:r w:rsidR="00D407DF">
        <w:t>ir</w:t>
      </w:r>
      <w:r w:rsidR="00D208F4">
        <w:t xml:space="preserve"> </w:t>
      </w:r>
      <w:r w:rsidR="00650A3C">
        <w:t xml:space="preserve">potential </w:t>
      </w:r>
      <w:r w:rsidR="00805945">
        <w:t>in</w:t>
      </w:r>
      <w:r w:rsidR="005B06AB">
        <w:t xml:space="preserve"> </w:t>
      </w:r>
      <w:r w:rsidR="001310AF">
        <w:t xml:space="preserve">causing </w:t>
      </w:r>
      <w:r w:rsidR="005B06AB">
        <w:t>GxE</w:t>
      </w:r>
      <w:r w:rsidR="00B01F43">
        <w:t xml:space="preserve"> effect on the phenotype</w:t>
      </w:r>
      <w:r w:rsidR="0039305D">
        <w:t>.</w:t>
      </w:r>
      <w:r w:rsidR="00E05E02">
        <w:t xml:space="preserve"> </w:t>
      </w:r>
      <w:r w:rsidR="0055155B">
        <w:t xml:space="preserve">Besides, </w:t>
      </w:r>
      <w:r w:rsidR="00EE3DE7">
        <w:t>the</w:t>
      </w:r>
      <w:r w:rsidR="006D66C7">
        <w:t xml:space="preserve"> logit link </w:t>
      </w:r>
      <w:r w:rsidR="00CA3458">
        <w:t xml:space="preserve">function </w:t>
      </w:r>
      <w:r w:rsidR="00B06CBD">
        <w:t>f</w:t>
      </w:r>
      <w:r w:rsidR="00827D16">
        <w:t>(x) = [</w:t>
      </w:r>
      <w:r w:rsidR="00EE3DE7">
        <w:t>exp (</w:t>
      </w:r>
      <w:r w:rsidR="00827D16">
        <w:t>1 + x)]</w:t>
      </w:r>
      <w:r w:rsidR="00827D16" w:rsidRPr="00127BD3">
        <w:rPr>
          <w:vertAlign w:val="superscript"/>
        </w:rPr>
        <w:t>-1</w:t>
      </w:r>
      <w:r w:rsidR="00827D16">
        <w:t xml:space="preserve"> </w:t>
      </w:r>
      <w:r w:rsidR="006D66C7">
        <w:t xml:space="preserve">is </w:t>
      </w:r>
      <w:r w:rsidR="003B3D65">
        <w:t xml:space="preserve">monotonic and </w:t>
      </w:r>
      <w:r w:rsidR="006D66C7">
        <w:t>close</w:t>
      </w:r>
      <w:r w:rsidR="0096736A">
        <w:t xml:space="preserve">ly approximated by </w:t>
      </w:r>
      <w:r w:rsidR="003B3D65">
        <w:t xml:space="preserve">the trivial identity link </w:t>
      </w:r>
      <w:r w:rsidR="0039305D">
        <w:t xml:space="preserve">function </w:t>
      </w:r>
      <w:r w:rsidR="00127BD3">
        <w:t>f</w:t>
      </w:r>
      <w:r w:rsidR="00D54CEB">
        <w:t xml:space="preserve">(x) = x </w:t>
      </w:r>
      <w:r w:rsidR="003B3D65">
        <w:t>near</w:t>
      </w:r>
      <w:r w:rsidR="0039305D">
        <w:t xml:space="preserve"> x =</w:t>
      </w:r>
      <w:r w:rsidR="003B3D65">
        <w:t xml:space="preserve"> </w:t>
      </w:r>
      <w:r w:rsidR="0011169C">
        <w:t xml:space="preserve">0, </w:t>
      </w:r>
      <w:r w:rsidR="0055155B">
        <w:t xml:space="preserve">therefore, </w:t>
      </w:r>
      <w:r w:rsidR="00DC6928">
        <w:t>the</w:t>
      </w:r>
      <w:r w:rsidR="00770F0B">
        <w:t xml:space="preserve"> </w:t>
      </w:r>
      <w:r w:rsidR="001A38EA">
        <w:t xml:space="preserve">significance and </w:t>
      </w:r>
      <w:r w:rsidR="00E74F7E">
        <w:t xml:space="preserve">direction of </w:t>
      </w:r>
      <w:r w:rsidR="00774D7B">
        <w:t xml:space="preserve">variant </w:t>
      </w:r>
      <w:r w:rsidR="00E74F7E">
        <w:t xml:space="preserve">effect </w:t>
      </w:r>
      <w:r w:rsidR="001A38EA">
        <w:t>identified</w:t>
      </w:r>
      <w:r w:rsidR="00774D7B">
        <w:t xml:space="preserve"> </w:t>
      </w:r>
      <w:r w:rsidR="001A38EA">
        <w:t xml:space="preserve">by a </w:t>
      </w:r>
      <w:r w:rsidR="00774D7B">
        <w:t>lo</w:t>
      </w:r>
      <w:r w:rsidR="00880C9B">
        <w:t>gi</w:t>
      </w:r>
      <w:r w:rsidR="00774D7B">
        <w:t>t link</w:t>
      </w:r>
      <w:r w:rsidR="001A38EA">
        <w:t>ed</w:t>
      </w:r>
      <w:r w:rsidR="0012398D">
        <w:t xml:space="preserve"> </w:t>
      </w:r>
      <w:r w:rsidR="00343FBE">
        <w:t xml:space="preserve">binomial </w:t>
      </w:r>
      <w:r w:rsidR="00A539CA">
        <w:t xml:space="preserve">linear </w:t>
      </w:r>
      <w:r w:rsidR="001A38EA">
        <w:t xml:space="preserve">model, is also </w:t>
      </w:r>
      <w:r w:rsidR="002064FC">
        <w:t xml:space="preserve">recognizable by </w:t>
      </w:r>
      <w:r w:rsidR="0055155B">
        <w:t>a plain</w:t>
      </w:r>
      <w:r w:rsidR="002064FC">
        <w:t xml:space="preserve"> linear model.</w:t>
      </w:r>
      <w:r w:rsidR="00D90AA1">
        <w:t xml:space="preserve"> </w:t>
      </w:r>
      <w:r w:rsidR="003660D8">
        <w:t xml:space="preserve">As a result, the </w:t>
      </w:r>
      <w:r w:rsidR="00A05A49">
        <w:t xml:space="preserve">simplicity of </w:t>
      </w:r>
      <w:r w:rsidR="003660D8">
        <w:t xml:space="preserve">VLA </w:t>
      </w:r>
      <w:r w:rsidR="00A05A49">
        <w:t>allows</w:t>
      </w:r>
      <w:r w:rsidR="003660D8">
        <w:t xml:space="preserve"> </w:t>
      </w:r>
      <w:r w:rsidR="00E92400">
        <w:t xml:space="preserve">rapid </w:t>
      </w:r>
      <w:r w:rsidR="003660D8">
        <w:t>rank</w:t>
      </w:r>
      <w:r w:rsidR="00A05A49">
        <w:t>ing</w:t>
      </w:r>
      <w:r w:rsidR="003660D8">
        <w:t xml:space="preserve"> </w:t>
      </w:r>
      <w:r w:rsidR="00E92400">
        <w:t xml:space="preserve">of </w:t>
      </w:r>
      <w:r w:rsidR="00365D5C">
        <w:t xml:space="preserve">the variants </w:t>
      </w:r>
      <w:r w:rsidR="00EB0731">
        <w:t xml:space="preserve">for multiple phenotypes </w:t>
      </w:r>
      <w:r w:rsidR="002C1764">
        <w:t xml:space="preserve">amass, </w:t>
      </w:r>
      <w:r w:rsidR="00AB6BC5">
        <w:t xml:space="preserve">facilitating the </w:t>
      </w:r>
      <w:r w:rsidR="002C1764">
        <w:t xml:space="preserve">creation of </w:t>
      </w:r>
      <w:r w:rsidR="0097481B">
        <w:t xml:space="preserve">VLA-catalog </w:t>
      </w:r>
      <w:r w:rsidR="002C1764">
        <w:t xml:space="preserve">based on the </w:t>
      </w:r>
      <w:r w:rsidR="00C61092">
        <w:t xml:space="preserve">rich </w:t>
      </w:r>
      <w:r w:rsidR="00AB6BC5">
        <w:t xml:space="preserve">phenome </w:t>
      </w:r>
      <w:r w:rsidR="00DC5962">
        <w:t>(</w:t>
      </w:r>
      <w:r w:rsidR="00FB02C9">
        <w:t xml:space="preserve">3,237 phenotype, </w:t>
      </w:r>
      <w:r w:rsidR="00DC5962">
        <w:t xml:space="preserve">of which </w:t>
      </w:r>
      <w:r w:rsidR="00DC5962" w:rsidRPr="00DC5962">
        <w:t xml:space="preserve">1,693 </w:t>
      </w:r>
      <w:r w:rsidR="00DC5962">
        <w:t>are binary)</w:t>
      </w:r>
      <w:r w:rsidR="00C61092">
        <w:t xml:space="preserve"> and genome data from </w:t>
      </w:r>
      <w:r w:rsidR="00EA24C4">
        <w:t xml:space="preserve">the </w:t>
      </w:r>
      <w:r w:rsidR="00C61092">
        <w:t>UK</w:t>
      </w:r>
      <w:r w:rsidR="00E230CE">
        <w:t xml:space="preserve"> Biobank</w:t>
      </w:r>
      <w:r w:rsidR="00C61092">
        <w:t>.</w:t>
      </w:r>
    </w:p>
    <w:p w14:paraId="520923E2" w14:textId="2C18DFC6" w:rsidR="0043716F" w:rsidRDefault="001A4C0C" w:rsidP="00BA2888">
      <w:r>
        <w:t xml:space="preserve">Although </w:t>
      </w:r>
      <w:r w:rsidR="00561DB8">
        <w:t xml:space="preserve">the </w:t>
      </w:r>
      <w:r w:rsidR="003838BB">
        <w:t xml:space="preserve">use of </w:t>
      </w:r>
      <w:r>
        <w:t xml:space="preserve">VLA </w:t>
      </w:r>
      <w:r w:rsidR="003838BB">
        <w:t xml:space="preserve">and VLA-catalog </w:t>
      </w:r>
      <w:r w:rsidR="00561DB8">
        <w:t xml:space="preserve">and </w:t>
      </w:r>
      <w:r>
        <w:t xml:space="preserve">has </w:t>
      </w:r>
      <w:r w:rsidR="00F6777F">
        <w:t>selected</w:t>
      </w:r>
      <w:r>
        <w:t xml:space="preserve"> </w:t>
      </w:r>
      <w:r w:rsidR="00446971">
        <w:t xml:space="preserve">candidate </w:t>
      </w:r>
      <w:r w:rsidR="008C65DE">
        <w:t xml:space="preserve">variants leading to </w:t>
      </w:r>
      <w:r>
        <w:t xml:space="preserve">meaningful </w:t>
      </w:r>
      <w:r w:rsidR="008C65DE">
        <w:t xml:space="preserve">interaction between </w:t>
      </w:r>
      <w:r w:rsidR="002B5942">
        <w:t>gene</w:t>
      </w:r>
      <w:r w:rsidR="008C65DE">
        <w:t>s</w:t>
      </w:r>
      <w:r w:rsidR="002B5942">
        <w:t xml:space="preserve"> </w:t>
      </w:r>
      <w:r w:rsidR="008C65DE">
        <w:t>and</w:t>
      </w:r>
      <w:r w:rsidR="00561DB8">
        <w:t xml:space="preserve"> actionable environmental exposure</w:t>
      </w:r>
      <w:r w:rsidR="008C65DE">
        <w:t>s</w:t>
      </w:r>
      <w:r w:rsidR="00561DB8">
        <w:t xml:space="preserve">, </w:t>
      </w:r>
      <w:r w:rsidR="00446971">
        <w:t xml:space="preserve">we see the type </w:t>
      </w:r>
      <w:r w:rsidR="008C65DE">
        <w:t>1 error</w:t>
      </w:r>
      <w:r w:rsidR="008545B7">
        <w:t xml:space="preserve">s are still inflated </w:t>
      </w:r>
      <w:r w:rsidR="009F3278">
        <w:t>w</w:t>
      </w:r>
      <w:r w:rsidR="008545B7">
        <w:t xml:space="preserve">hen </w:t>
      </w:r>
      <w:r w:rsidR="008730F2">
        <w:t xml:space="preserve">simulated </w:t>
      </w:r>
      <w:r w:rsidR="008545B7">
        <w:t xml:space="preserve">ratio between </w:t>
      </w:r>
      <w:r w:rsidR="008537CA">
        <w:t xml:space="preserve">cases and control are highly imbalanced and the </w:t>
      </w:r>
      <w:r w:rsidR="00290F44">
        <w:t xml:space="preserve">allele </w:t>
      </w:r>
      <w:r w:rsidR="008537CA">
        <w:t xml:space="preserve">effect </w:t>
      </w:r>
      <w:r w:rsidR="00290F44">
        <w:t xml:space="preserve">on the phenotypic mean </w:t>
      </w:r>
      <w:r w:rsidR="009C5AB9">
        <w:t xml:space="preserve">were </w:t>
      </w:r>
      <w:r w:rsidR="00290F44">
        <w:t>kep</w:t>
      </w:r>
      <w:r w:rsidR="000E3D98">
        <w:t>t</w:t>
      </w:r>
      <w:r w:rsidR="00290F44">
        <w:t xml:space="preserve"> </w:t>
      </w:r>
      <w:r w:rsidR="009C5AB9">
        <w:t>large</w:t>
      </w:r>
      <w:r w:rsidR="005B255E">
        <w:t>. In this case,</w:t>
      </w:r>
      <w:r w:rsidR="005E45A7">
        <w:t xml:space="preserve"> </w:t>
      </w:r>
      <w:r w:rsidR="00B812D6">
        <w:t>the behavior of VLA</w:t>
      </w:r>
      <w:r w:rsidR="00F9646D">
        <w:t xml:space="preserve"> </w:t>
      </w:r>
      <w:r w:rsidR="00B812D6">
        <w:t xml:space="preserve">statistics </w:t>
      </w:r>
      <w:r w:rsidR="008730F2">
        <w:t>gr</w:t>
      </w:r>
      <w:r w:rsidR="00F9646D">
        <w:t>ew similar to a GWA</w:t>
      </w:r>
      <w:r w:rsidR="00095BD3">
        <w:t>S</w:t>
      </w:r>
      <w:r w:rsidR="00F9646D">
        <w:t xml:space="preserve"> statistics</w:t>
      </w:r>
      <w:r w:rsidR="00116BB6">
        <w:t xml:space="preserve">, that is, </w:t>
      </w:r>
      <w:r w:rsidR="000B553B">
        <w:t xml:space="preserve">the </w:t>
      </w:r>
      <w:r w:rsidR="00116BB6">
        <w:t>effect</w:t>
      </w:r>
      <w:r w:rsidR="00F9646D">
        <w:t>s</w:t>
      </w:r>
      <w:r w:rsidR="00116BB6">
        <w:t xml:space="preserve"> on phenotypic mean </w:t>
      </w:r>
      <w:r w:rsidR="00F9646D">
        <w:t xml:space="preserve">become indistinguishable from </w:t>
      </w:r>
      <w:r w:rsidR="001453BC">
        <w:t xml:space="preserve">the </w:t>
      </w:r>
      <w:r w:rsidR="00517198">
        <w:t>effect</w:t>
      </w:r>
      <w:r w:rsidR="00F9646D">
        <w:t>s</w:t>
      </w:r>
      <w:r w:rsidR="00517198">
        <w:t xml:space="preserve"> on phenotypic variance</w:t>
      </w:r>
      <w:r w:rsidR="00697A42">
        <w:t xml:space="preserve">, </w:t>
      </w:r>
      <w:r w:rsidR="009F7378">
        <w:t>caus</w:t>
      </w:r>
      <w:r w:rsidR="003A193F">
        <w:t>ing</w:t>
      </w:r>
      <w:r w:rsidR="009F7378">
        <w:t xml:space="preserve"> VLA to identify </w:t>
      </w:r>
      <w:r w:rsidR="00697A42">
        <w:t>variant</w:t>
      </w:r>
      <w:r w:rsidR="003A193F">
        <w:t>s</w:t>
      </w:r>
      <w:r w:rsidR="00697A42">
        <w:t xml:space="preserve"> </w:t>
      </w:r>
      <w:r w:rsidR="009F7378">
        <w:t xml:space="preserve">not </w:t>
      </w:r>
      <w:r w:rsidR="00697A42">
        <w:t>involved a GxE</w:t>
      </w:r>
      <w:r w:rsidR="009F7378">
        <w:t xml:space="preserve"> as </w:t>
      </w:r>
      <w:r w:rsidR="003A193F">
        <w:t>variance loci.</w:t>
      </w:r>
      <w:r w:rsidR="003C1A55">
        <w:t xml:space="preserve"> In </w:t>
      </w:r>
      <w:r w:rsidR="008C7DC0">
        <w:t xml:space="preserve">real </w:t>
      </w:r>
      <w:r w:rsidR="003C1A55">
        <w:t>practices</w:t>
      </w:r>
      <w:r w:rsidR="001453BC">
        <w:t xml:space="preserve"> however</w:t>
      </w:r>
      <w:r w:rsidR="003C1A55">
        <w:t xml:space="preserve">, this issue is mitigated by the fact that </w:t>
      </w:r>
      <w:r w:rsidR="001A0945">
        <w:t xml:space="preserve">for </w:t>
      </w:r>
      <w:r w:rsidR="003C1A55">
        <w:t>complex disease</w:t>
      </w:r>
      <w:r w:rsidR="00E51D77">
        <w:t>s like T2D and CAD</w:t>
      </w:r>
      <w:r w:rsidR="001A0945">
        <w:t>,</w:t>
      </w:r>
      <w:r w:rsidR="00CF4FA7">
        <w:t xml:space="preserve"> </w:t>
      </w:r>
      <w:r w:rsidR="001A0945">
        <w:t xml:space="preserve">there are little to </w:t>
      </w:r>
      <w:r w:rsidR="0015399F">
        <w:t xml:space="preserve">no </w:t>
      </w:r>
      <w:r w:rsidR="00592A15">
        <w:t xml:space="preserve">variants </w:t>
      </w:r>
      <w:r w:rsidR="00CC692B">
        <w:t>exert</w:t>
      </w:r>
      <w:r w:rsidR="00CF4FA7">
        <w:t>ing</w:t>
      </w:r>
      <w:r w:rsidR="00CC692B">
        <w:t xml:space="preserve"> </w:t>
      </w:r>
      <w:r w:rsidR="00DD7E31">
        <w:t xml:space="preserve">clinically </w:t>
      </w:r>
      <w:r w:rsidR="001A0945">
        <w:t>noticeable</w:t>
      </w:r>
      <w:r w:rsidR="00DD7E31">
        <w:t xml:space="preserve"> marginal effect, but </w:t>
      </w:r>
      <w:r w:rsidR="00F6120B">
        <w:t xml:space="preserve">tens of </w:t>
      </w:r>
      <w:r w:rsidR="00DD7E31">
        <w:t xml:space="preserve">thousands </w:t>
      </w:r>
      <w:r w:rsidR="00F6120B">
        <w:t xml:space="preserve">clinically </w:t>
      </w:r>
      <w:r w:rsidR="00592A15">
        <w:t xml:space="preserve">weak but statistically significant </w:t>
      </w:r>
      <w:r w:rsidR="00CC692B">
        <w:t>variants.</w:t>
      </w:r>
      <w:r w:rsidR="008C7DC0">
        <w:t xml:space="preserve"> </w:t>
      </w:r>
      <w:r w:rsidR="00B43878">
        <w:t>To see this phenomenon</w:t>
      </w:r>
      <w:r w:rsidR="00A81203">
        <w:t xml:space="preserve">, </w:t>
      </w:r>
      <w:r w:rsidR="00930E5E">
        <w:t xml:space="preserve">we </w:t>
      </w:r>
      <w:r w:rsidR="001A7E92">
        <w:t xml:space="preserve">select the top 1% </w:t>
      </w:r>
      <w:r w:rsidR="0085034C">
        <w:t xml:space="preserve">most significant autosome </w:t>
      </w:r>
      <w:r w:rsidR="001A7E92">
        <w:t xml:space="preserve">variants </w:t>
      </w:r>
      <w:r w:rsidR="003633AC">
        <w:t xml:space="preserve">by GWAS </w:t>
      </w:r>
      <w:r w:rsidR="001A7E92">
        <w:t>(p-value &lt; 0.01</w:t>
      </w:r>
      <w:r w:rsidR="00C7199F">
        <w:t>) and</w:t>
      </w:r>
      <w:r w:rsidR="003633AC">
        <w:t xml:space="preserve"> inspect</w:t>
      </w:r>
      <w:r w:rsidR="00930E5E">
        <w:t xml:space="preserve"> the </w:t>
      </w:r>
      <w:r w:rsidR="003C716B">
        <w:t xml:space="preserve">correlation between </w:t>
      </w:r>
      <w:r w:rsidR="00FF311E">
        <w:t xml:space="preserve">the p-values </w:t>
      </w:r>
      <w:r w:rsidR="00C7199F">
        <w:t>given</w:t>
      </w:r>
      <w:r w:rsidR="00FF311E">
        <w:t xml:space="preserve"> </w:t>
      </w:r>
      <w:r w:rsidR="00C7199F">
        <w:t xml:space="preserve">by </w:t>
      </w:r>
      <w:r w:rsidR="00BF0EAC">
        <w:t>GWAS</w:t>
      </w:r>
      <w:r w:rsidR="00930E5E">
        <w:t xml:space="preserve">, </w:t>
      </w:r>
      <w:r w:rsidR="00EE25CC">
        <w:t>VLA</w:t>
      </w:r>
      <w:r w:rsidR="00930E5E">
        <w:t xml:space="preserve">, and </w:t>
      </w:r>
      <w:r w:rsidR="003F7F46">
        <w:t xml:space="preserve">additive </w:t>
      </w:r>
      <w:r w:rsidR="001F4E9F">
        <w:t>vQTL</w:t>
      </w:r>
      <w:r w:rsidR="00FF311E">
        <w:t xml:space="preserve"> </w:t>
      </w:r>
      <w:r w:rsidR="0031134A">
        <w:t xml:space="preserve">analysis </w:t>
      </w:r>
      <w:r w:rsidR="00FF311E">
        <w:t xml:space="preserve">(despite </w:t>
      </w:r>
      <w:r w:rsidR="001F4E9F">
        <w:t>vQTL</w:t>
      </w:r>
      <w:r w:rsidR="0031134A">
        <w:t>s</w:t>
      </w:r>
      <w:r w:rsidR="00FF311E">
        <w:t xml:space="preserve"> </w:t>
      </w:r>
      <w:r w:rsidR="0031134A">
        <w:t>are</w:t>
      </w:r>
      <w:r w:rsidR="00FF311E">
        <w:t xml:space="preserve"> meant for quantitative phenotypes</w:t>
      </w:r>
      <w:r w:rsidR="00C7199F">
        <w:t xml:space="preserve"> only</w:t>
      </w:r>
      <w:r w:rsidR="00FF311E">
        <w:t>)</w:t>
      </w:r>
      <w:r w:rsidR="001A7E92">
        <w:t>. F</w:t>
      </w:r>
      <w:r w:rsidR="00A57B6E">
        <w:t>or T2D</w:t>
      </w:r>
      <w:r w:rsidR="00B53CA6">
        <w:t xml:space="preserve"> among the </w:t>
      </w:r>
      <w:r w:rsidR="0031134A">
        <w:t xml:space="preserve">White </w:t>
      </w:r>
      <w:r w:rsidR="00B53CA6">
        <w:t>British</w:t>
      </w:r>
      <w:r w:rsidR="0031134A">
        <w:t xml:space="preserve"> in UK Biobank</w:t>
      </w:r>
      <w:r w:rsidR="001A7E92">
        <w:t xml:space="preserve">, the correlation </w:t>
      </w:r>
      <w:r w:rsidR="004C763D">
        <w:t>is near</w:t>
      </w:r>
      <w:r w:rsidR="0031134A">
        <w:t>ly</w:t>
      </w:r>
      <w:r w:rsidR="004C763D">
        <w:t xml:space="preserve"> 0 </w:t>
      </w:r>
      <w:r w:rsidR="001A7E92">
        <w:t>between GWAS and VLA</w:t>
      </w:r>
      <w:r w:rsidR="00E6114D">
        <w:t xml:space="preserve">, </w:t>
      </w:r>
      <w:r w:rsidR="0085034C">
        <w:t>but 0.7</w:t>
      </w:r>
      <w:r w:rsidR="00C7199F">
        <w:t>9</w:t>
      </w:r>
      <w:r w:rsidR="0085034C">
        <w:t xml:space="preserve"> </w:t>
      </w:r>
      <w:r w:rsidR="00E6114D">
        <w:t xml:space="preserve">between </w:t>
      </w:r>
      <w:r w:rsidR="00D9720F">
        <w:t xml:space="preserve">GWA and </w:t>
      </w:r>
      <w:r w:rsidR="005E03BD">
        <w:t>vQTL</w:t>
      </w:r>
      <w:r w:rsidR="001547B8">
        <w:t xml:space="preserve"> analysis</w:t>
      </w:r>
      <w:r w:rsidR="00D34BE8">
        <w:t>;</w:t>
      </w:r>
      <w:r w:rsidR="00AB67F3">
        <w:t xml:space="preserve"> </w:t>
      </w:r>
      <w:r w:rsidR="00D34BE8">
        <w:t>f</w:t>
      </w:r>
      <w:r w:rsidR="00BE515C">
        <w:t>or CAD</w:t>
      </w:r>
      <w:r w:rsidR="00593C38">
        <w:t xml:space="preserve">, </w:t>
      </w:r>
      <w:r w:rsidR="00BE515C">
        <w:t>the correlation</w:t>
      </w:r>
      <w:r w:rsidR="00DD1000">
        <w:t xml:space="preserve"> is </w:t>
      </w:r>
      <w:r w:rsidR="001547B8">
        <w:t>again nearly</w:t>
      </w:r>
      <w:r w:rsidR="004C763D">
        <w:t xml:space="preserve"> </w:t>
      </w:r>
      <w:r w:rsidR="00BE515C">
        <w:t>0</w:t>
      </w:r>
      <w:r w:rsidR="00DD1000">
        <w:t xml:space="preserve"> between GWAS </w:t>
      </w:r>
      <w:r w:rsidR="000F5805">
        <w:t xml:space="preserve">and VLA, </w:t>
      </w:r>
      <w:r w:rsidR="00560C54">
        <w:t xml:space="preserve">but </w:t>
      </w:r>
      <w:r w:rsidR="00BE515C">
        <w:t>0.8</w:t>
      </w:r>
      <w:r w:rsidR="005E03BD">
        <w:t>5</w:t>
      </w:r>
      <w:r w:rsidR="000F5805">
        <w:t xml:space="preserve"> between GWAS and vQTL</w:t>
      </w:r>
      <w:r w:rsidR="001547B8">
        <w:t xml:space="preserve"> analysis</w:t>
      </w:r>
      <w:r w:rsidR="00BE515C">
        <w:t xml:space="preserve">. </w:t>
      </w:r>
      <w:r w:rsidR="00B34A83">
        <w:t>The</w:t>
      </w:r>
      <w:r w:rsidR="00DD1000">
        <w:t xml:space="preserve"> </w:t>
      </w:r>
      <w:r w:rsidR="000B455A">
        <w:t>unrelatedness</w:t>
      </w:r>
      <w:r w:rsidR="00DD1000">
        <w:t xml:space="preserve"> between GWAS and VLA </w:t>
      </w:r>
      <w:r w:rsidR="00E61C74">
        <w:t xml:space="preserve">statistics </w:t>
      </w:r>
      <w:r w:rsidR="00E6114D">
        <w:t xml:space="preserve">means </w:t>
      </w:r>
      <w:r w:rsidR="00DD1000">
        <w:t xml:space="preserve">the later </w:t>
      </w:r>
      <w:r w:rsidR="006C7766">
        <w:t xml:space="preserve">ranks </w:t>
      </w:r>
      <w:r w:rsidR="0091218E">
        <w:t xml:space="preserve">the </w:t>
      </w:r>
      <w:r w:rsidR="00FA2D72">
        <w:t>varian</w:t>
      </w:r>
      <w:r w:rsidR="003C745A">
        <w:t>t</w:t>
      </w:r>
      <w:r w:rsidR="0091218E">
        <w:t>s</w:t>
      </w:r>
      <w:r w:rsidR="006C7766">
        <w:t xml:space="preserve"> </w:t>
      </w:r>
      <w:r w:rsidR="00550CED">
        <w:t xml:space="preserve">quite </w:t>
      </w:r>
      <w:r w:rsidR="006C7766">
        <w:t xml:space="preserve">differently from </w:t>
      </w:r>
      <w:r w:rsidR="00DD1000">
        <w:t>the former</w:t>
      </w:r>
      <w:r w:rsidR="00E61C74">
        <w:t xml:space="preserve">, </w:t>
      </w:r>
      <w:r w:rsidR="000B455A">
        <w:t xml:space="preserve">thus </w:t>
      </w:r>
      <w:r w:rsidR="00E61C74">
        <w:t xml:space="preserve">offering </w:t>
      </w:r>
      <w:r w:rsidR="000556F9">
        <w:t>a</w:t>
      </w:r>
      <w:r w:rsidR="00E61C74">
        <w:t xml:space="preserve"> unique perspective </w:t>
      </w:r>
      <w:r w:rsidR="000556F9">
        <w:t xml:space="preserve">in selecting </w:t>
      </w:r>
      <w:r w:rsidR="00E61C74">
        <w:t>GxE candidate</w:t>
      </w:r>
      <w:r w:rsidR="000556F9">
        <w:t>s</w:t>
      </w:r>
      <w:r w:rsidR="00E61C74">
        <w:t>.</w:t>
      </w:r>
      <w:r w:rsidR="00DD1000">
        <w:t xml:space="preserve"> </w:t>
      </w:r>
      <w:r w:rsidR="000556F9">
        <w:t>C</w:t>
      </w:r>
      <w:r w:rsidR="00DD1000">
        <w:t xml:space="preserve">onversely, the high correlation between GWAS and vQTL </w:t>
      </w:r>
      <w:r w:rsidR="00E604F4">
        <w:t xml:space="preserve">statistics </w:t>
      </w:r>
      <w:r w:rsidR="000C3031">
        <w:t>mean</w:t>
      </w:r>
      <w:r w:rsidR="000556F9">
        <w:t>s</w:t>
      </w:r>
      <w:r w:rsidR="000C3031">
        <w:t xml:space="preserve"> the </w:t>
      </w:r>
      <w:proofErr w:type="spellStart"/>
      <w:r w:rsidR="000C3031">
        <w:t>later</w:t>
      </w:r>
      <w:proofErr w:type="spellEnd"/>
      <w:r w:rsidR="000C3031">
        <w:t xml:space="preserve"> </w:t>
      </w:r>
      <w:r w:rsidR="000B455A">
        <w:t>is</w:t>
      </w:r>
      <w:r w:rsidR="00E604F4">
        <w:t xml:space="preserve"> redundant </w:t>
      </w:r>
      <w:r w:rsidR="008660FD">
        <w:t xml:space="preserve">facing a binary </w:t>
      </w:r>
      <w:r w:rsidR="00E604F4">
        <w:t xml:space="preserve">phenotype. </w:t>
      </w:r>
      <w:r w:rsidR="00274A91">
        <w:t xml:space="preserve">If we check </w:t>
      </w:r>
      <w:r w:rsidR="008660FD">
        <w:t xml:space="preserve">one of the </w:t>
      </w:r>
      <w:r w:rsidR="00191B66">
        <w:t>quantitative phenotype</w:t>
      </w:r>
      <w:r w:rsidR="008660FD">
        <w:t>s</w:t>
      </w:r>
      <w:r w:rsidR="00191B66">
        <w:t xml:space="preserve"> </w:t>
      </w:r>
      <w:r w:rsidR="00274A91">
        <w:t>instead</w:t>
      </w:r>
      <w:r w:rsidR="00B74223">
        <w:t>, such as BMI</w:t>
      </w:r>
      <w:r w:rsidR="00274A91">
        <w:t xml:space="preserve">, </w:t>
      </w:r>
      <w:r w:rsidR="00A6527C">
        <w:t xml:space="preserve">the </w:t>
      </w:r>
      <w:r w:rsidR="00A03962">
        <w:t>correlation</w:t>
      </w:r>
      <w:r w:rsidR="00A6527C">
        <w:t xml:space="preserve"> is still 0 </w:t>
      </w:r>
      <w:r w:rsidR="00A03962">
        <w:t>between GWAS and VLA</w:t>
      </w:r>
      <w:r w:rsidR="00A6527C">
        <w:t xml:space="preserve">, </w:t>
      </w:r>
      <w:r w:rsidR="00560C54">
        <w:t xml:space="preserve">and </w:t>
      </w:r>
      <w:r w:rsidR="00965376">
        <w:t xml:space="preserve">one between GWAS and vQTL </w:t>
      </w:r>
      <w:r w:rsidR="00560C54">
        <w:t xml:space="preserve">analysis </w:t>
      </w:r>
      <w:r w:rsidR="00965376">
        <w:t xml:space="preserve">is </w:t>
      </w:r>
      <w:r w:rsidR="00CD112F">
        <w:t>now</w:t>
      </w:r>
      <w:r w:rsidR="00965376">
        <w:t xml:space="preserve"> as low as 0.04, </w:t>
      </w:r>
      <w:r w:rsidR="00D86919">
        <w:t>reflecting the fact</w:t>
      </w:r>
      <w:r w:rsidR="00CD112F">
        <w:t xml:space="preserve"> that</w:t>
      </w:r>
      <w:r w:rsidR="00381934">
        <w:t xml:space="preserve"> vQTL </w:t>
      </w:r>
      <w:r w:rsidR="00D86919">
        <w:t>analysis</w:t>
      </w:r>
      <w:r w:rsidR="00381934">
        <w:t xml:space="preserve"> are </w:t>
      </w:r>
      <w:r w:rsidR="00D86919">
        <w:t>strictly limited</w:t>
      </w:r>
      <w:r w:rsidR="00381934">
        <w:t xml:space="preserve"> </w:t>
      </w:r>
      <w:r w:rsidR="00D86919">
        <w:t>to</w:t>
      </w:r>
      <w:r w:rsidR="00381934">
        <w:t xml:space="preserve"> quantitative traits only</w:t>
      </w:r>
      <w:r w:rsidR="00E9796D">
        <w:t>.</w:t>
      </w:r>
      <w:r w:rsidR="00A82047">
        <w:t xml:space="preserve"> </w:t>
      </w:r>
      <w:r w:rsidR="00E9796D">
        <w:t>A</w:t>
      </w:r>
      <w:r w:rsidR="00A82047">
        <w:t xml:space="preserve">s a </w:t>
      </w:r>
      <w:r w:rsidR="003A52B1">
        <w:t>matter of fact</w:t>
      </w:r>
      <w:r w:rsidR="00A82047">
        <w:t xml:space="preserve">, </w:t>
      </w:r>
      <w:r w:rsidR="00DF6648">
        <w:t>because the p-values of</w:t>
      </w:r>
      <w:r w:rsidR="00A82047">
        <w:t xml:space="preserve"> </w:t>
      </w:r>
      <w:r w:rsidR="00D86919">
        <w:t xml:space="preserve">additive </w:t>
      </w:r>
      <w:r w:rsidR="00A82047">
        <w:t xml:space="preserve">vQTL </w:t>
      </w:r>
      <w:r w:rsidR="00E9796D">
        <w:t>test</w:t>
      </w:r>
      <w:r w:rsidR="00DF6648">
        <w:t xml:space="preserve">s are so close to GWAS, we set the later to </w:t>
      </w:r>
      <w:r w:rsidR="00E9796D">
        <w:t xml:space="preserve">NA </w:t>
      </w:r>
      <w:r w:rsidR="00877735">
        <w:t xml:space="preserve">for </w:t>
      </w:r>
      <w:r w:rsidR="00DF6648">
        <w:t xml:space="preserve">all </w:t>
      </w:r>
      <w:r w:rsidR="00877735">
        <w:t xml:space="preserve">1,698 binary phenotypes </w:t>
      </w:r>
      <w:r w:rsidR="00D86919">
        <w:t>in the</w:t>
      </w:r>
      <w:r w:rsidR="00877735">
        <w:t xml:space="preserve"> VLA-catalog</w:t>
      </w:r>
      <w:r w:rsidR="00D86919">
        <w:t xml:space="preserve"> to prevent </w:t>
      </w:r>
      <w:r w:rsidR="00DF6648">
        <w:t>confusion</w:t>
      </w:r>
      <w:r w:rsidR="00D86919">
        <w:t>.</w:t>
      </w:r>
    </w:p>
    <w:p w14:paraId="29A03FC1" w14:textId="4F707804" w:rsidR="00425517" w:rsidRDefault="00CE5185" w:rsidP="00BA2888">
      <w:r>
        <w:t xml:space="preserve">Besides </w:t>
      </w:r>
      <w:r w:rsidR="005E0A5B">
        <w:t xml:space="preserve">serving as a reference database </w:t>
      </w:r>
      <w:r w:rsidR="00C87A5A">
        <w:t xml:space="preserve">for </w:t>
      </w:r>
      <w:r w:rsidR="005E0A5B">
        <w:t xml:space="preserve">gene by environment analysis, the VLA-catalog can also aid summary </w:t>
      </w:r>
      <w:r w:rsidR="00F23891">
        <w:t>statistics-based</w:t>
      </w:r>
      <w:r w:rsidR="005E0A5B">
        <w:t xml:space="preserve"> analysis.</w:t>
      </w:r>
      <w:r w:rsidR="0060374D">
        <w:t xml:space="preserve"> </w:t>
      </w:r>
      <w:r w:rsidR="00EC7F57">
        <w:t xml:space="preserve">In a polygenic risk score </w:t>
      </w:r>
      <w:r w:rsidR="00111A47">
        <w:t xml:space="preserve">(PRS) </w:t>
      </w:r>
      <w:r w:rsidR="00EC7F57">
        <w:t xml:space="preserve">based prediction, the </w:t>
      </w:r>
      <w:r w:rsidR="00111A47">
        <w:t xml:space="preserve">PRS is the sum of </w:t>
      </w:r>
      <w:r w:rsidR="0048658D">
        <w:t xml:space="preserve">allele dosage in </w:t>
      </w:r>
      <w:r w:rsidR="005D1532">
        <w:t>a</w:t>
      </w:r>
      <w:r w:rsidR="00DD0E5D">
        <w:t xml:space="preserve"> discovery </w:t>
      </w:r>
      <w:r w:rsidR="005D1532">
        <w:t>cohort</w:t>
      </w:r>
      <w:r w:rsidR="00DD0E5D">
        <w:t xml:space="preserve"> </w:t>
      </w:r>
      <w:r w:rsidR="00111A47">
        <w:t>weighted by the GWAS sta</w:t>
      </w:r>
      <w:r w:rsidR="0004584D">
        <w:t>tistics</w:t>
      </w:r>
      <w:r w:rsidR="00DD0E5D">
        <w:t xml:space="preserve"> from a </w:t>
      </w:r>
      <w:r w:rsidR="005D1532">
        <w:t>training cohort</w:t>
      </w:r>
      <w:r w:rsidR="007467AA">
        <w:t>, b</w:t>
      </w:r>
      <w:r w:rsidR="0060374D">
        <w:t xml:space="preserve">ecause the VLA statistics is </w:t>
      </w:r>
      <w:r w:rsidR="0004584D">
        <w:t xml:space="preserve">sufficiently </w:t>
      </w:r>
      <w:r w:rsidR="0060374D">
        <w:t>distinct from the GWAS</w:t>
      </w:r>
      <w:r w:rsidR="0004584D">
        <w:t xml:space="preserve"> yet relevant to the phenotype of interest</w:t>
      </w:r>
      <w:r w:rsidR="0060374D">
        <w:t xml:space="preserve">, it can </w:t>
      </w:r>
      <w:r w:rsidR="00EC7F57">
        <w:t xml:space="preserve">be </w:t>
      </w:r>
      <w:r w:rsidR="009B192A">
        <w:t xml:space="preserve">seen </w:t>
      </w:r>
      <w:r w:rsidR="0060374D">
        <w:t xml:space="preserve">as an alternative </w:t>
      </w:r>
      <w:r w:rsidR="00EC7F57">
        <w:t xml:space="preserve">weight </w:t>
      </w:r>
      <w:r w:rsidR="009B192A">
        <w:t xml:space="preserve">vector </w:t>
      </w:r>
      <w:r w:rsidR="00EC7F57">
        <w:t>for</w:t>
      </w:r>
      <w:r w:rsidR="0004584D">
        <w:t xml:space="preserve"> the calculation of PRS. </w:t>
      </w:r>
      <w:r w:rsidR="00114029">
        <w:t xml:space="preserve">The discovery model </w:t>
      </w:r>
      <w:r w:rsidR="006E37CD">
        <w:t xml:space="preserve">could improve the </w:t>
      </w:r>
      <w:r w:rsidR="004A6BA6">
        <w:lastRenderedPageBreak/>
        <w:t xml:space="preserve">overall </w:t>
      </w:r>
      <w:r w:rsidR="006E37CD">
        <w:t xml:space="preserve">fit, and subsequently the prediction, by </w:t>
      </w:r>
      <w:r w:rsidR="00114029">
        <w:t>us</w:t>
      </w:r>
      <w:r w:rsidR="006E37CD">
        <w:t>ing</w:t>
      </w:r>
      <w:r w:rsidR="00114029">
        <w:t xml:space="preserve"> two PRS vectors based on GWAS and VLA</w:t>
      </w:r>
      <w:r w:rsidR="00ED193F">
        <w:t>, respectively, or be</w:t>
      </w:r>
      <w:r w:rsidR="000370B9">
        <w:t>tter</w:t>
      </w:r>
      <w:r w:rsidR="00664143">
        <w:t xml:space="preserve"> yet</w:t>
      </w:r>
      <w:r w:rsidR="000370B9">
        <w:t xml:space="preserve">, by including </w:t>
      </w:r>
      <w:r w:rsidR="004A6BA6">
        <w:t xml:space="preserve">additional </w:t>
      </w:r>
      <w:r w:rsidR="00BC4A69">
        <w:t xml:space="preserve">vector </w:t>
      </w:r>
      <w:r w:rsidR="000370B9">
        <w:t>product</w:t>
      </w:r>
      <w:r w:rsidR="004A6BA6">
        <w:t>s</w:t>
      </w:r>
      <w:r w:rsidR="000370B9">
        <w:t xml:space="preserve"> between </w:t>
      </w:r>
      <w:r w:rsidR="00664143">
        <w:t xml:space="preserve">VLA based </w:t>
      </w:r>
      <w:r w:rsidR="00F62E1F">
        <w:t>PRS and environment</w:t>
      </w:r>
      <w:r w:rsidR="004A6BA6">
        <w:t>s</w:t>
      </w:r>
      <w:r w:rsidR="00664143">
        <w:t xml:space="preserve"> of interest</w:t>
      </w:r>
      <w:r w:rsidR="003832D7">
        <w:t>.</w:t>
      </w:r>
      <w:r w:rsidR="00F62E1F">
        <w:t xml:space="preserve"> </w:t>
      </w:r>
      <w:r w:rsidR="0075711B">
        <w:t xml:space="preserve">Since VLA </w:t>
      </w:r>
      <w:r w:rsidR="00730EF9">
        <w:t xml:space="preserve">significant variants are more </w:t>
      </w:r>
      <w:r w:rsidR="002A259D">
        <w:t xml:space="preserve">evenly distributed </w:t>
      </w:r>
      <w:r w:rsidR="00730EF9">
        <w:t xml:space="preserve">in the </w:t>
      </w:r>
      <w:r w:rsidR="002A259D">
        <w:t>entire genome</w:t>
      </w:r>
      <w:r w:rsidR="005E5688">
        <w:t xml:space="preserve"> in comparison to GWAS</w:t>
      </w:r>
      <w:r w:rsidR="00730EF9">
        <w:t xml:space="preserve">, using the VLA </w:t>
      </w:r>
      <w:r w:rsidR="00AF0701">
        <w:t xml:space="preserve">as </w:t>
      </w:r>
      <w:r w:rsidR="005E5688">
        <w:t xml:space="preserve">variant </w:t>
      </w:r>
      <w:r w:rsidR="00AF0701">
        <w:t>weight</w:t>
      </w:r>
      <w:r w:rsidR="005E5688">
        <w:t>s</w:t>
      </w:r>
      <w:r w:rsidR="00AF0701">
        <w:t xml:space="preserve"> may help a </w:t>
      </w:r>
      <w:r w:rsidR="005D6F48">
        <w:t xml:space="preserve">pathway analysis </w:t>
      </w:r>
      <w:r w:rsidR="00AF0701">
        <w:t xml:space="preserve">to identify </w:t>
      </w:r>
      <w:r w:rsidR="00400C1E">
        <w:t xml:space="preserve">alternative </w:t>
      </w:r>
      <w:r w:rsidR="002A259D">
        <w:t xml:space="preserve">sets of regions </w:t>
      </w:r>
      <w:r w:rsidR="005E5688">
        <w:t>affecting a disease phenotype.</w:t>
      </w:r>
    </w:p>
    <w:p w14:paraId="514D670D" w14:textId="06E02BE4" w:rsidR="005A0ED1" w:rsidRDefault="00425517" w:rsidP="00BA2888">
      <w:r>
        <w:t xml:space="preserve">The next step would be to better counter type 1 error caused by </w:t>
      </w:r>
      <w:r w:rsidR="00A93236">
        <w:t xml:space="preserve">imbalanced </w:t>
      </w:r>
      <w:r w:rsidR="00E708E8">
        <w:t>outcome</w:t>
      </w:r>
      <w:r w:rsidR="00ED6E37">
        <w:t>s</w:t>
      </w:r>
      <w:r w:rsidR="00E708E8">
        <w:t>, such as case</w:t>
      </w:r>
      <w:r w:rsidR="006829EB">
        <w:t>/</w:t>
      </w:r>
      <w:r w:rsidR="00E708E8">
        <w:t xml:space="preserve">control </w:t>
      </w:r>
      <w:r w:rsidR="009614D9">
        <w:t xml:space="preserve">in a prospective cohort and </w:t>
      </w:r>
      <w:r w:rsidR="00E708E8">
        <w:t>poison distribut</w:t>
      </w:r>
      <w:r w:rsidR="009614D9">
        <w:t>ed phenotype</w:t>
      </w:r>
      <w:r w:rsidR="00592393">
        <w:t xml:space="preserve">, </w:t>
      </w:r>
      <w:r w:rsidR="00651B91">
        <w:t xml:space="preserve">a </w:t>
      </w:r>
      <w:r w:rsidR="009B2D97">
        <w:t xml:space="preserve">type of </w:t>
      </w:r>
      <w:r w:rsidR="00651B91">
        <w:t xml:space="preserve">situation </w:t>
      </w:r>
      <w:r w:rsidR="009B2D97">
        <w:t xml:space="preserve">where </w:t>
      </w:r>
      <w:r w:rsidR="00592393">
        <w:t>separat</w:t>
      </w:r>
      <w:r w:rsidR="009B2D97">
        <w:t>ing</w:t>
      </w:r>
      <w:r w:rsidR="00592393">
        <w:t xml:space="preserve"> the allele effect </w:t>
      </w:r>
      <w:r w:rsidR="00C75BEF">
        <w:t xml:space="preserve">on the </w:t>
      </w:r>
      <w:r w:rsidR="00592393">
        <w:t>mean and variance</w:t>
      </w:r>
      <w:r w:rsidR="009B2D97">
        <w:t xml:space="preserve"> </w:t>
      </w:r>
      <w:r w:rsidR="002E12E0">
        <w:t>is difficult.</w:t>
      </w:r>
      <w:r w:rsidR="007300AC">
        <w:t xml:space="preserve"> In a </w:t>
      </w:r>
      <w:r w:rsidR="009D067F">
        <w:t xml:space="preserve">simulation </w:t>
      </w:r>
      <w:r w:rsidR="007300AC">
        <w:t xml:space="preserve">study </w:t>
      </w:r>
      <w:r w:rsidR="00D3067D">
        <w:t>dropped the intercept term in stage-1 model of VLA</w:t>
      </w:r>
      <w:r w:rsidR="009D4CFD">
        <w:t xml:space="preserve"> and </w:t>
      </w:r>
      <w:r w:rsidR="00D3067D">
        <w:t>forc</w:t>
      </w:r>
      <w:r w:rsidR="009D4CFD">
        <w:t>ed</w:t>
      </w:r>
      <w:r w:rsidR="00D3067D">
        <w:t xml:space="preserve"> </w:t>
      </w:r>
      <w:r w:rsidR="00612FA5">
        <w:t xml:space="preserve">the </w:t>
      </w:r>
      <w:r w:rsidR="005D043B">
        <w:t xml:space="preserve">model to </w:t>
      </w:r>
      <w:r w:rsidR="009D4CFD">
        <w:t>recognize</w:t>
      </w:r>
      <w:r w:rsidR="005D043B">
        <w:t xml:space="preserve"> </w:t>
      </w:r>
      <w:r w:rsidR="00612FA5">
        <w:t xml:space="preserve">0.5 </w:t>
      </w:r>
      <w:r w:rsidR="005D043B">
        <w:t xml:space="preserve">as the mean of an </w:t>
      </w:r>
      <w:r w:rsidR="00612FA5">
        <w:t>imbalanced binary phenotype</w:t>
      </w:r>
      <w:r w:rsidR="009D4CFD">
        <w:t xml:space="preserve"> (i.e., 0=control, 1=case), t</w:t>
      </w:r>
      <w:r w:rsidR="00612FA5">
        <w:t xml:space="preserve">he type 1 error is controlled </w:t>
      </w:r>
      <w:r w:rsidR="009D067F">
        <w:t xml:space="preserve">when simulated GxE effect is null, but at greater expanse of statistical power when </w:t>
      </w:r>
      <w:r w:rsidR="009D4CFD">
        <w:t xml:space="preserve">the </w:t>
      </w:r>
      <w:r w:rsidR="009D067F">
        <w:t>GxE effect is non-null.</w:t>
      </w:r>
      <w:r w:rsidR="00367FCC">
        <w:t xml:space="preserve"> Another </w:t>
      </w:r>
      <w:r w:rsidR="00C96942">
        <w:t xml:space="preserve">direction would be to </w:t>
      </w:r>
      <w:r w:rsidR="00405EF8">
        <w:t>include</w:t>
      </w:r>
      <w:r w:rsidR="00C96942">
        <w:t xml:space="preserve"> more</w:t>
      </w:r>
      <w:r w:rsidR="00405EF8">
        <w:t xml:space="preserve"> non-confounding </w:t>
      </w:r>
      <w:r w:rsidR="00A07A31">
        <w:t xml:space="preserve">predictive </w:t>
      </w:r>
      <w:r w:rsidR="00405EF8">
        <w:t xml:space="preserve">covariates to break up the </w:t>
      </w:r>
      <w:r w:rsidR="00FA22EA">
        <w:t xml:space="preserve">underlying risk </w:t>
      </w:r>
      <w:r w:rsidR="00A07A31">
        <w:t xml:space="preserve">of a </w:t>
      </w:r>
      <w:r w:rsidR="009B33C6">
        <w:t>discre</w:t>
      </w:r>
      <w:r w:rsidR="007C2527">
        <w:t>te trait</w:t>
      </w:r>
      <w:r w:rsidR="005F2181">
        <w:t xml:space="preserve"> </w:t>
      </w:r>
      <w:r w:rsidR="00FA22EA">
        <w:t>in</w:t>
      </w:r>
      <w:r w:rsidR="00A07A31">
        <w:t xml:space="preserve">to </w:t>
      </w:r>
      <w:r w:rsidR="00C40A04">
        <w:t xml:space="preserve">finer gradient closely resemble a Gaussian variable. However, besides age and sex, </w:t>
      </w:r>
      <w:r w:rsidR="00B000AC">
        <w:t xml:space="preserve">it is rather difficult to </w:t>
      </w:r>
      <w:r w:rsidR="009B33C6">
        <w:t>name</w:t>
      </w:r>
      <w:r w:rsidR="005F2181">
        <w:t xml:space="preserve"> </w:t>
      </w:r>
      <w:r w:rsidR="00103BF9">
        <w:t>more</w:t>
      </w:r>
      <w:r w:rsidR="005F2181">
        <w:t xml:space="preserve"> covariate </w:t>
      </w:r>
      <w:r w:rsidR="00103BF9">
        <w:t xml:space="preserve">that are </w:t>
      </w:r>
      <w:r w:rsidR="00524F3C">
        <w:t xml:space="preserve">universally collected by most cohort, </w:t>
      </w:r>
      <w:r w:rsidR="00103BF9">
        <w:t xml:space="preserve">guaranteed </w:t>
      </w:r>
      <w:r w:rsidR="000E796A">
        <w:t xml:space="preserve">to be free from </w:t>
      </w:r>
      <w:r w:rsidR="00103BF9">
        <w:t>gene</w:t>
      </w:r>
      <w:r w:rsidR="000E796A">
        <w:t xml:space="preserve">tic and </w:t>
      </w:r>
      <w:r w:rsidR="00103BF9">
        <w:t>environment</w:t>
      </w:r>
      <w:r w:rsidR="000E796A">
        <w:t xml:space="preserve"> effect, yet predi</w:t>
      </w:r>
      <w:r w:rsidR="009B33C6">
        <w:t xml:space="preserve">ctive of </w:t>
      </w:r>
      <w:r w:rsidR="007C2527">
        <w:t>the outcome.</w:t>
      </w:r>
      <w:r w:rsidR="008B2F6C">
        <w:t xml:space="preserve"> </w:t>
      </w:r>
      <w:r w:rsidR="00524F3C">
        <w:t>Nevertheless, i</w:t>
      </w:r>
      <w:r w:rsidR="008B2F6C">
        <w:t xml:space="preserve">n the future, </w:t>
      </w:r>
      <w:r w:rsidR="00524F3C">
        <w:t xml:space="preserve">we see the </w:t>
      </w:r>
      <w:r w:rsidR="00A062D5">
        <w:t>inclusion of GWAS, vQTL (for quantitative phenotype), and VLA statistics for genotyped cohort</w:t>
      </w:r>
      <w:r w:rsidR="004554F5">
        <w:t xml:space="preserve"> as a common practice to facilitate </w:t>
      </w:r>
      <w:r w:rsidR="00FD10DA">
        <w:t xml:space="preserve">the </w:t>
      </w:r>
      <w:r w:rsidR="008F1557">
        <w:t xml:space="preserve">science in </w:t>
      </w:r>
      <w:r w:rsidR="00FD10DA">
        <w:t xml:space="preserve">the </w:t>
      </w:r>
      <w:r w:rsidR="008F1557">
        <w:t xml:space="preserve">genetic environmental </w:t>
      </w:r>
      <w:r w:rsidR="00FD10DA">
        <w:t>effect on health.</w:t>
      </w:r>
    </w:p>
    <w:p w14:paraId="1A5A077D" w14:textId="56E2020F" w:rsidR="00D349D7" w:rsidRPr="002D676C" w:rsidRDefault="00D349D7" w:rsidP="00D349D7">
      <w:pPr>
        <w:pStyle w:val="Heading1"/>
      </w:pPr>
      <w:r w:rsidRPr="002D676C">
        <w:t>Methods</w:t>
      </w:r>
    </w:p>
    <w:p w14:paraId="0A662B69" w14:textId="18034924" w:rsidR="00562943" w:rsidRDefault="00DB447A" w:rsidP="00562943">
      <w:r>
        <w:t xml:space="preserve">We investigated </w:t>
      </w:r>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multiplicative vQTL 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proofErr w:type="gramStart"/>
      <w:r w:rsidR="005F714B" w:rsidRPr="00F04557">
        <w:t>covariate</w:t>
      </w:r>
      <w:r w:rsidR="005F714B">
        <w:t>.</w:t>
      </w:r>
      <w:proofErr w:type="gramEnd"/>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r w:rsidRPr="0036227F">
        <w:t>unattended</w:t>
      </w:r>
      <w:r w:rsidR="004768A2" w:rsidRPr="004768A2">
        <w:t xml:space="preserve"> </w:t>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lastRenderedPageBreak/>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51199922"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5E15D4" w:rsidRPr="005E15D4">
        <w:rPr>
          <w:strike/>
          <w:color w:val="FF0000"/>
        </w:rPr>
        <w:t>,</w:t>
      </w:r>
      <w:r w:rsidRPr="005E15D4">
        <w:rPr>
          <w:strike/>
          <w:color w:val="FF0000"/>
        </w:rPr>
        <w:t xml:space="preserve"> the coefficient</w:t>
      </w:r>
      <w:r>
        <w:t xml:space="preserve">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 xml:space="preserve">group, </w:t>
      </w:r>
      <w:r w:rsidR="00333C1A">
        <w:t xml:space="preserve"> and</w:t>
      </w:r>
      <w:proofErr w:type="gramEnd"/>
      <w:r w:rsidR="00333C1A">
        <w:t xml:space="preserve"> </w:t>
      </w:r>
      <w:r>
        <w:t xml:space="preserve">replacing </w:t>
      </w:r>
      <w:r w:rsidR="009856C5">
        <w:t>the genotype variation w</w:t>
      </w:r>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5E1489E3" w:rsidR="003B4163" w:rsidRDefault="003B4163" w:rsidP="003B4163">
      <w:pPr>
        <w:tabs>
          <w:tab w:val="center" w:pos="4680"/>
        </w:tabs>
        <w:rPr>
          <w:bCs/>
        </w:rPr>
      </w:pPr>
      <w:r>
        <w:rPr>
          <w:bCs/>
        </w:rPr>
        <w:t>A double generalized linear model (DGLM) can capture multiplicative vQTL</w:t>
      </w:r>
      <w:r w:rsidR="00333C1A">
        <w:rPr>
          <w:bCs/>
        </w:rPr>
        <w:t>s</w:t>
      </w:r>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66506EDB"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relate</w:t>
      </w:r>
      <w:r w:rsidR="00C50ACD">
        <w:rPr>
          <w:bCs/>
        </w:rPr>
        <w:t>s</w:t>
      </w:r>
      <w:r>
        <w:rPr>
          <w:bCs/>
        </w:rPr>
        <w:t xml:space="preserve"> the phenotypic mean </w:t>
      </w:r>
      <m:oMath>
        <m:r>
          <m:rPr>
            <m:sty m:val="bi"/>
          </m:rPr>
          <w:rPr>
            <w:rFonts w:ascii="Cambria Math" w:hAnsi="Cambria Math"/>
          </w:rPr>
          <m:t>μ</m:t>
        </m:r>
      </m:oMath>
      <w:r>
        <w:rPr>
          <w:bCs/>
        </w:rPr>
        <w:t xml:space="preserve"> </w:t>
      </w:r>
      <w:r w:rsidR="00C50ACD">
        <w:rPr>
          <w:bCs/>
        </w:rPr>
        <w:t xml:space="preserve">to </w:t>
      </w:r>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r w:rsidR="00BE1119">
        <w:rPr>
          <w:bCs/>
        </w:rPr>
        <w:t>variable,</w:t>
      </w:r>
      <w:r>
        <w:rPr>
          <w:bCs/>
        </w:rPr>
        <w:t xml:space="preserve"> and the link function is chosen according to the determined phenotypic distribution. Stage 2 models the dispersion, where the unit deviance from stage 1 is treated as the response variable</w:t>
      </w:r>
      <w:r w:rsidR="00333C1A">
        <w:rPr>
          <w:bCs/>
        </w:rPr>
        <w:t>,</w:t>
      </w:r>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lastRenderedPageBreak/>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38D951BF"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sidR="00333C1A">
        <w:rPr>
          <w:bCs/>
        </w:rPr>
        <w:t xml:space="preserve">, </w:t>
      </w:r>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GxEs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0C548201"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w:t>
      </w:r>
      <w:proofErr w:type="gramStart"/>
      <w:r w:rsidR="003B4163">
        <w:rPr>
          <w:iCs/>
        </w:rPr>
        <w:t>dosage.</w:t>
      </w:r>
      <w:proofErr w:type="gramEnd"/>
      <w:r w:rsidR="003B4163">
        <w:rPr>
          <w:iCs/>
        </w:rPr>
        <w:t xml:space="preserv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r w:rsidR="00333C1A">
        <w:rPr>
          <w:iCs/>
        </w:rPr>
        <w:t xml:space="preserve">are non-real </w:t>
      </w:r>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r w:rsidR="00C6136B">
        <w:rPr>
          <w:iCs/>
        </w:rPr>
        <w:t>s</w:t>
      </w:r>
      <w:r w:rsidR="003B4163" w:rsidRPr="00286CF4">
        <w:rPr>
          <w:iCs/>
        </w:rPr>
        <w:t xml:space="preserve"> a broader class of GxE effects that are </w:t>
      </w:r>
      <w:r w:rsidR="00333C1A">
        <w:rPr>
          <w:iCs/>
        </w:rPr>
        <w:t>can</w:t>
      </w:r>
      <w:r w:rsidR="003B4163" w:rsidRPr="00286CF4">
        <w:rPr>
          <w:iCs/>
        </w:rPr>
        <w:t xml:space="preserve">not </w:t>
      </w:r>
      <w:r w:rsidR="00333C1A">
        <w:rPr>
          <w:iCs/>
        </w:rPr>
        <w:t xml:space="preserve">be </w:t>
      </w:r>
      <w:r w:rsidR="00C50ACD">
        <w:rPr>
          <w:iCs/>
        </w:rPr>
        <w:t xml:space="preserve">fully </w:t>
      </w:r>
      <w:r w:rsidR="003B4163" w:rsidRPr="00286CF4">
        <w:rPr>
          <w:iCs/>
        </w:rPr>
        <w:t>represent</w:t>
      </w:r>
      <w:r w:rsidR="00333C1A">
        <w:rPr>
          <w:iCs/>
        </w:rPr>
        <w:t>ed</w:t>
      </w:r>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670BB4A8"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lastRenderedPageBreak/>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762D30B7" w:rsidR="003B4163" w:rsidRDefault="003B4163" w:rsidP="003B4163">
      <w:pPr>
        <w:tabs>
          <w:tab w:val="center" w:pos="4680"/>
        </w:tabs>
      </w:pPr>
      <w:r>
        <w:t>We chos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6C67037A"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VLA. I</w:t>
      </w:r>
      <w:r w:rsidR="000E452B">
        <w:t>t is i</w:t>
      </w:r>
      <w:r>
        <w:t xml:space="preserve">mmediately </w:t>
      </w:r>
      <w:r w:rsidR="0047448F">
        <w:t xml:space="preserve">clear </w:t>
      </w:r>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46FD4D3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r w:rsidR="0056003F">
        <w:t>Leve</w:t>
      </w:r>
      <w:r w:rsidR="004736B2">
        <w:t xml:space="preserve">n’s test or </w:t>
      </w:r>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7028AEC7" w:rsidR="003B4163" w:rsidRDefault="003B4163" w:rsidP="003B4163">
      <w:r>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r w:rsidR="00AE7853">
        <w:t xml:space="preserve"> </w:t>
      </w:r>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r w:rsidR="00333C1A">
        <w:t xml:space="preserve">use </w:t>
      </w:r>
      <w:r w:rsidR="00596A86">
        <w:t>w</w:t>
      </w:r>
      <w:r>
        <w:t xml:space="preserve">ell-chosen covariates </w:t>
      </w:r>
      <w:r w:rsidR="00333C1A">
        <w:t xml:space="preserve">to </w:t>
      </w:r>
      <w:r>
        <w:t xml:space="preserve">recover </w:t>
      </w:r>
      <w:r w:rsidRPr="00906A7E">
        <w:t>innate risk.</w:t>
      </w:r>
      <w:r>
        <w:t xml:space="preserve"> With covariates that are non-heritable (i.e., non-confounding) but highly predictive of the binary phenotype, the recovered risk </w:t>
      </w:r>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r w:rsidR="00596A86">
        <w:t>can be seen as quantitative traits, they</w:t>
      </w:r>
      <w:r>
        <w:t xml:space="preserve"> improve the performance of </w:t>
      </w:r>
      <w:r>
        <w:lastRenderedPageBreak/>
        <w:t>DLM, DRM, and multiplicative vQTL methods with binary phenotypes</w:t>
      </w:r>
      <w:r w:rsidR="00596A86">
        <w:t>. H</w:t>
      </w:r>
      <w:r>
        <w:t>owever, these methods do not guarantee full control of type 1 error</w:t>
      </w:r>
      <w:r w:rsidR="000E452B">
        <w:t>s</w:t>
      </w:r>
      <w:r>
        <w:t>.</w:t>
      </w:r>
    </w:p>
    <w:p w14:paraId="0327D963" w14:textId="4E9825EE" w:rsidR="002558EF" w:rsidRDefault="001E767A" w:rsidP="00D473BC">
      <w:pPr>
        <w:pStyle w:val="Heading1"/>
      </w:pPr>
      <w:r>
        <w:t>Material</w:t>
      </w:r>
    </w:p>
    <w:p w14:paraId="19A641FD" w14:textId="3D8A06A8" w:rsidR="00D473BC" w:rsidRDefault="00D473BC" w:rsidP="00D473BC">
      <w:pPr>
        <w:pStyle w:val="Heading2"/>
      </w:pPr>
      <w:r>
        <w:t xml:space="preserve">UK Biobank </w:t>
      </w:r>
      <w:r w:rsidR="007C1BB8">
        <w:t>(UKBB)</w:t>
      </w:r>
    </w:p>
    <w:p w14:paraId="30425210" w14:textId="5E97DDC6" w:rsidR="00D473BC" w:rsidRDefault="007C1BB8" w:rsidP="003C6E84">
      <w:r>
        <w:t>We use</w:t>
      </w:r>
      <w:r w:rsidR="00EF1752">
        <w:t>d</w:t>
      </w:r>
      <w:r>
        <w:t xml:space="preserve"> </w:t>
      </w:r>
      <w:r w:rsidR="00AE7853">
        <w:t xml:space="preserve">UKBB </w:t>
      </w:r>
      <w:r>
        <w:t>data to evaluate the performance of VLA in selecting GxE candidates</w:t>
      </w:r>
      <w:r w:rsidRPr="007D7B5A">
        <w:t xml:space="preserve"> </w:t>
      </w:r>
      <w:r>
        <w:t xml:space="preserve">and compare it with other methods. </w:t>
      </w:r>
      <w:r w:rsidR="00CE14AA" w:rsidRPr="00CE14AA">
        <w:t>The UK Biobank</w:t>
      </w:r>
      <w:r w:rsidR="00C822F6">
        <w:t xml:space="preserve"> </w: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r w:rsidR="00CE14AA" w:rsidRPr="00CE14AA">
        <w:t xml:space="preserve"> is a large-scale resource consisting of genetic and health information for over half a million participants (Application ID: 57849, version 2)</w:t>
      </w:r>
      <w:r w:rsidR="00974694">
        <w:t xml:space="preserve"> collected </w:t>
      </w:r>
      <w:r w:rsidR="00CE14AA" w:rsidRPr="00CE14AA">
        <w:t xml:space="preserve">via questionnaires, electronic health records, biological samples, </w:t>
      </w:r>
      <w:r w:rsidR="00974694">
        <w:t>oral</w:t>
      </w:r>
      <w:r w:rsidR="00974694" w:rsidRPr="00CE14AA">
        <w:t xml:space="preserve"> </w:t>
      </w:r>
      <w:r w:rsidR="00CE14AA" w:rsidRPr="00CE14AA">
        <w:t>interviews, imaging</w:t>
      </w:r>
      <w:r w:rsidR="00974694">
        <w:t xml:space="preserve">, and </w:t>
      </w:r>
      <w:r w:rsidR="00CE14AA" w:rsidRPr="00CE14AA">
        <w:t xml:space="preserve">genotype data. </w:t>
      </w:r>
      <w:r w:rsidR="00667A2E">
        <w:t xml:space="preserve">Of </w:t>
      </w:r>
      <w:r>
        <w:t xml:space="preserve">the 502,505 </w:t>
      </w:r>
      <w:r w:rsidR="003C6E84">
        <w:t>participants</w:t>
      </w:r>
      <w:r w:rsidR="00D473BC">
        <w:t xml:space="preserve">, 488,366 (97.2%) were genotyped with </w:t>
      </w:r>
      <w:r w:rsidR="00667A2E">
        <w:t xml:space="preserve">the </w:t>
      </w:r>
      <w:r w:rsidR="00D473BC">
        <w:t xml:space="preserve">UK </w:t>
      </w:r>
      <w:proofErr w:type="spellStart"/>
      <w:r w:rsidR="00D473BC">
        <w:t>BiLEVE</w:t>
      </w:r>
      <w:proofErr w:type="spellEnd"/>
      <w:r w:rsidR="00D473BC">
        <w:t xml:space="preserve"> or Axiom micro-array</w:t>
      </w:r>
      <w:r w:rsidR="00667A2E">
        <w:t xml:space="preserve">, </w:t>
      </w:r>
      <w:r w:rsidR="00D473BC">
        <w:t>cover</w:t>
      </w:r>
      <w:r w:rsidR="00E84368">
        <w:t>ing</w:t>
      </w:r>
      <w:r w:rsidR="00667A2E">
        <w:t xml:space="preserve"> </w:t>
      </w:r>
      <w:r w:rsidR="00063483">
        <w:t>805,426</w:t>
      </w:r>
      <w:r w:rsidR="00667A2E">
        <w:t xml:space="preserve"> </w:t>
      </w:r>
      <w:r w:rsidR="00D473BC">
        <w:t xml:space="preserve">autosomal, X/Y, and </w:t>
      </w:r>
      <w:r w:rsidR="00667A2E">
        <w:t xml:space="preserve">mitochondrial </w:t>
      </w:r>
      <w:r w:rsidR="00D473BC">
        <w:t>variants</w:t>
      </w:r>
      <w:r w:rsidR="00667A2E">
        <w:t xml:space="preserve">, and </w:t>
      </w:r>
      <w:r w:rsidR="00D473BC">
        <w:t xml:space="preserve">487,411 (97.0%) </w:t>
      </w:r>
      <w:r w:rsidR="00667A2E">
        <w:t xml:space="preserve">had </w:t>
      </w:r>
      <w:r>
        <w:t xml:space="preserve">imputed </w:t>
      </w:r>
      <w:r w:rsidR="00667A2E">
        <w:t>who</w:t>
      </w:r>
      <w:r w:rsidR="00D473BC">
        <w:t>le-genome sequencing (WGS) genotype covering 97,059,328 autosomal and X variants, based on the Haplotype Reference Consortium (HRC) panel for mixed ancestry</w:t>
      </w:r>
      <w:r w:rsidR="00EE7071">
        <w:t xml:space="preserve"> </w: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r w:rsidR="00D473BC">
        <w:t>.</w:t>
      </w:r>
    </w:p>
    <w:p w14:paraId="11FB04D2" w14:textId="5E325B86" w:rsidR="00D473BC" w:rsidRDefault="00D473BC" w:rsidP="00D473BC">
      <w:pPr>
        <w:pStyle w:val="Heading3"/>
      </w:pPr>
      <w:r w:rsidRPr="00D473BC">
        <w:t>Genotype</w:t>
      </w:r>
    </w:p>
    <w:p w14:paraId="757887D9" w14:textId="797D1E8E" w:rsidR="00241B62" w:rsidRDefault="00D473BC" w:rsidP="00D473BC">
      <w:r w:rsidRPr="00D473BC">
        <w:t xml:space="preserve">We </w:t>
      </w:r>
      <w:r w:rsidR="00667A2E">
        <w:t>create</w:t>
      </w:r>
      <w:r w:rsidR="00974694">
        <w:t>d</w:t>
      </w:r>
      <w:r w:rsidR="00667A2E" w:rsidRPr="00D473BC">
        <w:t xml:space="preserve"> </w:t>
      </w:r>
      <w:r w:rsidRPr="00D473BC">
        <w:t>a comprehensive catalog of the whole genome</w:t>
      </w:r>
      <w:r w:rsidR="00974694" w:rsidRPr="00974694">
        <w:t xml:space="preserve"> </w:t>
      </w:r>
      <w:r w:rsidR="00974694">
        <w:t>using</w:t>
      </w:r>
      <w:r w:rsidR="00974694" w:rsidRPr="00D473BC">
        <w:t xml:space="preserve"> the imputed genotype</w:t>
      </w:r>
      <w:r w:rsidRPr="00D473BC">
        <w:t xml:space="preserve">. </w:t>
      </w:r>
      <w:r w:rsidR="00974694">
        <w:t xml:space="preserve">We began </w:t>
      </w:r>
      <w:r w:rsidRPr="00D473BC">
        <w:t>with 97,059,328 imputed variants</w:t>
      </w:r>
      <w:r w:rsidR="00974694">
        <w:t xml:space="preserve"> and </w:t>
      </w:r>
      <w:r w:rsidRPr="00D473BC">
        <w:t xml:space="preserve">applied </w:t>
      </w:r>
      <w:r w:rsidR="00974694">
        <w:t xml:space="preserve">the following </w:t>
      </w:r>
      <w:r w:rsidRPr="00D473BC">
        <w:t xml:space="preserve">quality control </w:t>
      </w:r>
      <w:r w:rsidR="00974694">
        <w:t xml:space="preserve">steps </w:t>
      </w:r>
      <w:r w:rsidR="00667A2E">
        <w:t xml:space="preserve">for </w:t>
      </w:r>
      <w:r w:rsidR="00AE40F9">
        <w:t>4</w:t>
      </w:r>
      <w:r w:rsidRPr="00D473BC">
        <w:t>87,411</w:t>
      </w:r>
      <w:r>
        <w:t xml:space="preserve"> </w:t>
      </w:r>
      <w:r w:rsidRPr="00D473BC">
        <w:t>individuals</w:t>
      </w:r>
      <w:r w:rsidR="00667A2E">
        <w:t>:</w:t>
      </w:r>
      <w:r w:rsidR="00F34F03">
        <w:t xml:space="preserve"> 1) d</w:t>
      </w:r>
      <w:r w:rsidRPr="00D473BC">
        <w:t>rop</w:t>
      </w:r>
      <w:r w:rsidR="00974694">
        <w:t>ped</w:t>
      </w:r>
      <w:r w:rsidRPr="00D473BC">
        <w:t xml:space="preserve"> variants</w:t>
      </w:r>
      <w:r w:rsidR="00667A2E">
        <w:t xml:space="preserve"> with an</w:t>
      </w:r>
      <w:r w:rsidRPr="00D473BC">
        <w:t xml:space="preserve"> imputation information score </w:t>
      </w:r>
      <w:r w:rsidR="00974694">
        <w:t xml:space="preserve">&lt; </w:t>
      </w:r>
      <w:r w:rsidRPr="00D473BC">
        <w:t>0.3</w:t>
      </w: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r w:rsidRPr="00D473BC">
        <w:t>rop</w:t>
      </w:r>
      <w:r w:rsidR="00974694">
        <w:t>ped</w:t>
      </w:r>
      <w:r w:rsidRPr="00D473BC">
        <w:t xml:space="preserve"> variants with duplicated ID</w:t>
      </w:r>
      <w:r w:rsidR="00974694">
        <w:t>s</w:t>
      </w:r>
      <w:r w:rsidRPr="00D473BC">
        <w:t xml:space="preserve">, </w:t>
      </w:r>
      <w:r w:rsidR="00974694">
        <w:t>or</w:t>
      </w:r>
      <w:r w:rsidRPr="00D473BC">
        <w:t xml:space="preserve"> multi-allele variants.</w:t>
      </w:r>
      <w:r w:rsidR="00F34F03">
        <w:t xml:space="preserve"> </w:t>
      </w:r>
      <w:r w:rsidR="00667A2E">
        <w:t>After</w:t>
      </w:r>
      <w:r w:rsidRPr="00D473BC">
        <w:t xml:space="preserve"> </w:t>
      </w:r>
      <w:r w:rsidR="00974694">
        <w:t xml:space="preserve">these </w:t>
      </w:r>
      <w:r w:rsidRPr="00D473BC">
        <w:t>quality control</w:t>
      </w:r>
      <w:r w:rsidR="00974694">
        <w:t xml:space="preserve"> steps</w:t>
      </w:r>
      <w:r w:rsidR="00667A2E">
        <w:t>,</w:t>
      </w:r>
      <w:r w:rsidRPr="00D473BC">
        <w:t xml:space="preserve"> 11,939,376 (12.8%) variants </w:t>
      </w:r>
      <w:r w:rsidR="00667A2E">
        <w:t xml:space="preserve">remained </w:t>
      </w:r>
      <w:r w:rsidRPr="00D473BC">
        <w:t>with</w:t>
      </w:r>
      <w:r w:rsidR="00667A2E">
        <w:t xml:space="preserve"> no </w:t>
      </w:r>
      <w:r w:rsidRPr="00D473BC">
        <w:t>exclud</w:t>
      </w:r>
      <w:r w:rsidR="00667A2E">
        <w:t xml:space="preserve">ed </w:t>
      </w:r>
      <w:r w:rsidRPr="00D473BC">
        <w:t>individual</w:t>
      </w:r>
      <w:r w:rsidR="00667A2E">
        <w:t>s</w:t>
      </w:r>
      <w:r w:rsidRPr="00D473BC">
        <w:t>.</w:t>
      </w:r>
      <w:r>
        <w:t xml:space="preserve"> </w:t>
      </w:r>
      <w:r w:rsidRPr="00D473BC">
        <w:t xml:space="preserve">The imputation information score and minor allele frequency </w:t>
      </w:r>
      <w:r w:rsidR="00241B62">
        <w:t>are</w:t>
      </w:r>
      <w:r w:rsidR="00241B62" w:rsidRPr="00D473BC">
        <w:t xml:space="preserve"> </w:t>
      </w:r>
      <w:r w:rsidRPr="00D473BC">
        <w:t xml:space="preserve">precalculated metadata </w:t>
      </w:r>
      <w:r w:rsidRPr="003C6E84">
        <w:t>downloadable as UKBB resource 1671</w:t>
      </w:r>
      <w:r w:rsidR="008D112C">
        <w:t xml:space="preserve"> </w:t>
      </w:r>
      <w:r w:rsidR="003C6E84">
        <w:t>(</w:t>
      </w:r>
      <w:r w:rsidR="003C6E84" w:rsidRPr="003C6E84">
        <w:t>https://biobank.ctsu.ox.ac.uk/crystal/refer.cgi?id=1671</w:t>
      </w:r>
      <w:r w:rsidR="003C6E84">
        <w:t>)</w:t>
      </w:r>
      <w:r w:rsidRPr="003C6E84">
        <w:t>.</w:t>
      </w:r>
      <w:r w:rsidRPr="00D473BC">
        <w:t xml:space="preserve"> The imputation information score </w:t>
      </w:r>
      <w:r w:rsidR="00667A2E">
        <w:t>ranges from</w:t>
      </w:r>
      <w:r w:rsidRPr="00D473BC">
        <w:t xml:space="preserve"> 0 </w:t>
      </w:r>
      <w:r w:rsidR="00667A2E">
        <w:t>to</w:t>
      </w:r>
      <w:r w:rsidR="00667A2E" w:rsidRPr="00D473BC">
        <w:t xml:space="preserve"> </w:t>
      </w:r>
      <w:r w:rsidRPr="00D473BC">
        <w:t xml:space="preserve">1 </w:t>
      </w:r>
      <w:r w:rsidR="00667A2E">
        <w:t xml:space="preserve">and </w:t>
      </w:r>
      <w:r w:rsidR="00277174">
        <w:t>represents</w:t>
      </w:r>
      <w:r w:rsidR="00277174" w:rsidRPr="00D473BC">
        <w:t xml:space="preserve"> </w:t>
      </w:r>
      <w:r w:rsidRPr="00D473BC">
        <w:t>the posterior</w:t>
      </w:r>
      <w:r>
        <w:t xml:space="preserve"> </w:t>
      </w:r>
      <w:r w:rsidRPr="00D473BC">
        <w:t xml:space="preserve">probability of observing </w:t>
      </w:r>
      <w:r w:rsidR="00667A2E">
        <w:t xml:space="preserve">an </w:t>
      </w:r>
      <w:r w:rsidRPr="00D473BC">
        <w:t>imputed genotype</w:t>
      </w:r>
      <w:r w:rsidR="00667A2E">
        <w:t>. The closer a</w:t>
      </w:r>
      <w:r w:rsidRPr="00D473BC">
        <w:t xml:space="preserve"> score </w:t>
      </w:r>
      <w:r w:rsidR="00667A2E">
        <w:t>is</w:t>
      </w:r>
      <w:r w:rsidRPr="00D473BC">
        <w:t xml:space="preserve"> to 1</w:t>
      </w:r>
      <w:r w:rsidR="00667A2E">
        <w:t xml:space="preserve">, the </w:t>
      </w:r>
      <w:r w:rsidRPr="00D473BC">
        <w:rPr>
          <w:rFonts w:hint="eastAsia"/>
        </w:rPr>
        <w:t xml:space="preserve">higher </w:t>
      </w:r>
      <w:r w:rsidR="00667A2E">
        <w:t>the likelihood of observing an imputed genotype</w:t>
      </w:r>
      <w:r w:rsidRPr="00D473BC">
        <w:rPr>
          <w:rFonts w:hint="eastAsia"/>
        </w:rPr>
        <w:t xml:space="preserve">. </w:t>
      </w:r>
      <w:r w:rsidR="007A7007">
        <w:t>Of the removed variants,</w:t>
      </w:r>
      <w:r w:rsidRPr="00D473BC">
        <w:rPr>
          <w:rFonts w:hint="eastAsia"/>
        </w:rPr>
        <w:t xml:space="preserve"> 87.2% </w:t>
      </w:r>
      <w:r w:rsidR="007A7007">
        <w:t xml:space="preserve">were due to </w:t>
      </w:r>
      <w:r w:rsidRPr="00D473BC">
        <w:rPr>
          <w:rFonts w:hint="eastAsia"/>
        </w:rPr>
        <w:t xml:space="preserve">low MAF. </w:t>
      </w:r>
      <w:r w:rsidR="007A7007">
        <w:t>While a</w:t>
      </w:r>
      <w:r w:rsidRPr="00D473BC">
        <w:rPr>
          <w:rFonts w:hint="eastAsia"/>
        </w:rPr>
        <w:t xml:space="preserve"> stringent lower</w:t>
      </w:r>
      <w:r w:rsidR="00AE40F9">
        <w:t>-</w:t>
      </w:r>
      <w:r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Pr="00D473BC">
        <w:rPr>
          <w:rFonts w:hint="eastAsia"/>
        </w:rPr>
        <w:t>0.01 is recommended to ensure the validity of VLA, a more relaxed MAF</w:t>
      </w:r>
      <w:r w:rsidR="007A7007">
        <w:t xml:space="preserve"> </w:t>
      </w:r>
      <w:r w:rsidR="007A7007">
        <w:rPr>
          <w:rFonts w:ascii="Cambria Math" w:hAnsi="Cambria Math"/>
        </w:rPr>
        <w:t xml:space="preserve">≥ </w:t>
      </w:r>
      <w:r w:rsidRPr="00D473BC">
        <w:rPr>
          <w:rFonts w:hint="eastAsia"/>
        </w:rPr>
        <w:t>0.005</w:t>
      </w:r>
      <w:r w:rsidR="007A7007">
        <w:t xml:space="preserve"> </w:t>
      </w:r>
      <w:r w:rsidRPr="00D473BC">
        <w:rPr>
          <w:rFonts w:hint="eastAsia"/>
        </w:rPr>
        <w:t>helps buffer</w:t>
      </w:r>
      <w:r w:rsidR="00EF1752">
        <w:t xml:space="preserve"> the</w:t>
      </w:r>
      <w:r w:rsidRPr="00D473BC">
        <w:rPr>
          <w:rFonts w:hint="eastAsia"/>
        </w:rPr>
        <w:t xml:space="preserve"> fluctuation </w:t>
      </w:r>
      <w:r w:rsidR="00AE40F9">
        <w:t>in</w:t>
      </w:r>
      <w:r w:rsidR="00AE40F9" w:rsidRPr="00D473BC">
        <w:rPr>
          <w:rFonts w:hint="eastAsia"/>
        </w:rPr>
        <w:t xml:space="preserve"> </w:t>
      </w:r>
      <w:r w:rsidRPr="00D473BC">
        <w:rPr>
          <w:rFonts w:hint="eastAsia"/>
        </w:rPr>
        <w:t>MAF due to the s</w:t>
      </w:r>
      <w:r w:rsidRPr="00D473BC">
        <w:t>ubsequent removal of samples and variation</w:t>
      </w:r>
      <w:r>
        <w:t xml:space="preserve"> </w:t>
      </w:r>
      <w:r w:rsidR="00974694">
        <w:t>in</w:t>
      </w:r>
      <w:r w:rsidR="00974694" w:rsidRPr="00D473BC">
        <w:t xml:space="preserve"> </w:t>
      </w:r>
      <w:r w:rsidRPr="00D473BC">
        <w:t xml:space="preserve">working sample sizes </w:t>
      </w:r>
      <w:r w:rsidR="007A7007">
        <w:t>across</w:t>
      </w:r>
      <w:r w:rsidR="007A7007" w:rsidRPr="00D473BC">
        <w:t xml:space="preserve"> </w:t>
      </w:r>
      <w:r w:rsidRPr="00D473BC">
        <w:t>analys</w:t>
      </w:r>
      <w:r w:rsidR="007A7007">
        <w:t>e</w:t>
      </w:r>
      <w:r w:rsidRPr="00D473BC">
        <w:t>s.</w:t>
      </w:r>
      <w:r>
        <w:t xml:space="preserve"> </w:t>
      </w:r>
    </w:p>
    <w:p w14:paraId="66C37D57" w14:textId="4799AD8D"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4"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KING</w:t>
      </w:r>
      <w:r w:rsidR="00EF1752">
        <w:t>SOFT</w:t>
      </w:r>
      <w:r w:rsidR="00EF1752" w:rsidRPr="00D473BC">
        <w:t xml:space="preserve"> and</w:t>
      </w:r>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 xml:space="preserve">using UKBB’s </w:t>
      </w:r>
      <w:proofErr w:type="spellStart"/>
      <w:r w:rsidRPr="00063483">
        <w:t>gfetch</w:t>
      </w:r>
      <w:proofErr w:type="spellEnd"/>
      <w:r w:rsidRPr="00063483">
        <w:t xml:space="preserve"> tool</w:t>
      </w:r>
      <w:r w:rsidR="00565241" w:rsidRPr="00063483">
        <w:t xml:space="preserve"> with parameter “</w:t>
      </w:r>
      <w:proofErr w:type="spellStart"/>
      <w:r w:rsidR="00565241" w:rsidRPr="00063483">
        <w:t>rel</w:t>
      </w:r>
      <w:proofErr w:type="spellEnd"/>
      <w:r w:rsidR="00565241" w:rsidRPr="00063483">
        <w:t xml:space="preserve">”. </w:t>
      </w:r>
      <w:r w:rsidR="00974694">
        <w:t>D</w:t>
      </w:r>
      <w:r w:rsidR="00565241" w:rsidRPr="00063483">
        <w:t>etail</w:t>
      </w:r>
      <w:r w:rsidR="00974694">
        <w:t>s on</w:t>
      </w:r>
      <w:r w:rsidR="00565241" w:rsidRPr="00063483">
        <w:t xml:space="preserve"> </w:t>
      </w:r>
      <w:proofErr w:type="spellStart"/>
      <w:r w:rsidR="00565241" w:rsidRPr="00063483">
        <w:t>gfetch</w:t>
      </w:r>
      <w:proofErr w:type="spellEnd"/>
      <w:r w:rsidR="00493F89" w:rsidRPr="00063483">
        <w:t xml:space="preserve"> </w:t>
      </w:r>
      <w:r w:rsidR="00974694">
        <w:t>are</w:t>
      </w:r>
      <w:r w:rsidR="00974694" w:rsidRPr="00063483">
        <w:t xml:space="preserve"> </w:t>
      </w:r>
      <w:r w:rsidR="00565241" w:rsidRPr="00063483">
        <w:t>available as UKBB resource 668 (</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r w:rsidR="00974694">
        <w:t>T</w:t>
      </w:r>
      <w:r w:rsidR="00974694" w:rsidRPr="00063483">
        <w:t>o break up kinship</w:t>
      </w:r>
      <w:r w:rsidR="00974694">
        <w:t xml:space="preserve"> pairs, w</w:t>
      </w:r>
      <w:r w:rsidR="007A7007" w:rsidRPr="00063483">
        <w:t xml:space="preserve">e removed one </w:t>
      </w:r>
      <w:r w:rsidR="00AE40F9" w:rsidRPr="00063483">
        <w:t xml:space="preserve">individual </w:t>
      </w:r>
      <w:r w:rsidR="007A7007" w:rsidRPr="00063483">
        <w:t>from each pair of related individuals. O</w:t>
      </w:r>
      <w:r w:rsidRPr="00063483">
        <w:t xml:space="preserve">f 487,411 individuals with </w:t>
      </w:r>
      <w:r w:rsidR="00974694">
        <w:t xml:space="preserve">an </w:t>
      </w:r>
      <w:r w:rsidRPr="00063483">
        <w:t>imputed genotype, 405,432 (83.2%</w:t>
      </w:r>
      <w:r w:rsidR="007A7007" w:rsidRPr="00063483">
        <w:t xml:space="preserve"> and </w:t>
      </w:r>
      <w:r w:rsidRPr="00063483">
        <w:t xml:space="preserve">80.1% of </w:t>
      </w:r>
      <w:r w:rsidR="00974694">
        <w:t xml:space="preserve">the total </w:t>
      </w:r>
      <w:r w:rsidRPr="00063483">
        <w:t xml:space="preserve">502,505) remained, </w:t>
      </w:r>
      <w:r w:rsidR="007A7007" w:rsidRPr="00063483">
        <w:t xml:space="preserve">representing unrelated individuals with </w:t>
      </w:r>
      <w:r w:rsidRPr="00063483">
        <w:t>high-quality micro</w:t>
      </w:r>
      <w:r w:rsidR="00DE0122">
        <w:t>-array</w:t>
      </w:r>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35"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proofErr w:type="spellStart"/>
      <w:r w:rsidR="00AB2680">
        <w:t>non-Chinese</w:t>
      </w:r>
      <w:proofErr w:type="spellEnd"/>
      <w:r w:rsidR="00AB2680">
        <w:t xml:space="preserv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lastRenderedPageBreak/>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3FCE8F8B"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w:t>
      </w:r>
      <w:proofErr w:type="spellStart"/>
      <w:r w:rsidR="005A6233">
        <w:t>afr</w:t>
      </w:r>
      <w:proofErr w:type="spellEnd"/>
      <w:r w:rsidR="005A6233">
        <w:t xml:space="preserve">, </w:t>
      </w:r>
      <w:proofErr w:type="spellStart"/>
      <w:r w:rsidR="005A6233">
        <w:t>asi</w:t>
      </w:r>
      <w:proofErr w:type="spellEnd"/>
      <w:r w:rsidR="005A6233">
        <w:t xml:space="preserve">, </w:t>
      </w:r>
      <w:proofErr w:type="spellStart"/>
      <w:r w:rsidR="005A6233">
        <w:t>bri</w:t>
      </w:r>
      <w:proofErr w:type="spellEnd"/>
      <w:r w:rsidR="005A6233">
        <w:t xml:space="preserve">, and </w:t>
      </w:r>
      <w:proofErr w:type="spellStart"/>
      <w:r w:rsidR="005A6233">
        <w:t>iri</w:t>
      </w:r>
      <w:proofErr w:type="spellEnd"/>
      <w:r w:rsidR="005A6233">
        <w:t xml:space="preserve">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 xml:space="preserve">the </w:t>
      </w:r>
      <w:proofErr w:type="spellStart"/>
      <w:r w:rsidR="005A6233">
        <w:t>bri</w:t>
      </w:r>
      <w:proofErr w:type="spellEnd"/>
      <w:r w:rsidR="005A6233">
        <w:t xml:space="preserve"> and </w:t>
      </w:r>
      <w:proofErr w:type="spellStart"/>
      <w:r w:rsidR="005A6233">
        <w:t>wnb</w:t>
      </w:r>
      <w:proofErr w:type="spellEnd"/>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r>
        <w:t>Phenotype</w:t>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r w:rsidR="00401D94">
        <w:t>, summarized in table 2</w:t>
      </w:r>
      <w:r w:rsidR="00E84368">
        <w:t>.</w:t>
      </w:r>
    </w:p>
    <w:p w14:paraId="36F26F02" w14:textId="106461E0" w:rsidR="00E84368" w:rsidRDefault="00733BEF" w:rsidP="00733BEF">
      <w:pPr>
        <w:pStyle w:val="Heading4"/>
      </w:pPr>
      <w:r>
        <w:t>T</w:t>
      </w:r>
      <w:r w:rsidR="00E84368">
        <w:t>ype 2 diabetes (T2D)</w:t>
      </w:r>
    </w:p>
    <w:p w14:paraId="2A9EDD59" w14:textId="64799E2B"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36"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37"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t>(</w:t>
      </w:r>
      <w:r>
        <w:t xml:space="preserve">field </w:t>
      </w:r>
      <w:hyperlink r:id="rId38"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39"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0"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1"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2" w:history="1">
        <w:r w:rsidRPr="00733BEF">
          <w:rPr>
            <w:rStyle w:val="Hyperlink"/>
          </w:rPr>
          <w:t>41271</w:t>
        </w:r>
      </w:hyperlink>
      <w:r w:rsidR="00E84368">
        <w:t>).</w:t>
      </w:r>
    </w:p>
    <w:p w14:paraId="761A8701" w14:textId="2750E545" w:rsidR="00E84368" w:rsidRDefault="00733BEF" w:rsidP="00085779">
      <w:pPr>
        <w:pStyle w:val="Heading4"/>
      </w:pPr>
      <w:r>
        <w:t>C</w:t>
      </w:r>
      <w:r w:rsidR="00E84368">
        <w:t>oronary artery disease (CAD)</w:t>
      </w:r>
    </w:p>
    <w:p w14:paraId="72BA1E88" w14:textId="56C1BD23" w:rsidR="00E84368" w:rsidRDefault="000D0FFB" w:rsidP="00E84368">
      <w:r>
        <w:t>F</w:t>
      </w:r>
      <w:r w:rsidR="0096293E">
        <w:t>ollow</w:t>
      </w:r>
      <w:r w:rsidR="00084E36">
        <w:t>ing</w:t>
      </w:r>
      <w:r w:rsidR="0096293E">
        <w:t xml:space="preserve"> </w:t>
      </w:r>
      <w:proofErr w:type="spellStart"/>
      <w:r w:rsidR="0096293E">
        <w:t>K</w:t>
      </w:r>
      <w:r w:rsidR="00EE7071">
        <w:t>l</w:t>
      </w:r>
      <w:r w:rsidR="0096293E">
        <w:t>arin</w:t>
      </w:r>
      <w:proofErr w:type="spellEnd"/>
      <w:r w:rsidR="0096293E">
        <w:t xml:space="preserve"> et.al.</w:t>
      </w:r>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770D9D">
        <w:rPr>
          <w:noProof/>
        </w:rPr>
        <w:t>(</w:t>
      </w:r>
      <w:proofErr w:type="spellStart"/>
      <w:r w:rsidR="00770D9D">
        <w:rPr>
          <w:noProof/>
        </w:rPr>
        <w:t>Klarin</w:t>
      </w:r>
      <w:proofErr w:type="spellEnd"/>
      <w:r w:rsidR="00770D9D">
        <w:rPr>
          <w:noProof/>
        </w:rPr>
        <w:t xml:space="preserve"> et al., 2017)</w:t>
      </w:r>
      <w:r w:rsidR="00A1536E">
        <w:fldChar w:fldCharType="end"/>
      </w:r>
      <w:r>
        <w:t xml:space="preserve">, we defined CAD </w:t>
      </w:r>
      <w:r w:rsidR="0096293E">
        <w:t xml:space="preserve">cases 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3" w:history="1">
        <w:r w:rsidR="00733BEF" w:rsidRPr="00733BEF">
          <w:rPr>
            <w:rStyle w:val="Hyperlink"/>
          </w:rPr>
          <w:t>20002</w:t>
        </w:r>
      </w:hyperlink>
      <w:r w:rsidR="00733BEF">
        <w:t>)</w:t>
      </w:r>
      <w:r w:rsidR="00F34F03">
        <w:t>;</w:t>
      </w:r>
      <w:r w:rsidR="00E84368">
        <w:t xml:space="preserve"> </w:t>
      </w:r>
      <w:r w:rsidR="00084E36">
        <w:t xml:space="preserve">had </w:t>
      </w:r>
      <w:r w:rsidR="00E84368">
        <w:t xml:space="preserve">I211, I212, I214, </w:t>
      </w:r>
      <w:r w:rsidR="00084E36">
        <w:t xml:space="preserve">or </w:t>
      </w:r>
      <w:r w:rsidR="00E84368">
        <w:t xml:space="preserve">I219 (types of acute myocardial infarction) in "ICD10 diagnosis" </w:t>
      </w:r>
      <w:r w:rsidR="00733BEF">
        <w:t xml:space="preserve">(field </w:t>
      </w:r>
      <w:hyperlink r:id="rId44"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rsidR="00084E36">
        <w:t xml:space="preserve">or </w:t>
      </w:r>
      <w:r w:rsidR="00E84368">
        <w:t>K751-754 (</w:t>
      </w:r>
      <w:r w:rsidR="00084E36">
        <w:t xml:space="preserve">procedures </w:t>
      </w:r>
      <w:r w:rsidR="00E84368">
        <w:t xml:space="preserve">to treat CAD) in "OPCS4 operative procedures" (field </w:t>
      </w:r>
      <w:hyperlink r:id="rId45" w:history="1">
        <w:r w:rsidR="00E84368" w:rsidRPr="00733BEF">
          <w:rPr>
            <w:rStyle w:val="Hyperlink"/>
          </w:rPr>
          <w:t>41272</w:t>
        </w:r>
      </w:hyperlink>
      <w:r w:rsidR="00E84368">
        <w:t xml:space="preserve">). </w:t>
      </w:r>
      <w:r w:rsidR="007F3849">
        <w:t>We assigned t</w:t>
      </w:r>
      <w:r w:rsidR="00E84368">
        <w:t xml:space="preserve">he rest </w:t>
      </w:r>
      <w:r w:rsidR="00084E36">
        <w:t xml:space="preserve">to the </w:t>
      </w:r>
      <w:r w:rsidR="00E84368">
        <w:t>control</w:t>
      </w:r>
      <w:r w:rsidR="00084E36">
        <w:t xml:space="preserve"> group by default</w:t>
      </w:r>
      <w:r w:rsidR="00E84368">
        <w:t>.</w:t>
      </w:r>
      <w:r w:rsidR="00085779">
        <w:t xml:space="preserve"> </w:t>
      </w:r>
      <w:r w:rsidR="00E84368">
        <w:t>The</w:t>
      </w:r>
      <w:r w:rsidR="00084E36">
        <w:t>re were</w:t>
      </w:r>
      <w:r w:rsidR="00E84368">
        <w:t xml:space="preserve"> 24,907 CAD cases and 477,598 controls.</w:t>
      </w:r>
      <w:r w:rsidR="00085779">
        <w:t xml:space="preserve"> Th</w:t>
      </w:r>
      <w:r w:rsidR="00C6136B">
        <w:t>ere</w:t>
      </w:r>
      <w:r w:rsidR="00085779">
        <w:t xml:space="preserve"> </w:t>
      </w:r>
      <w:r w:rsidR="00084E36">
        <w:t xml:space="preserve">were </w:t>
      </w:r>
      <w:r w:rsidR="00085779">
        <w:t xml:space="preserve">no missing values because field </w:t>
      </w:r>
      <w:hyperlink r:id="rId46"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4F18F5C9"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47"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r w:rsidR="00E84368">
        <w:t>12,550 missing values</w:t>
      </w:r>
      <w:r w:rsidR="00085779">
        <w:t>,</w:t>
      </w:r>
      <w:r w:rsidR="00E84368">
        <w:t xml:space="preserve"> </w:t>
      </w:r>
      <w:r w:rsidR="00113C64">
        <w:t xml:space="preserve">among which </w:t>
      </w:r>
      <w:r w:rsidR="00E84368">
        <w:t xml:space="preserve">2,413 </w:t>
      </w:r>
      <w:r>
        <w:t xml:space="preserve">were </w:t>
      </w:r>
      <w:r w:rsidR="00E84368">
        <w:t>outliers.</w:t>
      </w:r>
    </w:p>
    <w:p w14:paraId="70D3EF23" w14:textId="2CBD027A" w:rsidR="00085779" w:rsidRDefault="00085779" w:rsidP="00FD0C57">
      <w:pPr>
        <w:pStyle w:val="Heading4"/>
      </w:pPr>
      <w:r>
        <w:t xml:space="preserve">Fasting </w:t>
      </w:r>
      <w:r w:rsidR="008B1915">
        <w:t>g</w:t>
      </w:r>
      <w:r>
        <w:t xml:space="preserve">lucose </w:t>
      </w:r>
      <w:r w:rsidR="008B1915">
        <w:t>l</w:t>
      </w:r>
      <w:r>
        <w:t>evel (GLU)</w:t>
      </w:r>
    </w:p>
    <w:p w14:paraId="70A59091" w14:textId="6FEBCC2C" w:rsidR="00085779" w:rsidRDefault="00084E36" w:rsidP="00E84368">
      <w:r>
        <w:t>We took</w:t>
      </w:r>
      <w:r w:rsidR="0096293E">
        <w:t xml:space="preserve"> GLU </w:t>
      </w:r>
      <w:r w:rsidR="00D72803">
        <w:t xml:space="preserve">from UKBB field </w:t>
      </w:r>
      <w:hyperlink r:id="rId48" w:history="1">
        <w:r w:rsidR="00D72803" w:rsidRPr="00D72803">
          <w:rPr>
            <w:rStyle w:val="Hyperlink"/>
          </w:rPr>
          <w:t>30740</w:t>
        </w:r>
      </w:hyperlink>
      <w:r w:rsidR="00D72803">
        <w:t xml:space="preserve"> without transformation</w:t>
      </w:r>
      <w:r>
        <w:t xml:space="preserve"> and</w:t>
      </w:r>
      <w:r w:rsidR="00D72803">
        <w:t xml:space="preserve"> exclud</w:t>
      </w:r>
      <w:r>
        <w:t>ed</w:t>
      </w:r>
      <w:r w:rsidR="00D72803">
        <w:t xml:space="preserve"> individuals with reportability issues according to field </w:t>
      </w:r>
      <w:hyperlink r:id="rId49" w:history="1">
        <w:r w:rsidR="00D72803" w:rsidRPr="00D72803">
          <w:rPr>
            <w:rStyle w:val="Hyperlink"/>
          </w:rPr>
          <w:t>30746</w:t>
        </w:r>
      </w:hyperlink>
      <w:r w:rsidR="00D72803">
        <w:t xml:space="preserve"> (</w:t>
      </w:r>
      <w:r>
        <w:t xml:space="preserve">i.e., </w:t>
      </w:r>
      <w:r w:rsidR="00D72803">
        <w:t>a value unequal to 1).</w:t>
      </w:r>
      <w:r w:rsidR="00FD0C57">
        <w:t xml:space="preserve"> Th</w:t>
      </w:r>
      <w:r w:rsidR="00D4324F">
        <w:t>is result</w:t>
      </w:r>
      <w:r w:rsidR="00E6677E">
        <w:t>ed</w:t>
      </w:r>
      <w:r w:rsidR="00D4324F">
        <w:t xml:space="preserve"> in</w:t>
      </w:r>
      <w:r w:rsidR="00FD0C57">
        <w:t xml:space="preserve"> </w:t>
      </w:r>
      <w:r w:rsidR="00D4324F" w:rsidRPr="00D4324F">
        <w:t>429</w:t>
      </w:r>
      <w:r w:rsidR="00D4324F">
        <w:t>,</w:t>
      </w:r>
      <w:r w:rsidR="00D4324F" w:rsidRPr="00D4324F">
        <w:t>567</w:t>
      </w:r>
      <w:r w:rsidR="00D4324F">
        <w:t xml:space="preserve"> </w:t>
      </w:r>
      <w:r w:rsidR="00E6677E">
        <w:t>measurements</w:t>
      </w:r>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58243"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58240"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58241"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lastRenderedPageBreak/>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pPr>
      <w:r>
        <w:rPr>
          <w:rFonts w:hint="eastAsia"/>
        </w:rPr>
        <w:t>Environment</w:t>
      </w:r>
    </w:p>
    <w:p w14:paraId="734B8B57" w14:textId="335E86C0" w:rsidR="00A96124" w:rsidRDefault="00A96124" w:rsidP="00A96124">
      <w:r>
        <w:t xml:space="preserve">To compare the performance of enriching GxE discovery by GWA, VLA, and VQA, we </w:t>
      </w:r>
      <w:r w:rsidR="00D51F71">
        <w:t xml:space="preserve">prepared </w:t>
      </w:r>
      <w:r>
        <w:t xml:space="preserve">GxE analysis for </w:t>
      </w:r>
      <w:r w:rsidR="000E4C59">
        <w:t>several</w:t>
      </w:r>
      <w:r w:rsidR="00123331">
        <w:t xml:space="preserve"> </w:t>
      </w:r>
      <w:r>
        <w:t>environments in UKBB</w:t>
      </w:r>
      <w:r w:rsidR="00162966">
        <w:t>, summarized in table 3.</w:t>
      </w:r>
    </w:p>
    <w:p w14:paraId="342D7960" w14:textId="77777777" w:rsidR="00A96124" w:rsidRDefault="00A96124" w:rsidP="00A96124">
      <w:pPr>
        <w:pStyle w:val="Heading4"/>
      </w:pPr>
      <w:r>
        <w:t>Number of Siblings (SIB)</w:t>
      </w:r>
    </w:p>
    <w:p w14:paraId="4F961996" w14:textId="77777777" w:rsidR="00A96124" w:rsidRPr="00783070" w:rsidRDefault="00A96124" w:rsidP="00A96124">
      <w:r>
        <w:t xml:space="preserve">The SIB is the sum of brother (field </w:t>
      </w:r>
      <w:hyperlink r:id="rId54" w:history="1">
        <w:r w:rsidRPr="007621D6">
          <w:rPr>
            <w:rStyle w:val="Hyperlink"/>
          </w:rPr>
          <w:t>1873</w:t>
        </w:r>
      </w:hyperlink>
      <w:r>
        <w:t xml:space="preserve">) and sisters (field </w:t>
      </w:r>
      <w:hyperlink r:id="rId55" w:history="1">
        <w:r w:rsidRPr="007621D6">
          <w:rPr>
            <w:rStyle w:val="Hyperlink"/>
          </w:rPr>
          <w:t>1883</w:t>
        </w:r>
      </w:hyperlink>
      <w:r>
        <w:t>), if either is unreported, the other is taken as the sum and assigned to SIB, if both are unreported, a missing value is assigned to SIB.</w:t>
      </w:r>
    </w:p>
    <w:p w14:paraId="4C6074CB" w14:textId="77777777" w:rsidR="00A96124" w:rsidRDefault="00A96124" w:rsidP="00A96124">
      <w:pPr>
        <w:pStyle w:val="Heading4"/>
      </w:pPr>
      <w:r>
        <w:t xml:space="preserve">Physical activities in </w:t>
      </w:r>
      <w:r w:rsidRPr="0063790D">
        <w:t>Metabolic Equivalent Minutes (MET)</w:t>
      </w:r>
    </w:p>
    <w:p w14:paraId="2B6D7FC4" w14:textId="53A2F6A2" w:rsidR="00A96124" w:rsidRDefault="00A96124" w:rsidP="00A96124">
      <w:r>
        <w:t xml:space="preserve">The MET is the weighted sum three sets of UKBB variables, calculated MET = 3.3 </w:t>
      </w:r>
      <w:r w:rsidRPr="00226E31">
        <w:t>×</w:t>
      </w:r>
      <w:r>
        <w:t xml:space="preserve"> days/week walked 10+ minutes (field </w:t>
      </w:r>
      <w:hyperlink r:id="rId56" w:history="1">
        <w:r w:rsidRPr="00FC3F53">
          <w:rPr>
            <w:rStyle w:val="Hyperlink"/>
          </w:rPr>
          <w:t>864</w:t>
        </w:r>
      </w:hyperlink>
      <w:r>
        <w:t xml:space="preserve">) </w:t>
      </w:r>
      <w:r w:rsidRPr="00226E31">
        <w:t>×</w:t>
      </w:r>
      <w:r>
        <w:t xml:space="preserve"> duration of walks (field </w:t>
      </w:r>
      <w:hyperlink r:id="rId57" w:history="1">
        <w:r w:rsidRPr="00FC3F53">
          <w:rPr>
            <w:rStyle w:val="Hyperlink"/>
          </w:rPr>
          <w:t>874</w:t>
        </w:r>
      </w:hyperlink>
      <w:r>
        <w:t xml:space="preserve">) + 4.0 </w:t>
      </w:r>
      <w:r w:rsidRPr="00226E31">
        <w:t>×</w:t>
      </w:r>
      <w:r>
        <w:t xml:space="preserve"> days/week of moderate physical activities 10+ minutes (field </w:t>
      </w:r>
      <w:hyperlink r:id="rId58" w:history="1">
        <w:r w:rsidRPr="00FC3F53">
          <w:rPr>
            <w:rStyle w:val="Hyperlink"/>
          </w:rPr>
          <w:t>884</w:t>
        </w:r>
      </w:hyperlink>
      <w:r>
        <w:t xml:space="preserve">) </w:t>
      </w:r>
      <w:r w:rsidRPr="00226E31">
        <w:t>×</w:t>
      </w:r>
      <w:r>
        <w:t xml:space="preserve"> duration of moderate activities (field </w:t>
      </w:r>
      <w:hyperlink r:id="rId59" w:history="1">
        <w:r w:rsidRPr="00FC3F53">
          <w:rPr>
            <w:rStyle w:val="Hyperlink"/>
          </w:rPr>
          <w:t>894</w:t>
        </w:r>
      </w:hyperlink>
      <w:r>
        <w:t xml:space="preserve">) + 8.0 </w:t>
      </w:r>
      <w:r w:rsidRPr="00226E31">
        <w:t>×</w:t>
      </w:r>
      <w:r>
        <w:t xml:space="preserve"> days/week of vigorous physical activities for more than ten minutes (field </w:t>
      </w:r>
      <w:hyperlink r:id="rId60" w:history="1">
        <w:r w:rsidRPr="00FC3F53">
          <w:rPr>
            <w:rStyle w:val="Hyperlink"/>
          </w:rPr>
          <w:t>904</w:t>
        </w:r>
      </w:hyperlink>
      <w:r>
        <w:t xml:space="preserve">) </w:t>
      </w:r>
      <w:r w:rsidRPr="00226E31">
        <w:t>×</w:t>
      </w:r>
      <w:r>
        <w:t xml:space="preserve"> duration of vigorous activities (field </w:t>
      </w:r>
      <w:hyperlink r:id="rId61" w:history="1">
        <w:r w:rsidRPr="00FC3F53">
          <w:rPr>
            <w:rStyle w:val="Hyperlink"/>
          </w:rPr>
          <w:t>914</w:t>
        </w:r>
      </w:hyperlink>
      <w:r>
        <w:t xml:space="preserve">). </w:t>
      </w:r>
      <w:r>
        <w:fldChar w:fldCharType="begin"/>
      </w:r>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770D9D">
        <w:rPr>
          <w:rFonts w:ascii="Calibri" w:cs="Calibri"/>
        </w:rPr>
        <w:t>(Marderstein et al., 2021)</w:t>
      </w:r>
      <w:r>
        <w:fldChar w:fldCharType="end"/>
      </w:r>
      <w:r>
        <w:t xml:space="preserve"> If an activity is less than 10 minutes, that activity is given a duration of 0. If any of the activities is missing, the MET is treated as missing.</w:t>
      </w:r>
    </w:p>
    <w:p w14:paraId="22CB4AE3" w14:textId="77777777" w:rsidR="00A96124" w:rsidRDefault="00A96124" w:rsidP="00A96124">
      <w:pPr>
        <w:pStyle w:val="Heading4"/>
      </w:pPr>
      <w:r>
        <w:t>Sedentary lifestyle (SDN)</w:t>
      </w:r>
    </w:p>
    <w:p w14:paraId="6C04A148" w14:textId="39981EA0" w:rsidR="00A96124" w:rsidRDefault="00A96124" w:rsidP="00A96124">
      <w:r>
        <w:t xml:space="preserve">The SDN is the sum of hours spent watching TV per day (field </w:t>
      </w:r>
      <w:hyperlink r:id="rId62" w:history="1">
        <w:r w:rsidRPr="00FC3F53">
          <w:rPr>
            <w:rStyle w:val="Hyperlink"/>
          </w:rPr>
          <w:t>1070</w:t>
        </w:r>
      </w:hyperlink>
      <w:r>
        <w:t xml:space="preserve">), hours spent using computer per day (field </w:t>
      </w:r>
      <w:hyperlink r:id="rId63" w:history="1">
        <w:r w:rsidRPr="00FC3F53">
          <w:rPr>
            <w:rStyle w:val="Hyperlink"/>
          </w:rPr>
          <w:t>1080</w:t>
        </w:r>
      </w:hyperlink>
      <w:r>
        <w:t xml:space="preserve">), and hours </w:t>
      </w:r>
      <w:r w:rsidRPr="00203EE2">
        <w:t>spent driving</w:t>
      </w:r>
      <w:r>
        <w:t xml:space="preserve"> per day (field </w:t>
      </w:r>
      <w:hyperlink r:id="rId64" w:history="1">
        <w:r w:rsidRPr="00FC3F53">
          <w:rPr>
            <w:rStyle w:val="Hyperlink"/>
          </w:rPr>
          <w:t>1090</w:t>
        </w:r>
      </w:hyperlink>
      <w:r>
        <w:t>)</w:t>
      </w:r>
      <w:r>
        <w:fldChar w:fldCharType="begin"/>
      </w:r>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770D9D">
        <w:rPr>
          <w:rFonts w:ascii="Calibri" w:cs="Calibri"/>
        </w:rPr>
        <w:t>(Marderstein et al., 2021)</w:t>
      </w:r>
      <w:r>
        <w:fldChar w:fldCharType="end"/>
      </w:r>
      <w:r>
        <w:t>. If a time is less than one hour per day, that time is set to 0. If any of the three times is missing, the SDN is treated as missing.</w:t>
      </w:r>
    </w:p>
    <w:p w14:paraId="08AC378D" w14:textId="77777777" w:rsidR="00A96124" w:rsidRDefault="00A96124" w:rsidP="00A96124">
      <w:pPr>
        <w:pStyle w:val="Heading4"/>
      </w:pPr>
      <w:r>
        <w:t>Smoking (SMK)</w:t>
      </w:r>
    </w:p>
    <w:p w14:paraId="51DBE161" w14:textId="77777777" w:rsidR="00A96124" w:rsidRDefault="00A96124" w:rsidP="00A96124">
      <w:r>
        <w:t xml:space="preserve">The SMK is directly taken from UKBB variable “ever smoking” (field </w:t>
      </w:r>
      <w:hyperlink r:id="rId65" w:history="1">
        <w:r w:rsidRPr="003B1E9D">
          <w:rPr>
            <w:rStyle w:val="Hyperlink"/>
          </w:rPr>
          <w:t>20160</w:t>
        </w:r>
      </w:hyperlink>
      <w:r>
        <w:t>).</w:t>
      </w:r>
    </w:p>
    <w:p w14:paraId="7B62392D" w14:textId="77777777" w:rsidR="00A96124" w:rsidRDefault="00A96124" w:rsidP="00A96124">
      <w:pPr>
        <w:pStyle w:val="Heading4"/>
      </w:pPr>
      <w:r>
        <w:t>Alcohol Drinking (ALC)</w:t>
      </w:r>
    </w:p>
    <w:p w14:paraId="0238659E" w14:textId="3D264993" w:rsidR="00A96124" w:rsidRDefault="00A96124" w:rsidP="00A96124">
      <w:r>
        <w:t xml:space="preserve">ALC is the combined per week alcohol consumption (units/week) at baseline. We begin with alcohol intake frequency (field </w:t>
      </w:r>
      <w:hyperlink r:id="rId66" w:history="1">
        <w:r w:rsidRPr="00390522">
          <w:rPr>
            <w:rStyle w:val="Hyperlink"/>
          </w:rPr>
          <w:t>1558</w:t>
        </w:r>
      </w:hyperlink>
      <w:r>
        <w:t xml:space="preserve">), those who chose 1=daily or almost daily, 2=three or four times a week, or 3=once or twice a week, are assigned a combined weekly frequency of 1 </w:t>
      </w:r>
      <w:r>
        <w:sym w:font="Symbol" w:char="F0B4"/>
      </w:r>
      <w:r>
        <w:t xml:space="preserve"> red wine (field </w:t>
      </w:r>
      <w:hyperlink r:id="rId67" w:history="1">
        <w:r w:rsidRPr="002D7318">
          <w:rPr>
            <w:rStyle w:val="Hyperlink"/>
          </w:rPr>
          <w:t>1568</w:t>
        </w:r>
      </w:hyperlink>
      <w:r>
        <w:t xml:space="preserve">) + 1 </w:t>
      </w:r>
      <w:r>
        <w:sym w:font="Symbol" w:char="F0B4"/>
      </w:r>
      <w:r>
        <w:t xml:space="preserve"> champagne plus white wine (field </w:t>
      </w:r>
      <w:hyperlink r:id="rId68" w:history="1">
        <w:r w:rsidRPr="002D7318">
          <w:rPr>
            <w:rStyle w:val="Hyperlink"/>
          </w:rPr>
          <w:t>1578</w:t>
        </w:r>
      </w:hyperlink>
      <w:r>
        <w:t xml:space="preserve">) + 2 </w:t>
      </w:r>
      <w:r>
        <w:sym w:font="Symbol" w:char="F0B4"/>
      </w:r>
      <w:r>
        <w:t xml:space="preserve"> beer plus cider (field </w:t>
      </w:r>
      <w:hyperlink r:id="rId69" w:history="1">
        <w:r w:rsidRPr="002D7318">
          <w:rPr>
            <w:rStyle w:val="Hyperlink"/>
          </w:rPr>
          <w:t>1588</w:t>
        </w:r>
      </w:hyperlink>
      <w:r>
        <w:t xml:space="preserve">) + 1 </w:t>
      </w:r>
      <w:r>
        <w:sym w:font="Symbol" w:char="F0B4"/>
      </w:r>
      <w:r>
        <w:t xml:space="preserve"> spirits (field </w:t>
      </w:r>
      <w:hyperlink r:id="rId70" w:history="1">
        <w:r w:rsidRPr="002D7318">
          <w:rPr>
            <w:rStyle w:val="Hyperlink"/>
          </w:rPr>
          <w:t>1598</w:t>
        </w:r>
      </w:hyperlink>
      <w:r>
        <w:t xml:space="preserve">) + 1 </w:t>
      </w:r>
      <w:r>
        <w:sym w:font="Symbol" w:char="F0B4"/>
      </w:r>
      <w:r>
        <w:t xml:space="preserve"> fortified wine (field </w:t>
      </w:r>
      <w:hyperlink r:id="rId71" w:history="1">
        <w:r w:rsidRPr="002D7318">
          <w:rPr>
            <w:rStyle w:val="Hyperlink"/>
          </w:rPr>
          <w:t>1608</w:t>
        </w:r>
      </w:hyperlink>
      <w:r>
        <w:t xml:space="preserve">), that is, beer plus cider is considered 2 units/week; in a similar manner, those who reported 4=one to three times a month or 5=special occasions only for alcohol intake frequency (field </w:t>
      </w:r>
      <w:hyperlink r:id="rId72" w:history="1">
        <w:r w:rsidRPr="00390522">
          <w:rPr>
            <w:rStyle w:val="Hyperlink"/>
          </w:rPr>
          <w:t>1558</w:t>
        </w:r>
      </w:hyperlink>
      <w:r>
        <w:t xml:space="preserve">), are given a combined monthly frequency of 1 </w:t>
      </w:r>
      <w:r>
        <w:sym w:font="Symbol" w:char="F0B4"/>
      </w:r>
      <w:r>
        <w:t xml:space="preserve"> red wine (field </w:t>
      </w:r>
      <w:hyperlink r:id="rId73" w:history="1">
        <w:r w:rsidRPr="002D7318">
          <w:rPr>
            <w:rStyle w:val="Hyperlink"/>
          </w:rPr>
          <w:t>4407</w:t>
        </w:r>
      </w:hyperlink>
      <w:r>
        <w:t xml:space="preserve">) + 1 </w:t>
      </w:r>
      <w:r>
        <w:sym w:font="Symbol" w:char="F0B4"/>
      </w:r>
      <w:r>
        <w:t xml:space="preserve"> champagne plus white wine (field </w:t>
      </w:r>
      <w:hyperlink r:id="rId74" w:history="1">
        <w:r w:rsidRPr="002D7318">
          <w:rPr>
            <w:rStyle w:val="Hyperlink"/>
          </w:rPr>
          <w:t>4418</w:t>
        </w:r>
      </w:hyperlink>
      <w:r>
        <w:t xml:space="preserve">) + 2 </w:t>
      </w:r>
      <w:r>
        <w:sym w:font="Symbol" w:char="F0B4"/>
      </w:r>
      <w:r>
        <w:t xml:space="preserve"> beer plus cider (field </w:t>
      </w:r>
      <w:hyperlink r:id="rId75" w:history="1">
        <w:r w:rsidRPr="002D7318">
          <w:rPr>
            <w:rStyle w:val="Hyperlink"/>
          </w:rPr>
          <w:t>4429</w:t>
        </w:r>
      </w:hyperlink>
      <w:r>
        <w:t xml:space="preserve">) + 1 </w:t>
      </w:r>
      <w:r>
        <w:sym w:font="Symbol" w:char="F0B4"/>
      </w:r>
      <w:r>
        <w:t xml:space="preserve"> spirits (field </w:t>
      </w:r>
      <w:hyperlink r:id="rId76" w:history="1">
        <w:r w:rsidRPr="002D7318">
          <w:rPr>
            <w:rStyle w:val="Hyperlink"/>
          </w:rPr>
          <w:t>4440</w:t>
        </w:r>
      </w:hyperlink>
      <w:r>
        <w:t xml:space="preserve">) + 1 </w:t>
      </w:r>
      <w:r>
        <w:sym w:font="Symbol" w:char="F0B4"/>
      </w:r>
      <w:r>
        <w:t xml:space="preserve"> fortified wine (field </w:t>
      </w:r>
      <w:hyperlink r:id="rId77" w:history="1">
        <w:r w:rsidRPr="002D7318">
          <w:rPr>
            <w:rStyle w:val="Hyperlink"/>
          </w:rPr>
          <w:t>4451</w:t>
        </w:r>
      </w:hyperlink>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hyperlink r:id="rId78" w:history="1">
        <w:r w:rsidRPr="00390522">
          <w:rPr>
            <w:rStyle w:val="Hyperlink"/>
          </w:rPr>
          <w:t>1558</w:t>
        </w:r>
      </w:hyperlink>
      <w:r>
        <w:t xml:space="preserve">) are assigned 0 to ALC; those did not report alcohol intake frequency (field </w:t>
      </w:r>
      <w:hyperlink r:id="rId79" w:history="1">
        <w:r w:rsidRPr="00390522">
          <w:rPr>
            <w:rStyle w:val="Hyperlink"/>
          </w:rPr>
          <w:t>1558</w:t>
        </w:r>
      </w:hyperlink>
      <w:r>
        <w:t>), or those who reported weekly or monthly intake but did not give any of the five specific alcohol products, are treated as missing for ALC.</w:t>
      </w:r>
      <w:r w:rsidR="00C8186F">
        <w:t xml:space="preserve"> The unit per </w:t>
      </w:r>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r w:rsidR="005858C2" w:rsidRPr="005858C2">
        <w:t>survey</w:t>
      </w:r>
      <w:r w:rsidR="00A968B5">
        <w:t xml:space="preserve"> guidelines</w:t>
      </w:r>
      <w:r w:rsidR="0065441E">
        <w:t xml:space="preserve"> released </w:t>
      </w:r>
      <w:r w:rsidR="00A968B5">
        <w:t xml:space="preserve">by </w:t>
      </w:r>
      <w:r w:rsidR="0017326E">
        <w:t xml:space="preserve">the </w:t>
      </w:r>
      <w:r w:rsidR="00A968B5">
        <w:t xml:space="preserve">UK </w:t>
      </w:r>
      <w:r w:rsidR="00A968B5" w:rsidRPr="00A968B5">
        <w:t>Office for National Statistics</w:t>
      </w:r>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770D9D">
        <w:rPr>
          <w:noProof/>
        </w:rPr>
        <w:t>(Goddard, 2007)</w:t>
      </w:r>
      <w:r w:rsidR="0065441E">
        <w:fldChar w:fldCharType="end"/>
      </w:r>
      <w:r w:rsidR="0065441E">
        <w:t>.</w:t>
      </w:r>
    </w:p>
    <w:p w14:paraId="489F1206" w14:textId="77777777" w:rsidR="00A96124" w:rsidRDefault="00A96124" w:rsidP="00A96124">
      <w:pPr>
        <w:pStyle w:val="Heading4"/>
      </w:pPr>
      <w:r>
        <w:t>Neighborhood Traffic (TRF)</w:t>
      </w:r>
    </w:p>
    <w:p w14:paraId="19834FCB" w14:textId="77777777" w:rsidR="00A96124" w:rsidRDefault="00A96124" w:rsidP="00A96124">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p>
    <w:p w14:paraId="5D98E088" w14:textId="77777777" w:rsidR="00A96124" w:rsidRDefault="00A96124" w:rsidP="00A96124">
      <w:pPr>
        <w:pStyle w:val="Heading4"/>
      </w:pPr>
      <w:r>
        <w:lastRenderedPageBreak/>
        <w:t>Nitrogen oxides (NO1)</w:t>
      </w:r>
    </w:p>
    <w:p w14:paraId="4CEAADAD" w14:textId="77777777" w:rsidR="00A96124" w:rsidRDefault="00A96124" w:rsidP="00A96124">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hyperlink r:id="rId80" w:history="1">
        <w:r w:rsidRPr="00990570">
          <w:rPr>
            <w:rStyle w:val="Hyperlink"/>
          </w:rPr>
          <w:t>24004</w:t>
        </w:r>
      </w:hyperlink>
      <w:r>
        <w:t>).</w:t>
      </w:r>
    </w:p>
    <w:p w14:paraId="6215B1BE" w14:textId="77777777" w:rsidR="00A96124" w:rsidRDefault="00A96124" w:rsidP="00A96124">
      <w:pPr>
        <w:pStyle w:val="Heading4"/>
      </w:pPr>
      <w:r>
        <w:t>Nitrogen dioxides (NO2)</w:t>
      </w:r>
    </w:p>
    <w:p w14:paraId="7550B570" w14:textId="77777777" w:rsidR="00A96124" w:rsidRDefault="00A96124" w:rsidP="00A96124">
      <w:r>
        <w:t xml:space="preserve">The NO2 level is the average of residential nitrogen dioxides air pollution of year 2005 (field </w:t>
      </w:r>
      <w:hyperlink r:id="rId81" w:history="1">
        <w:r w:rsidRPr="006F5D02">
          <w:rPr>
            <w:rStyle w:val="Hyperlink"/>
          </w:rPr>
          <w:t>24016</w:t>
        </w:r>
      </w:hyperlink>
      <w:r>
        <w:t xml:space="preserve">), 2006 (field </w:t>
      </w:r>
      <w:hyperlink r:id="rId82" w:history="1">
        <w:r w:rsidRPr="00D95F9A">
          <w:rPr>
            <w:rStyle w:val="Hyperlink"/>
          </w:rPr>
          <w:t>24017</w:t>
        </w:r>
      </w:hyperlink>
      <w:r>
        <w:t xml:space="preserve">), 2007 (field </w:t>
      </w:r>
      <w:hyperlink r:id="rId83" w:history="1">
        <w:r w:rsidRPr="00D95F9A">
          <w:rPr>
            <w:rStyle w:val="Hyperlink"/>
          </w:rPr>
          <w:t>24018</w:t>
        </w:r>
      </w:hyperlink>
      <w:r>
        <w:t xml:space="preserve">), and 2010 (field </w:t>
      </w:r>
      <w:hyperlink r:id="rId84" w:history="1">
        <w:r w:rsidRPr="00D95F9A">
          <w:rPr>
            <w:rStyle w:val="Hyperlink"/>
          </w:rPr>
          <w:t>24003</w:t>
        </w:r>
      </w:hyperlink>
      <w:r>
        <w:t>). If any of the four years is missing, the averaged NO2 is treated as missing.</w:t>
      </w:r>
    </w:p>
    <w:p w14:paraId="344D8DB6" w14:textId="77777777" w:rsidR="00A96124" w:rsidRDefault="00A96124" w:rsidP="00A96124">
      <w:pPr>
        <w:pStyle w:val="Heading4"/>
      </w:pPr>
      <w:r>
        <w:t>Particulate matter air pollution, 10</w:t>
      </w:r>
      <w:r>
        <w:sym w:font="Symbol" w:char="F06D"/>
      </w:r>
      <w:r>
        <w:t>m (P10)</w:t>
      </w:r>
    </w:p>
    <w:p w14:paraId="1E425B0E" w14:textId="77777777" w:rsidR="00A96124" w:rsidRDefault="00A96124" w:rsidP="00A96124">
      <w:r>
        <w:t xml:space="preserve">The P10 level is the average residential PM10 of year 2007 (field </w:t>
      </w:r>
      <w:hyperlink r:id="rId85" w:history="1">
        <w:r w:rsidRPr="007D4E0F">
          <w:rPr>
            <w:rStyle w:val="Hyperlink"/>
          </w:rPr>
          <w:t>24019</w:t>
        </w:r>
      </w:hyperlink>
      <w:r>
        <w:t xml:space="preserve">) and 2010 (field </w:t>
      </w:r>
      <w:hyperlink r:id="rId86" w:history="1">
        <w:r>
          <w:rPr>
            <w:rStyle w:val="Hyperlink"/>
          </w:rPr>
          <w:t>24005</w:t>
        </w:r>
      </w:hyperlink>
      <w:r>
        <w:t>) measured in micro-g/m</w:t>
      </w:r>
      <w:r w:rsidRPr="002E0504">
        <w:rPr>
          <w:vertAlign w:val="superscript"/>
        </w:rPr>
        <w:t>3</w:t>
      </w:r>
      <w:r>
        <w:t>. If any of the two years is missing, the averaged P10 is treated as missing.</w:t>
      </w:r>
    </w:p>
    <w:p w14:paraId="72ABFD0D" w14:textId="77777777" w:rsidR="00A96124" w:rsidRDefault="00A96124" w:rsidP="00A96124">
      <w:pPr>
        <w:pStyle w:val="Heading4"/>
      </w:pPr>
      <w:r>
        <w:t>Particulate matter air pollution, 2.5</w:t>
      </w:r>
      <w:r>
        <w:sym w:font="Symbol" w:char="F06D"/>
      </w:r>
      <w:r>
        <w:t>m (P25)</w:t>
      </w:r>
    </w:p>
    <w:p w14:paraId="4B17DB2D" w14:textId="77777777" w:rsidR="00A96124" w:rsidRDefault="00A96124" w:rsidP="00A96124">
      <w:r>
        <w:t xml:space="preserve">The P25 level is taken from residential PM2.5 of year 2010 (field </w:t>
      </w:r>
      <w:hyperlink r:id="rId87" w:history="1">
        <w:r>
          <w:rPr>
            <w:rStyle w:val="Hyperlink"/>
          </w:rPr>
          <w:t>24006</w:t>
        </w:r>
      </w:hyperlink>
      <w:r>
        <w:t>) measured in micro-g/m</w:t>
      </w:r>
      <w:r w:rsidRPr="002E0504">
        <w:rPr>
          <w:vertAlign w:val="superscript"/>
        </w:rPr>
        <w:t>3</w:t>
      </w:r>
      <w:r>
        <w:t>.</w:t>
      </w:r>
    </w:p>
    <w:p w14:paraId="6D402623" w14:textId="77777777" w:rsidR="00A96124" w:rsidRDefault="00A96124" w:rsidP="00A96124">
      <w:pPr>
        <w:pStyle w:val="Heading4"/>
      </w:pPr>
      <w:r>
        <w:t>Noise pollution (NOI)</w:t>
      </w:r>
    </w:p>
    <w:p w14:paraId="5103EFEB" w14:textId="77777777" w:rsidR="00A96124" w:rsidRDefault="00A96124" w:rsidP="00A96124">
      <w:r>
        <w:t xml:space="preserve">The NOI level is the sum of average daytime, evening, and night-time sound level of noise pollution (field </w:t>
      </w:r>
      <w:hyperlink r:id="rId88" w:history="1">
        <w:r w:rsidRPr="00566819">
          <w:rPr>
            <w:rStyle w:val="Hyperlink"/>
          </w:rPr>
          <w:t>24020</w:t>
        </w:r>
      </w:hyperlink>
      <w:r>
        <w:t xml:space="preserve">, </w:t>
      </w:r>
      <w:hyperlink r:id="rId89" w:history="1">
        <w:r w:rsidRPr="00566819">
          <w:rPr>
            <w:rStyle w:val="Hyperlink"/>
          </w:rPr>
          <w:t>24021</w:t>
        </w:r>
      </w:hyperlink>
      <w:r>
        <w:t xml:space="preserve">, and </w:t>
      </w:r>
      <w:hyperlink r:id="rId90" w:history="1">
        <w:r w:rsidRPr="00566819">
          <w:rPr>
            <w:rStyle w:val="Hyperlink"/>
          </w:rPr>
          <w:t>24022</w:t>
        </w:r>
      </w:hyperlink>
      <w:r>
        <w:t>) measured in DB.</w:t>
      </w:r>
    </w:p>
    <w:p w14:paraId="1F17F718" w14:textId="77777777" w:rsidR="00A96124" w:rsidRDefault="00A96124" w:rsidP="00A96124">
      <w:pPr>
        <w:pStyle w:val="Heading4"/>
      </w:pPr>
      <w:r>
        <w:t>Neighborhood exposures</w:t>
      </w:r>
    </w:p>
    <w:p w14:paraId="756F1CB2" w14:textId="77777777" w:rsidR="00A96124" w:rsidRDefault="00A96124" w:rsidP="00A96124">
      <w:r>
        <w:t xml:space="preserve">Several variables are included: green space percentage (GSP) buffer 1000m (field </w:t>
      </w:r>
      <w:hyperlink r:id="rId91" w:history="1">
        <w:r w:rsidRPr="00ED6EA5">
          <w:rPr>
            <w:rStyle w:val="Hyperlink"/>
          </w:rPr>
          <w:t>24500</w:t>
        </w:r>
      </w:hyperlink>
      <w:r>
        <w:t xml:space="preserve">), domestic garden percentage (DGP) buffer 1000m (field </w:t>
      </w:r>
      <w:hyperlink r:id="rId92" w:history="1">
        <w:r w:rsidRPr="00062B32">
          <w:rPr>
            <w:rStyle w:val="Hyperlink"/>
          </w:rPr>
          <w:t>24501</w:t>
        </w:r>
      </w:hyperlink>
      <w:r>
        <w:t xml:space="preserve">), water percentage (WTP) buffer 1000m (field </w:t>
      </w:r>
      <w:hyperlink r:id="rId93" w:history="1">
        <w:r w:rsidRPr="00062B32">
          <w:rPr>
            <w:rStyle w:val="Hyperlink"/>
          </w:rPr>
          <w:t>24502</w:t>
        </w:r>
      </w:hyperlink>
      <w:r>
        <w:t xml:space="preserve">), natural environment percentage buffer 1000m (field </w:t>
      </w:r>
      <w:hyperlink r:id="rId94" w:history="1">
        <w:r w:rsidRPr="00062B32">
          <w:rPr>
            <w:rStyle w:val="Hyperlink"/>
          </w:rPr>
          <w:t>24506</w:t>
        </w:r>
      </w:hyperlink>
      <w:r>
        <w:t xml:space="preserve">), and distance to the coast (SEA) in kilometers (field </w:t>
      </w:r>
      <w:hyperlink r:id="rId95" w:history="1">
        <w:r w:rsidRPr="00062B32">
          <w:rPr>
            <w:rStyle w:val="Hyperlink"/>
          </w:rPr>
          <w:t>24508</w:t>
        </w:r>
      </w:hyperlink>
      <w:r>
        <w:t>).</w:t>
      </w:r>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proofErr w:type="spellStart"/>
            <w:r w:rsidRPr="001B0226">
              <w:rPr>
                <w:b/>
                <w:bCs/>
                <w:sz w:val="20"/>
                <w:szCs w:val="20"/>
              </w:rPr>
              <w:t>sdn</w:t>
            </w:r>
            <w:proofErr w:type="spellEnd"/>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7"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00E163D9" w:rsidR="00E84368" w:rsidRDefault="00E84368" w:rsidP="00111DE8">
      <w:pPr>
        <w:pStyle w:val="Heading3"/>
      </w:pPr>
      <w:proofErr w:type="spellStart"/>
      <w:r>
        <w:lastRenderedPageBreak/>
        <w:t>P</w:t>
      </w:r>
      <w:r w:rsidR="00DE0122">
        <w:t>hecode</w:t>
      </w:r>
      <w:r>
        <w:t>s</w:t>
      </w:r>
      <w:proofErr w:type="spellEnd"/>
    </w:p>
    <w:p w14:paraId="4D5E86BC" w14:textId="03C56858" w:rsidR="00E84368" w:rsidRPr="008265D5" w:rsidRDefault="00E84368" w:rsidP="00E84368">
      <w:r w:rsidRPr="00CE14AA">
        <w:t xml:space="preserve">We used </w:t>
      </w:r>
      <w:r w:rsidR="00E6677E" w:rsidRPr="00CE14AA">
        <w:t>UK</w:t>
      </w:r>
      <w:r w:rsidR="00E6677E">
        <w:t>BB</w:t>
      </w:r>
      <w:r w:rsidRPr="00CE14AA">
        <w:t xml:space="preserve"> phenotype data </w:t>
      </w:r>
      <w:r w:rsidR="00E6677E">
        <w:t xml:space="preserve">recorded </w:t>
      </w:r>
      <w:r w:rsidRPr="00CE14AA">
        <w:t>in multiple fields for our analyses. These phenotypes include integer, continuous, unordered categorical</w:t>
      </w:r>
      <w:r w:rsidR="00E6677E">
        <w:t>,</w:t>
      </w:r>
      <w:r w:rsidRPr="00CE14AA">
        <w:t xml:space="preserve"> and dummy-encoded categorical variables. </w:t>
      </w:r>
      <w:r w:rsidR="00E6677E">
        <w:t>W</w:t>
      </w:r>
      <w:r w:rsidRPr="00CE14AA">
        <w:t xml:space="preserve">e </w:t>
      </w:r>
      <w:r w:rsidR="00E6677E">
        <w:t xml:space="preserve">also </w:t>
      </w:r>
      <w:r w:rsidRPr="00CE14AA">
        <w:t xml:space="preserve">used phenotype </w:t>
      </w:r>
      <w:r w:rsidR="00E6677E">
        <w:t>and</w:t>
      </w:r>
      <w:r w:rsidR="00E6677E" w:rsidRPr="00CE14AA">
        <w:t xml:space="preserve"> </w:t>
      </w:r>
      <w:r w:rsidRPr="00CE14AA">
        <w:t>disease diagnostic codes from electronic health record (EHR) data in the UKB</w:t>
      </w:r>
      <w:r w:rsidR="007F3849">
        <w:t>B</w:t>
      </w:r>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r w:rsidR="00E6677E">
        <w:t>used to record diagnoses</w:t>
      </w:r>
      <w:r w:rsidRPr="00CE14AA">
        <w:t xml:space="preserve">, signs and symptoms, abnormal findings, </w:t>
      </w:r>
      <w:r w:rsidR="00E6677E">
        <w:t xml:space="preserve">and </w:t>
      </w:r>
      <w:r w:rsidRPr="00CE14AA">
        <w:t>injuries. ICD codes are used globally by to track morbidity and mortality data in more than 100 countr</w:t>
      </w:r>
      <w:r w:rsidRPr="00EE7071">
        <w:t>ies</w:t>
      </w:r>
      <w:r w:rsidR="00EE7071">
        <w:t xml:space="preserve"> </w:t>
      </w:r>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r w:rsidR="00E6677E" w:rsidRPr="00EE7071">
        <w:t xml:space="preserve"> but</w:t>
      </w:r>
      <w:r w:rsidR="00E6677E">
        <w:t xml:space="preserve"> </w:t>
      </w:r>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r w:rsidR="00E6677E">
        <w:t>I</w:t>
      </w:r>
      <w:r w:rsidRPr="00CE14AA">
        <w:t>CD codes aggregate</w:t>
      </w:r>
      <w:r w:rsidR="00E6677E">
        <w:t>d</w:t>
      </w:r>
      <w:r w:rsidRPr="00CE14AA">
        <w:t xml:space="preserve"> into a distinct medical concept, disease</w:t>
      </w:r>
      <w:r w:rsidR="00E6677E">
        <w:t>,</w:t>
      </w:r>
      <w:r w:rsidRPr="00CE14AA">
        <w:t xml:space="preserve"> or phenotype intended to capture clinically meaningful concepts for re</w:t>
      </w:r>
      <w:r w:rsidRPr="008265D5">
        <w:t>search</w:t>
      </w:r>
      <w:r w:rsidR="00EE7071" w:rsidRPr="000928E1">
        <w:t xml:space="preserve"> </w:t>
      </w:r>
      <w:r w:rsidR="008265D5" w:rsidRPr="000928E1">
        <w:fldChar w:fldCharType="begin"/>
      </w:r>
      <w:r w:rsidR="008265D5" w:rsidRPr="000928E1">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0928E1">
        <w:fldChar w:fldCharType="separate"/>
      </w:r>
      <w:r w:rsidR="008265D5" w:rsidRPr="000928E1">
        <w:rPr>
          <w:noProof/>
        </w:rPr>
        <w:t>(35)</w:t>
      </w:r>
      <w:r w:rsidR="008265D5" w:rsidRPr="000928E1">
        <w:fldChar w:fldCharType="end"/>
      </w:r>
      <w:r w:rsidRPr="008265D5">
        <w:t>.</w:t>
      </w:r>
      <w:r w:rsidR="00E6677E" w:rsidRPr="008265D5">
        <w:t xml:space="preserve"> </w:t>
      </w:r>
      <w:proofErr w:type="spellStart"/>
      <w:r w:rsidR="00E6677E" w:rsidRPr="008265D5">
        <w:t>P</w:t>
      </w:r>
      <w:r w:rsidRPr="008265D5">
        <w:t>hecodes</w:t>
      </w:r>
      <w:proofErr w:type="spellEnd"/>
      <w:r w:rsidRPr="008265D5">
        <w:t xml:space="preserve"> pro</w:t>
      </w:r>
      <w:r w:rsidRPr="00CE14AA">
        <w:t>vide embedded case-control definitions based on exclusion criteria for controls</w:t>
      </w:r>
      <w:r w:rsidR="00E6677E">
        <w:t xml:space="preserve"> and </w:t>
      </w:r>
      <w:r w:rsidRPr="00CE14AA">
        <w:t>enable the rapid characterization of large number</w:t>
      </w:r>
      <w:r w:rsidR="00E6677E">
        <w:t>s</w:t>
      </w:r>
      <w:r w:rsidRPr="00CE14AA">
        <w:t xml:space="preserve"> of phenotypes</w:t>
      </w:r>
      <w:r w:rsidR="00E6677E">
        <w:t xml:space="preserve">. They </w:t>
      </w:r>
      <w:r w:rsidRPr="00CE14AA">
        <w:t xml:space="preserve">are widely used </w:t>
      </w:r>
      <w:r w:rsidR="00E6677E">
        <w:t>for</w:t>
      </w:r>
      <w:r w:rsidR="00E6677E" w:rsidRPr="00CE14AA">
        <w:t xml:space="preserve"> </w:t>
      </w:r>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r w:rsidR="008265D5" w:rsidRPr="000928E1">
        <w:t xml:space="preserve"> </w:t>
      </w:r>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0928E1">
        <w:instrText xml:space="preserve"> ADDIN EN.CITE </w:instrText>
      </w:r>
      <w:r w:rsidR="008265D5" w:rsidRPr="000928E1">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0928E1">
        <w:instrText xml:space="preserve"> ADDIN EN.CITE.DATA </w:instrText>
      </w:r>
      <w:r w:rsidR="008265D5" w:rsidRPr="000928E1">
        <w:fldChar w:fldCharType="end"/>
      </w:r>
      <w:r w:rsidRPr="00685BFB">
        <w:fldChar w:fldCharType="separate"/>
      </w:r>
      <w:r w:rsidR="008265D5" w:rsidRPr="000928E1">
        <w:rPr>
          <w:noProof/>
        </w:rPr>
        <w:t>(37-39)</w:t>
      </w:r>
      <w:r w:rsidRPr="00685BFB">
        <w:fldChar w:fldCharType="end"/>
      </w:r>
      <w:r w:rsidRPr="008265D5">
        <w:t>.</w:t>
      </w:r>
    </w:p>
    <w:p w14:paraId="3E63BEA0" w14:textId="1B15972D" w:rsidR="00E84368" w:rsidRPr="00D473BC" w:rsidRDefault="00E6677E" w:rsidP="00E84368">
      <w:r w:rsidRPr="008265D5">
        <w:t>WE</w:t>
      </w:r>
      <w:r w:rsidR="00E84368" w:rsidRPr="008265D5">
        <w:t xml:space="preserve"> mapped the ICD9 and ICD10 codes in the UKB to </w:t>
      </w:r>
      <w:proofErr w:type="spellStart"/>
      <w:r w:rsidR="00E84368" w:rsidRPr="008265D5">
        <w:t>phecodes</w:t>
      </w:r>
      <w:proofErr w:type="spellEnd"/>
      <w:r w:rsidR="00E84368" w:rsidRPr="008265D5">
        <w:t xml:space="preserve"> using the </w:t>
      </w:r>
      <w:proofErr w:type="spellStart"/>
      <w:r w:rsidR="00E84368" w:rsidRPr="008265D5">
        <w:t>phecode</w:t>
      </w:r>
      <w:proofErr w:type="spellEnd"/>
      <w:r w:rsidR="00E84368" w:rsidRPr="008265D5">
        <w:t xml:space="preserve"> mapping from the </w:t>
      </w:r>
      <w:proofErr w:type="spellStart"/>
      <w:r w:rsidR="00E84368" w:rsidRPr="008265D5">
        <w:t>PheWAS</w:t>
      </w:r>
      <w:proofErr w:type="spellEnd"/>
      <w:r w:rsidR="00E84368" w:rsidRPr="008265D5">
        <w:t xml:space="preserve"> catalog</w:t>
      </w:r>
      <w:r w:rsidR="008265D5" w:rsidRPr="000928E1">
        <w:t xml:space="preserve"> </w:t>
      </w:r>
      <w:r w:rsidR="00E84368"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0928E1">
        <w:instrText xml:space="preserve"> ADDIN EN.CITE </w:instrText>
      </w:r>
      <w:r w:rsidR="008265D5" w:rsidRPr="000928E1">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0928E1">
        <w:instrText xml:space="preserve"> ADDIN EN.CITE.DATA </w:instrText>
      </w:r>
      <w:r w:rsidR="008265D5" w:rsidRPr="000928E1">
        <w:fldChar w:fldCharType="end"/>
      </w:r>
      <w:r w:rsidR="00E84368" w:rsidRPr="00685BFB">
        <w:fldChar w:fldCharType="separate"/>
      </w:r>
      <w:r w:rsidR="008265D5" w:rsidRPr="000928E1">
        <w:rPr>
          <w:noProof/>
        </w:rPr>
        <w:t>(37, 40)</w:t>
      </w:r>
      <w:r w:rsidR="00E84368" w:rsidRPr="00685BFB">
        <w:fldChar w:fldCharType="end"/>
      </w:r>
      <w:r w:rsidR="00E84368" w:rsidRPr="008265D5">
        <w:t xml:space="preserve">. We used the </w:t>
      </w:r>
      <w:proofErr w:type="spellStart"/>
      <w:r w:rsidR="00E84368" w:rsidRPr="008265D5">
        <w:rPr>
          <w:i/>
          <w:iCs/>
        </w:rPr>
        <w:t>createUKBphenome</w:t>
      </w:r>
      <w:proofErr w:type="spellEnd"/>
      <w:r w:rsidR="00E84368" w:rsidRPr="008265D5">
        <w:t xml:space="preserve"> scripts (https://git</w:t>
      </w:r>
      <w:r w:rsidR="00E84368" w:rsidRPr="00CE14AA">
        <w:t>hub.com/umich-cphds/createUKBphenome) to create this mapping. First, we mapp</w:t>
      </w:r>
      <w:r w:rsidR="00241B62">
        <w:t>ed</w:t>
      </w:r>
      <w:r w:rsidR="00E84368" w:rsidRPr="00CE14AA">
        <w:t xml:space="preserve"> ICD9/10 codes to </w:t>
      </w:r>
      <w:proofErr w:type="spellStart"/>
      <w:r w:rsidR="00E84368" w:rsidRPr="00CE14AA">
        <w:t>phecodes</w:t>
      </w:r>
      <w:proofErr w:type="spellEnd"/>
      <w:r w:rsidR="00E84368" w:rsidRPr="00CE14AA">
        <w:t xml:space="preserve"> using </w:t>
      </w:r>
      <w:proofErr w:type="spellStart"/>
      <w:r w:rsidR="00E84368" w:rsidRPr="00CE14AA">
        <w:t>Phecode</w:t>
      </w:r>
      <w:proofErr w:type="spellEnd"/>
      <w:r w:rsidR="00E84368" w:rsidRPr="00CE14AA">
        <w:t xml:space="preserve"> Map v1.2 </w:t>
      </w:r>
      <w:r w:rsidR="00241B62">
        <w:t xml:space="preserve">and </w:t>
      </w:r>
      <w:r w:rsidR="00E84368" w:rsidRPr="00CE14AA">
        <w:t xml:space="preserve">the inclusion/exclusion criteria for each </w:t>
      </w:r>
      <w:proofErr w:type="spellStart"/>
      <w:r w:rsidR="00E84368" w:rsidRPr="00CE14AA">
        <w:t>phecode</w:t>
      </w:r>
      <w:proofErr w:type="spellEnd"/>
      <w:r w:rsidR="00E84368" w:rsidRPr="00CE14AA">
        <w:t xml:space="preserve">. </w:t>
      </w:r>
      <w:r w:rsidR="00241B62">
        <w:t xml:space="preserve">We subsequently </w:t>
      </w:r>
      <w:r w:rsidR="00E84368" w:rsidRPr="00CE14AA">
        <w:t>collected and harmonized the ICD codes in the UKB</w:t>
      </w:r>
      <w:r w:rsidR="00241B62">
        <w:t>B</w:t>
      </w:r>
      <w:r w:rsidR="00E84368" w:rsidRPr="00CE14AA">
        <w:t xml:space="preserve"> </w:t>
      </w:r>
      <w:r w:rsidR="00241B62">
        <w:t xml:space="preserve">and </w:t>
      </w:r>
      <w:r w:rsidR="00E84368" w:rsidRPr="00CE14AA">
        <w:t xml:space="preserve">extracted all participant ICD codes. Finally, </w:t>
      </w:r>
      <w:r w:rsidR="00241B62">
        <w:t xml:space="preserve">we mapped </w:t>
      </w:r>
      <w:r w:rsidR="00E84368" w:rsidRPr="00CE14AA">
        <w:t xml:space="preserve">the harmonized ICD codes to </w:t>
      </w:r>
      <w:proofErr w:type="spellStart"/>
      <w:r w:rsidR="00E84368" w:rsidRPr="00CE14AA">
        <w:t>phecodes</w:t>
      </w:r>
      <w:proofErr w:type="spellEnd"/>
      <w:r w:rsidR="00E84368" w:rsidRPr="00CE14AA">
        <w:t xml:space="preserve"> using </w:t>
      </w:r>
      <w:proofErr w:type="spellStart"/>
      <w:r w:rsidR="00E84368" w:rsidRPr="00CE14AA">
        <w:t>Phecode</w:t>
      </w:r>
      <w:proofErr w:type="spellEnd"/>
      <w:r w:rsidR="00E84368" w:rsidRPr="00CE14AA">
        <w:t xml:space="preserve"> Map 1.2 to create a phenome consisting of binary case-control data for each </w:t>
      </w:r>
      <w:proofErr w:type="spellStart"/>
      <w:r w:rsidR="00E84368" w:rsidRPr="00CE14AA">
        <w:t>phecode</w:t>
      </w:r>
      <w:proofErr w:type="spellEnd"/>
      <w:r w:rsidR="00E84368" w:rsidRPr="00CE14AA">
        <w:t xml:space="preserve">. </w:t>
      </w:r>
      <w:r w:rsidR="00241B62">
        <w:t xml:space="preserve">We excluded </w:t>
      </w:r>
      <w:r w:rsidR="00E84368" w:rsidRPr="00CE14AA">
        <w:t xml:space="preserve">participants whose genetic sex </w:t>
      </w:r>
      <w:r w:rsidR="00241B62">
        <w:t xml:space="preserve">did not </w:t>
      </w:r>
      <w:r w:rsidR="00E84368" w:rsidRPr="00CE14AA">
        <w:t xml:space="preserve">match their self-reported sex. </w:t>
      </w:r>
      <w:r w:rsidR="00241B62">
        <w:t xml:space="preserve">We were unable to map </w:t>
      </w:r>
      <w:r w:rsidR="00E84368" w:rsidRPr="00CE14AA">
        <w:t xml:space="preserve">162 ICD9 codes and 2,294 ICD10 codes to </w:t>
      </w:r>
      <w:proofErr w:type="spellStart"/>
      <w:r w:rsidR="00E84368" w:rsidRPr="00CE14AA">
        <w:t>phecodes</w:t>
      </w:r>
      <w:proofErr w:type="spellEnd"/>
      <w:r w:rsidR="00E84368" w:rsidRPr="00CE14AA">
        <w:t xml:space="preserve">. This mapping produced a binary case-control phenome dataset with 1,694 </w:t>
      </w:r>
      <w:proofErr w:type="spellStart"/>
      <w:r w:rsidR="00E84368" w:rsidRPr="00CE14AA">
        <w:t>phecodes</w:t>
      </w:r>
      <w:proofErr w:type="spellEnd"/>
      <w:r w:rsidR="00E84368" w:rsidRPr="00CE14AA">
        <w:t xml:space="preserve"> for 487,891 UKB participants</w:t>
      </w:r>
      <w:r w:rsidR="00241B62">
        <w:t>, which w</w:t>
      </w:r>
      <w:r w:rsidR="00E84368" w:rsidRPr="00CE14AA">
        <w:t>e used for our subsequent VLA analyses.</w:t>
      </w:r>
    </w:p>
    <w:p w14:paraId="1E2AF74C" w14:textId="492BF8FB" w:rsidR="00482D6C" w:rsidRDefault="00565241" w:rsidP="00565241">
      <w:pPr>
        <w:pStyle w:val="Heading2"/>
      </w:pPr>
      <w:r>
        <w:t>PEGS</w:t>
      </w:r>
    </w:p>
    <w:p w14:paraId="7D04311E" w14:textId="77777777" w:rsidR="00493F89" w:rsidRPr="00493F89" w:rsidRDefault="00493F89" w:rsidP="00493F89">
      <w:pPr>
        <w:pStyle w:val="Heading3"/>
      </w:pPr>
      <w:r w:rsidRPr="00493F89">
        <w:t>Exposome data</w:t>
      </w:r>
    </w:p>
    <w:p w14:paraId="24DD44E9" w14:textId="6ED627CE" w:rsidR="00493F89" w:rsidRPr="00E373BA" w:rsidRDefault="00493F89" w:rsidP="00493F89">
      <w:r w:rsidRPr="00E373BA">
        <w:t xml:space="preserve">PEGS participants complete </w:t>
      </w:r>
      <w:r w:rsidR="001C71C2">
        <w:t>a</w:t>
      </w:r>
      <w:r w:rsidR="001C71C2" w:rsidRPr="00E373BA">
        <w:t xml:space="preserve"> </w:t>
      </w:r>
      <w:r w:rsidRPr="00E373BA">
        <w:t>self-administered Health and Exposure Survey and a two-part Exposome Survey. The Health and Exposure Survey requests gen</w:t>
      </w:r>
      <w:r>
        <w:t>e</w:t>
      </w:r>
      <w:r w:rsidRPr="00E373BA">
        <w:t xml:space="preserve">ral health, lifestyle, and occupational exposure information as well as individual and family medical histories (n=9,414). </w:t>
      </w:r>
      <w:r w:rsidR="001C71C2">
        <w:t>Part A of t</w:t>
      </w:r>
      <w:r w:rsidRPr="00E373BA">
        <w:t>he Exposome Survey requests information on exogenous exposures throughout life, including but not limited to chemical and environmental exposures at home and work (n=3,519), and Part B requests information on endogenous exposures such as medication as well as lifestyle factors, includ</w:t>
      </w:r>
      <w:r w:rsidR="001C71C2">
        <w:t>ing</w:t>
      </w:r>
      <w:r w:rsidRPr="00E373BA">
        <w:t xml:space="preserve"> sleep patterns, stress, physical activity, and diet (n=2,962). </w:t>
      </w:r>
    </w:p>
    <w:p w14:paraId="57A95F9B" w14:textId="332DFFAA" w:rsidR="00493F89" w:rsidRPr="00E373BA" w:rsidRDefault="001C71C2" w:rsidP="00493F89">
      <w:r>
        <w:t>P</w:t>
      </w:r>
      <w:r w:rsidR="00493F89" w:rsidRPr="00E373BA">
        <w:t>reviously validated surveys were used</w:t>
      </w:r>
      <w:r w:rsidRPr="001C71C2">
        <w:t xml:space="preserve"> </w:t>
      </w:r>
      <w:r>
        <w:t>t</w:t>
      </w:r>
      <w:r w:rsidRPr="00E373BA">
        <w:t>o formulate the surveys</w:t>
      </w:r>
      <w:r w:rsidR="00493F89" w:rsidRPr="00E373BA">
        <w:t xml:space="preserve">, including the National Health Information Survey and the National Health and Nutrition Examination Survey (NHANES) for the Health and Exposure Survey and the </w:t>
      </w:r>
      <w:proofErr w:type="spellStart"/>
      <w:r w:rsidR="00493F89" w:rsidRPr="00E373BA">
        <w:t>PhenX</w:t>
      </w:r>
      <w:proofErr w:type="spellEnd"/>
      <w:r w:rsidR="00493F89" w:rsidRPr="00E373BA">
        <w:t xml:space="preserve"> Toolkit, NHANES questionnaire, validated scales such as Cohen’s Perceived Stress Scale, and forms from NIEHS, NIH, CDC, and the Agency for Toxic Substances and Disease Registry for the Exposome Survey. The questionnaires administered to PEGS participants are available online at </w:t>
      </w:r>
      <w:hyperlink r:id="rId112" w:history="1">
        <w:r w:rsidR="00493F89" w:rsidRPr="00E373BA">
          <w:t>https://www.niehs.nih.gov/research/clinical/studies/pegs/about/data/index.cfm</w:t>
        </w:r>
      </w:hyperlink>
      <w:r w:rsidR="00493F89" w:rsidRPr="00E373BA">
        <w:t xml:space="preserve">. </w:t>
      </w:r>
    </w:p>
    <w:p w14:paraId="17C5A9A8" w14:textId="4B76C8A3" w:rsidR="00493F89" w:rsidRPr="00063483" w:rsidRDefault="00493F89" w:rsidP="00063483">
      <w:pPr>
        <w:pStyle w:val="Heading3"/>
      </w:pPr>
      <w:r w:rsidRPr="00063483">
        <w:lastRenderedPageBreak/>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4BCF0846"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r w:rsidR="00CC507B">
        <w:t xml:space="preserve"> or told by a doctor that they have CAD</w:t>
      </w:r>
      <w:r w:rsidR="00493F89" w:rsidRPr="00E373BA">
        <w:t xml:space="preserve">. </w:t>
      </w:r>
      <w:r>
        <w:t xml:space="preserve">We assigned </w:t>
      </w:r>
      <w:r w:rsidR="00390785">
        <w:t xml:space="preserve">rest of the </w:t>
      </w:r>
      <w:r>
        <w:t>p</w:t>
      </w:r>
      <w:r w:rsidR="00493F89" w:rsidRPr="00E373BA">
        <w:t xml:space="preserve">articipants </w:t>
      </w:r>
      <w:r>
        <w:t>to the control group b</w:t>
      </w:r>
      <w:r w:rsidRPr="00E373BA">
        <w:t>y default</w:t>
      </w:r>
      <w:r w:rsidR="00493F89" w:rsidRPr="00E373BA">
        <w:t xml:space="preserve">. </w:t>
      </w:r>
      <w:r>
        <w:t xml:space="preserve">We </w:t>
      </w:r>
      <w:r w:rsidR="00F3445D">
        <w:t xml:space="preserve">then </w:t>
      </w:r>
      <w:r>
        <w:t>excluded p</w:t>
      </w:r>
      <w:r w:rsidR="00493F89" w:rsidRPr="00E373BA">
        <w:t xml:space="preserve">articipants with any of the following conditions </w:t>
      </w:r>
      <w:r w:rsidR="00493F89">
        <w:t>from the control group</w:t>
      </w:r>
      <w:r w:rsidR="00493F89" w:rsidRPr="00E373BA">
        <w:t>: hypertension, high cholesterol, atherosclerosis, cardiac arrhythmia, angina, 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2CF0A2E2" w:rsidR="00493F89" w:rsidRPr="00E373BA" w:rsidRDefault="00493F89" w:rsidP="00493F89">
      <w:r w:rsidRPr="00E373BA">
        <w:t>While the Health and Exposure Survey asks participants whether they have been diagnosed with diabetes, their age at diagnosis, and current and past treatments</w:t>
      </w:r>
      <w:r w:rsidR="001C71C2">
        <w:t>, it</w:t>
      </w:r>
      <w:r w:rsidRPr="00E373BA">
        <w:t xml:space="preserve"> does not ask about diabetes type. To define type 2 diabetes cases in the PEGS cohort, we used a cut</w:t>
      </w:r>
      <w:r w:rsidR="00DE0122">
        <w:t>-off</w:t>
      </w:r>
      <w:r w:rsidRPr="00E373BA">
        <w:t xml:space="preserve"> of 20 years at age of diagnosis to differentiate between type 1 and type 2 diabetes, with the assumption that most individuals with type 1 diabetes are diagnosed before this age. We 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26A582CF"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006A1655" w:rsidRPr="000928E1">
        <w:fldChar w:fldCharType="begin"/>
      </w:r>
      <w:r w:rsidR="006A1655" w:rsidRPr="000928E1">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0928E1">
        <w:fldChar w:fldCharType="separate"/>
      </w:r>
      <w:r w:rsidR="006A1655" w:rsidRPr="000928E1">
        <w:rPr>
          <w:noProof/>
        </w:rPr>
        <w:t>(41)</w:t>
      </w:r>
      <w:r w:rsidR="006A1655" w:rsidRPr="000928E1">
        <w:fldChar w:fldCharType="end"/>
      </w:r>
      <w:r w:rsidRPr="006A1655">
        <w:t>. Reads w</w:t>
      </w:r>
      <w:r w:rsidRPr="00E373BA">
        <w:t xml:space="preserve">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3697F659"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006A1655" w:rsidRPr="000928E1">
        <w:fldChar w:fldCharType="begin"/>
      </w:r>
      <w:r w:rsidR="006A1655" w:rsidRPr="000928E1">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0928E1">
        <w:fldChar w:fldCharType="separate"/>
      </w:r>
      <w:r w:rsidR="006A1655" w:rsidRPr="000928E1">
        <w:rPr>
          <w:noProof/>
        </w:rPr>
        <w:t>(42)</w:t>
      </w:r>
      <w:r w:rsidR="006A1655" w:rsidRPr="000928E1">
        <w:fldChar w:fldCharType="end"/>
      </w:r>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DF401D4"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w:t>
      </w:r>
      <w:r w:rsidRPr="00E373BA">
        <w:lastRenderedPageBreak/>
        <w:t xml:space="preserve">(reported in Table S6) in </w:t>
      </w:r>
      <w:proofErr w:type="spellStart"/>
      <w:r w:rsidRPr="00E373BA">
        <w:t>Kosoy</w:t>
      </w:r>
      <w:proofErr w:type="spellEnd"/>
      <w:r w:rsidRPr="00E373BA">
        <w:t xml:space="preserve">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3)</w:t>
      </w:r>
      <w:r w:rsidR="006A1655" w:rsidRPr="00685BFB">
        <w:fldChar w:fldCharType="end"/>
      </w:r>
      <w:r w:rsidRPr="006A1655">
        <w:t>.</w:t>
      </w:r>
      <w:r w:rsidRPr="00E373BA">
        <w:t xml:space="preserve"> Using Plink 1.90b4.3, genotypes called at these loci for each sample were extracted and independently merged with individuals of known ancestry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685BFB">
        <w:fldChar w:fldCharType="separate"/>
      </w:r>
      <w:r w:rsidR="006A1655" w:rsidRPr="006A1655">
        <w:rPr>
          <w:noProof/>
        </w:rPr>
        <w:t>(28)</w:t>
      </w:r>
      <w:r w:rsidR="006A1655" w:rsidRPr="00685BFB">
        <w:fldChar w:fldCharType="end"/>
      </w:r>
      <w:r w:rsidRPr="006A1655">
        <w:t>. T</w:t>
      </w:r>
      <w:r w:rsidRPr="00E373BA">
        <w:t xml:space="preserve">he genotypes were subsequently analyzed using </w:t>
      </w:r>
      <w:proofErr w:type="spellStart"/>
      <w:r w:rsidRPr="00E373BA">
        <w:t>fastStruture</w:t>
      </w:r>
      <w:proofErr w:type="spellEnd"/>
      <w:r w:rsidRPr="00E373BA">
        <w:t xml:space="preserv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r w:rsidR="001C71C2">
        <w:t xml:space="preserve">were </w:t>
      </w:r>
      <w:r w:rsidRPr="00E373BA">
        <w:t xml:space="preserve">inferred from </w:t>
      </w:r>
      <w:r w:rsidR="001C71C2">
        <w:t xml:space="preserve">the </w:t>
      </w:r>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0928E1">
        <w:rPr>
          <w:highlight w:val="yellow"/>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2011D8B5"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685BFB">
        <w:fldChar w:fldCharType="separate"/>
      </w:r>
      <w:r w:rsidR="006A1655" w:rsidRPr="006A1655">
        <w:rPr>
          <w:noProof/>
        </w:rPr>
        <w:t>(41)</w:t>
      </w:r>
      <w:r w:rsidR="006A1655" w:rsidRPr="00685BFB">
        <w:fldChar w:fldCharType="end"/>
      </w:r>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r w:rsidR="006A1655" w:rsidRPr="000928E1">
        <w:t xml:space="preserve"> v</w:t>
      </w:r>
      <w:r w:rsidR="006A1655" w:rsidRPr="006A1655">
        <w:t>ersion 0.8</w:t>
      </w:r>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5)</w:t>
      </w:r>
      <w:r w:rsidR="006A1655" w:rsidRPr="00685BFB">
        <w:fldChar w:fldCharType="end"/>
      </w:r>
      <w:r w:rsidRPr="006A1655">
        <w:t xml:space="preserve"> 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67B35232" w:rsidR="00493F89" w:rsidRPr="00E373BA" w:rsidRDefault="00493F89" w:rsidP="00493F89">
      <w:pPr>
        <w:pStyle w:val="Heading4"/>
        <w:rPr>
          <w:rStyle w:val="Heading4Char"/>
        </w:rPr>
      </w:pPr>
      <w:r w:rsidRPr="00E373BA">
        <w:t>Pa</w:t>
      </w:r>
      <w:r w:rsidRPr="00E373BA">
        <w:rPr>
          <w:rStyle w:val="Heading4Char"/>
        </w:rPr>
        <w:t xml:space="preserve">rticipant </w:t>
      </w:r>
      <w:r w:rsidR="008B1915">
        <w:rPr>
          <w:rStyle w:val="Heading4Char"/>
        </w:rPr>
        <w:t>f</w:t>
      </w:r>
      <w:r w:rsidRPr="00E373BA">
        <w:rPr>
          <w:rStyle w:val="Heading4Char"/>
        </w:rPr>
        <w:t>iltering</w:t>
      </w:r>
    </w:p>
    <w:p w14:paraId="71065017" w14:textId="73DB1CCB" w:rsidR="00493F89" w:rsidRPr="00E373BA" w:rsidRDefault="00493F89" w:rsidP="00493F89">
      <w:r w:rsidRPr="00E373BA">
        <w:t xml:space="preserve">In addition to the </w:t>
      </w:r>
      <w:r w:rsidR="008B1915">
        <w:t>quality control</w:t>
      </w:r>
      <w:r w:rsidR="008B1915" w:rsidRPr="00E373BA">
        <w:t xml:space="preserve"> </w:t>
      </w:r>
      <w:r w:rsidRPr="00E373BA">
        <w:t>steps,</w:t>
      </w:r>
      <w:r w:rsidR="004273BD">
        <w:t xml:space="preserve"> we compared</w:t>
      </w:r>
      <w:r w:rsidRPr="00E373BA">
        <w:t xml:space="preserve"> the number of variants identified for each PEGS participant to the number determined in a parallel analysis of the same data based on the hg19 genome assembly. </w:t>
      </w:r>
      <w:r w:rsidR="004273BD">
        <w:t>We excluded t</w:t>
      </w:r>
      <w:r w:rsidRPr="00E373BA">
        <w:t xml:space="preserve">hree samples from downstream analysis because they displayed very low hg38-based variant counts and average to very high hg19-based variant counts and, within the QC data, were outliers in terms of the variability of the observed allelic fractions at loci with heterozygous genotype calls. This indicates the WGS results may have been derived from a mixture of DNA from two individuals. </w:t>
      </w:r>
    </w:p>
    <w:p w14:paraId="1A3B7453" w14:textId="37EC8943" w:rsidR="00493F89" w:rsidRPr="00E373BA" w:rsidRDefault="00493F89" w:rsidP="00493F89">
      <w:r w:rsidRPr="00E373BA">
        <w:t xml:space="preserve">The </w:t>
      </w:r>
      <w:r w:rsidR="007F3849">
        <w:t>quality control</w:t>
      </w:r>
      <w:r w:rsidR="007F3849" w:rsidRPr="00E373BA">
        <w:t xml:space="preserve"> </w:t>
      </w:r>
      <w:r w:rsidRPr="00E373BA">
        <w:t xml:space="preserve">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w:t>
      </w:r>
      <w:r w:rsidRPr="00E373BA">
        <w:lastRenderedPageBreak/>
        <w:t xml:space="preserve">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0928E1">
        <w:rPr>
          <w:highlight w:val="yellow"/>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8E2D643" w14:textId="179A5E59" w:rsidR="001607E3" w:rsidRDefault="00D349D7" w:rsidP="00A3156B">
      <w:pPr>
        <w:pStyle w:val="Heading1"/>
      </w:pPr>
      <w:r w:rsidRPr="002D676C">
        <w:t>References</w:t>
      </w: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lastRenderedPageBreak/>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113"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114"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115"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lastRenderedPageBreak/>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116"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08B7A" w14:textId="77777777" w:rsidR="00012147" w:rsidRDefault="00012147" w:rsidP="005D16D4">
      <w:pPr>
        <w:spacing w:after="0" w:line="240" w:lineRule="auto"/>
      </w:pPr>
      <w:r>
        <w:separator/>
      </w:r>
    </w:p>
  </w:endnote>
  <w:endnote w:type="continuationSeparator" w:id="0">
    <w:p w14:paraId="7C72EBFE" w14:textId="77777777" w:rsidR="00012147" w:rsidRDefault="00012147" w:rsidP="005D16D4">
      <w:pPr>
        <w:spacing w:after="0" w:line="240" w:lineRule="auto"/>
      </w:pPr>
      <w:r>
        <w:continuationSeparator/>
      </w:r>
    </w:p>
  </w:endnote>
  <w:endnote w:type="continuationNotice" w:id="1">
    <w:p w14:paraId="71CE639F" w14:textId="77777777" w:rsidR="00012147" w:rsidRDefault="000121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TeXGyreTermesX-Regular">
    <w:altName w:val="Calibri"/>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1xtt">
    <w:altName w:val="Calibri"/>
    <w:panose1 w:val="00000000000000000000"/>
    <w:charset w:val="00"/>
    <w:family w:val="auto"/>
    <w:notTrueType/>
    <w:pitch w:val="default"/>
    <w:sig w:usb0="00000003" w:usb1="00000000" w:usb2="00000000" w:usb3="00000000" w:csb0="00000001"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8F814" w14:textId="77777777" w:rsidR="00012147" w:rsidRDefault="00012147" w:rsidP="005D16D4">
      <w:pPr>
        <w:spacing w:after="0" w:line="240" w:lineRule="auto"/>
      </w:pPr>
      <w:r>
        <w:separator/>
      </w:r>
    </w:p>
  </w:footnote>
  <w:footnote w:type="continuationSeparator" w:id="0">
    <w:p w14:paraId="2F3DE2C7" w14:textId="77777777" w:rsidR="00012147" w:rsidRDefault="00012147" w:rsidP="005D16D4">
      <w:pPr>
        <w:spacing w:after="0" w:line="240" w:lineRule="auto"/>
      </w:pPr>
      <w:r>
        <w:continuationSeparator/>
      </w:r>
    </w:p>
  </w:footnote>
  <w:footnote w:type="continuationNotice" w:id="1">
    <w:p w14:paraId="349C1740" w14:textId="77777777" w:rsidR="00012147" w:rsidRDefault="000121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6"/>
  </w:num>
  <w:num w:numId="5">
    <w:abstractNumId w:val="4"/>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0D96"/>
    <w:rsid w:val="000011D2"/>
    <w:rsid w:val="000026C9"/>
    <w:rsid w:val="000038AE"/>
    <w:rsid w:val="00004ECF"/>
    <w:rsid w:val="00005224"/>
    <w:rsid w:val="000054BE"/>
    <w:rsid w:val="00005A25"/>
    <w:rsid w:val="00005A27"/>
    <w:rsid w:val="000060EA"/>
    <w:rsid w:val="00006217"/>
    <w:rsid w:val="00006523"/>
    <w:rsid w:val="000073D2"/>
    <w:rsid w:val="00007755"/>
    <w:rsid w:val="0000779F"/>
    <w:rsid w:val="00007D8E"/>
    <w:rsid w:val="00007E12"/>
    <w:rsid w:val="00010055"/>
    <w:rsid w:val="00010B8C"/>
    <w:rsid w:val="00011E1F"/>
    <w:rsid w:val="000120A1"/>
    <w:rsid w:val="00012147"/>
    <w:rsid w:val="00012FC6"/>
    <w:rsid w:val="00013CCE"/>
    <w:rsid w:val="000148FF"/>
    <w:rsid w:val="00014E84"/>
    <w:rsid w:val="000152D5"/>
    <w:rsid w:val="00015BCA"/>
    <w:rsid w:val="000165CD"/>
    <w:rsid w:val="00016AE8"/>
    <w:rsid w:val="000173FB"/>
    <w:rsid w:val="00017826"/>
    <w:rsid w:val="00020160"/>
    <w:rsid w:val="0002056E"/>
    <w:rsid w:val="000208BC"/>
    <w:rsid w:val="0002180E"/>
    <w:rsid w:val="00021D35"/>
    <w:rsid w:val="00022A8E"/>
    <w:rsid w:val="00022D41"/>
    <w:rsid w:val="00023168"/>
    <w:rsid w:val="000238B2"/>
    <w:rsid w:val="00023EFF"/>
    <w:rsid w:val="00024130"/>
    <w:rsid w:val="000241BC"/>
    <w:rsid w:val="00024D97"/>
    <w:rsid w:val="0002556D"/>
    <w:rsid w:val="0002630B"/>
    <w:rsid w:val="0002716B"/>
    <w:rsid w:val="00027461"/>
    <w:rsid w:val="0002774D"/>
    <w:rsid w:val="00027D51"/>
    <w:rsid w:val="0003062D"/>
    <w:rsid w:val="00032632"/>
    <w:rsid w:val="00032A4F"/>
    <w:rsid w:val="00032B1D"/>
    <w:rsid w:val="00033E54"/>
    <w:rsid w:val="000343F8"/>
    <w:rsid w:val="00034D5E"/>
    <w:rsid w:val="00035B7B"/>
    <w:rsid w:val="00036397"/>
    <w:rsid w:val="000370B9"/>
    <w:rsid w:val="00037AA8"/>
    <w:rsid w:val="00040476"/>
    <w:rsid w:val="00040A39"/>
    <w:rsid w:val="00041147"/>
    <w:rsid w:val="000413EB"/>
    <w:rsid w:val="000415DC"/>
    <w:rsid w:val="00041743"/>
    <w:rsid w:val="00041DFC"/>
    <w:rsid w:val="00042640"/>
    <w:rsid w:val="000427F0"/>
    <w:rsid w:val="00043E1B"/>
    <w:rsid w:val="00044C25"/>
    <w:rsid w:val="0004584D"/>
    <w:rsid w:val="000461C9"/>
    <w:rsid w:val="0004643D"/>
    <w:rsid w:val="000471A0"/>
    <w:rsid w:val="00047490"/>
    <w:rsid w:val="00047802"/>
    <w:rsid w:val="00047E3F"/>
    <w:rsid w:val="00050E5B"/>
    <w:rsid w:val="000511DB"/>
    <w:rsid w:val="00051A74"/>
    <w:rsid w:val="00051F7A"/>
    <w:rsid w:val="00053CD3"/>
    <w:rsid w:val="00054408"/>
    <w:rsid w:val="0005470B"/>
    <w:rsid w:val="00054B2B"/>
    <w:rsid w:val="00054E4C"/>
    <w:rsid w:val="000556F9"/>
    <w:rsid w:val="00056B80"/>
    <w:rsid w:val="0005745C"/>
    <w:rsid w:val="00057E94"/>
    <w:rsid w:val="00057F0B"/>
    <w:rsid w:val="00060BC7"/>
    <w:rsid w:val="00061140"/>
    <w:rsid w:val="000617E8"/>
    <w:rsid w:val="00061E70"/>
    <w:rsid w:val="00061F0D"/>
    <w:rsid w:val="00061F82"/>
    <w:rsid w:val="00062C53"/>
    <w:rsid w:val="00062C7B"/>
    <w:rsid w:val="00063483"/>
    <w:rsid w:val="00063900"/>
    <w:rsid w:val="00063B9B"/>
    <w:rsid w:val="00063FA2"/>
    <w:rsid w:val="00064117"/>
    <w:rsid w:val="0006415D"/>
    <w:rsid w:val="00064CFE"/>
    <w:rsid w:val="000665DD"/>
    <w:rsid w:val="00066603"/>
    <w:rsid w:val="000667B3"/>
    <w:rsid w:val="00066C47"/>
    <w:rsid w:val="00067572"/>
    <w:rsid w:val="0007010F"/>
    <w:rsid w:val="0007020A"/>
    <w:rsid w:val="000704A8"/>
    <w:rsid w:val="000712DC"/>
    <w:rsid w:val="000717EC"/>
    <w:rsid w:val="0007181D"/>
    <w:rsid w:val="00072749"/>
    <w:rsid w:val="00073059"/>
    <w:rsid w:val="00073DBF"/>
    <w:rsid w:val="00073FF9"/>
    <w:rsid w:val="0007400D"/>
    <w:rsid w:val="00074F9C"/>
    <w:rsid w:val="00074FFB"/>
    <w:rsid w:val="0007610A"/>
    <w:rsid w:val="00076325"/>
    <w:rsid w:val="00076755"/>
    <w:rsid w:val="00077405"/>
    <w:rsid w:val="00077634"/>
    <w:rsid w:val="0007772D"/>
    <w:rsid w:val="00081040"/>
    <w:rsid w:val="000814E5"/>
    <w:rsid w:val="00083114"/>
    <w:rsid w:val="000836ED"/>
    <w:rsid w:val="00083EAF"/>
    <w:rsid w:val="00084E36"/>
    <w:rsid w:val="00085617"/>
    <w:rsid w:val="00085779"/>
    <w:rsid w:val="00085A9C"/>
    <w:rsid w:val="00086AE2"/>
    <w:rsid w:val="00086B76"/>
    <w:rsid w:val="00086E3F"/>
    <w:rsid w:val="00090449"/>
    <w:rsid w:val="000917C5"/>
    <w:rsid w:val="00091D66"/>
    <w:rsid w:val="00091E23"/>
    <w:rsid w:val="000925EF"/>
    <w:rsid w:val="000928E1"/>
    <w:rsid w:val="00092FE3"/>
    <w:rsid w:val="00093272"/>
    <w:rsid w:val="00093B20"/>
    <w:rsid w:val="000948BE"/>
    <w:rsid w:val="0009573B"/>
    <w:rsid w:val="000958B7"/>
    <w:rsid w:val="00095BD3"/>
    <w:rsid w:val="00096060"/>
    <w:rsid w:val="000968F6"/>
    <w:rsid w:val="000A20ED"/>
    <w:rsid w:val="000A23CC"/>
    <w:rsid w:val="000A4FCE"/>
    <w:rsid w:val="000A5844"/>
    <w:rsid w:val="000A6176"/>
    <w:rsid w:val="000A79B7"/>
    <w:rsid w:val="000B11EF"/>
    <w:rsid w:val="000B3063"/>
    <w:rsid w:val="000B30A1"/>
    <w:rsid w:val="000B3504"/>
    <w:rsid w:val="000B3988"/>
    <w:rsid w:val="000B403D"/>
    <w:rsid w:val="000B41F1"/>
    <w:rsid w:val="000B455A"/>
    <w:rsid w:val="000B530D"/>
    <w:rsid w:val="000B553B"/>
    <w:rsid w:val="000B5894"/>
    <w:rsid w:val="000B6584"/>
    <w:rsid w:val="000B7757"/>
    <w:rsid w:val="000C0029"/>
    <w:rsid w:val="000C0618"/>
    <w:rsid w:val="000C0C42"/>
    <w:rsid w:val="000C1283"/>
    <w:rsid w:val="000C19C9"/>
    <w:rsid w:val="000C1C8A"/>
    <w:rsid w:val="000C2225"/>
    <w:rsid w:val="000C26F3"/>
    <w:rsid w:val="000C3031"/>
    <w:rsid w:val="000C31DD"/>
    <w:rsid w:val="000C3961"/>
    <w:rsid w:val="000C3AA2"/>
    <w:rsid w:val="000C5915"/>
    <w:rsid w:val="000C59ED"/>
    <w:rsid w:val="000C5DAE"/>
    <w:rsid w:val="000C6D98"/>
    <w:rsid w:val="000C6F1E"/>
    <w:rsid w:val="000D03C2"/>
    <w:rsid w:val="000D0AB7"/>
    <w:rsid w:val="000D0E8E"/>
    <w:rsid w:val="000D0FFB"/>
    <w:rsid w:val="000D15B3"/>
    <w:rsid w:val="000D184B"/>
    <w:rsid w:val="000D1940"/>
    <w:rsid w:val="000D2083"/>
    <w:rsid w:val="000D2621"/>
    <w:rsid w:val="000D370C"/>
    <w:rsid w:val="000D39B2"/>
    <w:rsid w:val="000D4036"/>
    <w:rsid w:val="000D5061"/>
    <w:rsid w:val="000D5151"/>
    <w:rsid w:val="000D5B35"/>
    <w:rsid w:val="000D5E7E"/>
    <w:rsid w:val="000D61FC"/>
    <w:rsid w:val="000D6364"/>
    <w:rsid w:val="000D669D"/>
    <w:rsid w:val="000D6A07"/>
    <w:rsid w:val="000D73DD"/>
    <w:rsid w:val="000D76A5"/>
    <w:rsid w:val="000D79B1"/>
    <w:rsid w:val="000E0576"/>
    <w:rsid w:val="000E0E62"/>
    <w:rsid w:val="000E1265"/>
    <w:rsid w:val="000E192D"/>
    <w:rsid w:val="000E1976"/>
    <w:rsid w:val="000E1AE0"/>
    <w:rsid w:val="000E2329"/>
    <w:rsid w:val="000E23A6"/>
    <w:rsid w:val="000E24D4"/>
    <w:rsid w:val="000E333C"/>
    <w:rsid w:val="000E3D98"/>
    <w:rsid w:val="000E4340"/>
    <w:rsid w:val="000E452B"/>
    <w:rsid w:val="000E46C3"/>
    <w:rsid w:val="000E48C3"/>
    <w:rsid w:val="000E4C59"/>
    <w:rsid w:val="000E53C7"/>
    <w:rsid w:val="000E5EF7"/>
    <w:rsid w:val="000E6853"/>
    <w:rsid w:val="000E718B"/>
    <w:rsid w:val="000E7497"/>
    <w:rsid w:val="000E753E"/>
    <w:rsid w:val="000E7542"/>
    <w:rsid w:val="000E796A"/>
    <w:rsid w:val="000F0005"/>
    <w:rsid w:val="000F0307"/>
    <w:rsid w:val="000F0664"/>
    <w:rsid w:val="000F0746"/>
    <w:rsid w:val="000F0EEA"/>
    <w:rsid w:val="000F1DBC"/>
    <w:rsid w:val="000F221C"/>
    <w:rsid w:val="000F2549"/>
    <w:rsid w:val="000F2B03"/>
    <w:rsid w:val="000F401C"/>
    <w:rsid w:val="000F43E1"/>
    <w:rsid w:val="000F485D"/>
    <w:rsid w:val="000F5389"/>
    <w:rsid w:val="000F54FD"/>
    <w:rsid w:val="000F5805"/>
    <w:rsid w:val="000F75BF"/>
    <w:rsid w:val="000F7968"/>
    <w:rsid w:val="000F7F34"/>
    <w:rsid w:val="00101034"/>
    <w:rsid w:val="0010141F"/>
    <w:rsid w:val="001017BB"/>
    <w:rsid w:val="0010202C"/>
    <w:rsid w:val="001036EF"/>
    <w:rsid w:val="001038BB"/>
    <w:rsid w:val="001038E8"/>
    <w:rsid w:val="00103BF9"/>
    <w:rsid w:val="00103EE8"/>
    <w:rsid w:val="001051B3"/>
    <w:rsid w:val="00106184"/>
    <w:rsid w:val="00106CB1"/>
    <w:rsid w:val="00106E0F"/>
    <w:rsid w:val="00107F96"/>
    <w:rsid w:val="0011084D"/>
    <w:rsid w:val="00110883"/>
    <w:rsid w:val="0011094E"/>
    <w:rsid w:val="001109AA"/>
    <w:rsid w:val="00110F3B"/>
    <w:rsid w:val="0011169C"/>
    <w:rsid w:val="00111857"/>
    <w:rsid w:val="00111A47"/>
    <w:rsid w:val="00111DE8"/>
    <w:rsid w:val="0011260C"/>
    <w:rsid w:val="0011280C"/>
    <w:rsid w:val="00112A35"/>
    <w:rsid w:val="00113251"/>
    <w:rsid w:val="001138AF"/>
    <w:rsid w:val="00113C64"/>
    <w:rsid w:val="00114029"/>
    <w:rsid w:val="00115222"/>
    <w:rsid w:val="00115486"/>
    <w:rsid w:val="00116171"/>
    <w:rsid w:val="00116BB6"/>
    <w:rsid w:val="0011752A"/>
    <w:rsid w:val="001177E2"/>
    <w:rsid w:val="00121F98"/>
    <w:rsid w:val="0012255F"/>
    <w:rsid w:val="00123331"/>
    <w:rsid w:val="00123837"/>
    <w:rsid w:val="0012398D"/>
    <w:rsid w:val="0012509E"/>
    <w:rsid w:val="00125900"/>
    <w:rsid w:val="00125AD0"/>
    <w:rsid w:val="00126DB8"/>
    <w:rsid w:val="00126E53"/>
    <w:rsid w:val="0012711B"/>
    <w:rsid w:val="001272C4"/>
    <w:rsid w:val="00127BD3"/>
    <w:rsid w:val="001305C1"/>
    <w:rsid w:val="00130B64"/>
    <w:rsid w:val="001310AF"/>
    <w:rsid w:val="00132580"/>
    <w:rsid w:val="001334CE"/>
    <w:rsid w:val="00133546"/>
    <w:rsid w:val="00134086"/>
    <w:rsid w:val="00134AE5"/>
    <w:rsid w:val="001355DD"/>
    <w:rsid w:val="00135627"/>
    <w:rsid w:val="00135B03"/>
    <w:rsid w:val="00135C79"/>
    <w:rsid w:val="001366B2"/>
    <w:rsid w:val="0013678C"/>
    <w:rsid w:val="00136A36"/>
    <w:rsid w:val="0013724E"/>
    <w:rsid w:val="00137CC6"/>
    <w:rsid w:val="00137E51"/>
    <w:rsid w:val="00140CC9"/>
    <w:rsid w:val="00140F21"/>
    <w:rsid w:val="0014221C"/>
    <w:rsid w:val="00143773"/>
    <w:rsid w:val="00143C51"/>
    <w:rsid w:val="001453BC"/>
    <w:rsid w:val="0014573E"/>
    <w:rsid w:val="00146D06"/>
    <w:rsid w:val="00147564"/>
    <w:rsid w:val="0014773B"/>
    <w:rsid w:val="00150296"/>
    <w:rsid w:val="001509AD"/>
    <w:rsid w:val="00150F59"/>
    <w:rsid w:val="0015188E"/>
    <w:rsid w:val="00151954"/>
    <w:rsid w:val="001526D9"/>
    <w:rsid w:val="00152B7E"/>
    <w:rsid w:val="00153425"/>
    <w:rsid w:val="0015399F"/>
    <w:rsid w:val="001547B8"/>
    <w:rsid w:val="00154A87"/>
    <w:rsid w:val="0015572B"/>
    <w:rsid w:val="00156A27"/>
    <w:rsid w:val="00157DDD"/>
    <w:rsid w:val="001607E3"/>
    <w:rsid w:val="00161561"/>
    <w:rsid w:val="00161623"/>
    <w:rsid w:val="00162134"/>
    <w:rsid w:val="00162966"/>
    <w:rsid w:val="00162C84"/>
    <w:rsid w:val="00163121"/>
    <w:rsid w:val="00163386"/>
    <w:rsid w:val="001638E8"/>
    <w:rsid w:val="00163D4B"/>
    <w:rsid w:val="00164C91"/>
    <w:rsid w:val="0016592D"/>
    <w:rsid w:val="00165DAF"/>
    <w:rsid w:val="00165F15"/>
    <w:rsid w:val="00167A16"/>
    <w:rsid w:val="00170226"/>
    <w:rsid w:val="0017055A"/>
    <w:rsid w:val="00170813"/>
    <w:rsid w:val="00171760"/>
    <w:rsid w:val="001724CE"/>
    <w:rsid w:val="0017326E"/>
    <w:rsid w:val="001735B2"/>
    <w:rsid w:val="001735CB"/>
    <w:rsid w:val="00173958"/>
    <w:rsid w:val="00173A03"/>
    <w:rsid w:val="00173E94"/>
    <w:rsid w:val="001744C9"/>
    <w:rsid w:val="001747FF"/>
    <w:rsid w:val="001755D2"/>
    <w:rsid w:val="00175654"/>
    <w:rsid w:val="00176600"/>
    <w:rsid w:val="00176D5A"/>
    <w:rsid w:val="001773B9"/>
    <w:rsid w:val="0017769B"/>
    <w:rsid w:val="00177C87"/>
    <w:rsid w:val="00181375"/>
    <w:rsid w:val="001813DD"/>
    <w:rsid w:val="001815DC"/>
    <w:rsid w:val="00182E72"/>
    <w:rsid w:val="00183BC3"/>
    <w:rsid w:val="00184565"/>
    <w:rsid w:val="0018459C"/>
    <w:rsid w:val="00184AF0"/>
    <w:rsid w:val="0018578E"/>
    <w:rsid w:val="001864B2"/>
    <w:rsid w:val="00187F6A"/>
    <w:rsid w:val="00190795"/>
    <w:rsid w:val="00190E9D"/>
    <w:rsid w:val="001911C8"/>
    <w:rsid w:val="00191470"/>
    <w:rsid w:val="001916BA"/>
    <w:rsid w:val="001917E4"/>
    <w:rsid w:val="00191B66"/>
    <w:rsid w:val="00191D22"/>
    <w:rsid w:val="00191E68"/>
    <w:rsid w:val="00192073"/>
    <w:rsid w:val="001922FC"/>
    <w:rsid w:val="001924B2"/>
    <w:rsid w:val="0019350D"/>
    <w:rsid w:val="001939DD"/>
    <w:rsid w:val="00193B72"/>
    <w:rsid w:val="00194567"/>
    <w:rsid w:val="00194B8B"/>
    <w:rsid w:val="00194E89"/>
    <w:rsid w:val="001950E3"/>
    <w:rsid w:val="00195443"/>
    <w:rsid w:val="00195AFA"/>
    <w:rsid w:val="00196065"/>
    <w:rsid w:val="0019646B"/>
    <w:rsid w:val="00197157"/>
    <w:rsid w:val="00197839"/>
    <w:rsid w:val="001978EF"/>
    <w:rsid w:val="00197FC5"/>
    <w:rsid w:val="001A0945"/>
    <w:rsid w:val="001A0E22"/>
    <w:rsid w:val="001A175D"/>
    <w:rsid w:val="001A1915"/>
    <w:rsid w:val="001A25B6"/>
    <w:rsid w:val="001A35FB"/>
    <w:rsid w:val="001A38EA"/>
    <w:rsid w:val="001A3B03"/>
    <w:rsid w:val="001A3CBF"/>
    <w:rsid w:val="001A3D39"/>
    <w:rsid w:val="001A49CE"/>
    <w:rsid w:val="001A4C0C"/>
    <w:rsid w:val="001A4F12"/>
    <w:rsid w:val="001A4F98"/>
    <w:rsid w:val="001A597D"/>
    <w:rsid w:val="001A6394"/>
    <w:rsid w:val="001A63B7"/>
    <w:rsid w:val="001A709B"/>
    <w:rsid w:val="001A7481"/>
    <w:rsid w:val="001A7B4F"/>
    <w:rsid w:val="001A7E92"/>
    <w:rsid w:val="001A7FCA"/>
    <w:rsid w:val="001B0226"/>
    <w:rsid w:val="001B1A9D"/>
    <w:rsid w:val="001B1BDF"/>
    <w:rsid w:val="001B1EB1"/>
    <w:rsid w:val="001B2446"/>
    <w:rsid w:val="001B2B66"/>
    <w:rsid w:val="001B3242"/>
    <w:rsid w:val="001B40E1"/>
    <w:rsid w:val="001B4296"/>
    <w:rsid w:val="001B52AD"/>
    <w:rsid w:val="001B5BE0"/>
    <w:rsid w:val="001B6BD3"/>
    <w:rsid w:val="001B7748"/>
    <w:rsid w:val="001B786B"/>
    <w:rsid w:val="001B7906"/>
    <w:rsid w:val="001B79B1"/>
    <w:rsid w:val="001B7E28"/>
    <w:rsid w:val="001C0BA7"/>
    <w:rsid w:val="001C1934"/>
    <w:rsid w:val="001C2A72"/>
    <w:rsid w:val="001C383D"/>
    <w:rsid w:val="001C3977"/>
    <w:rsid w:val="001C3B25"/>
    <w:rsid w:val="001C3DDD"/>
    <w:rsid w:val="001C4AF8"/>
    <w:rsid w:val="001C4FE3"/>
    <w:rsid w:val="001C599B"/>
    <w:rsid w:val="001C5D58"/>
    <w:rsid w:val="001C6085"/>
    <w:rsid w:val="001C71C2"/>
    <w:rsid w:val="001D0500"/>
    <w:rsid w:val="001D1275"/>
    <w:rsid w:val="001D25DB"/>
    <w:rsid w:val="001D3380"/>
    <w:rsid w:val="001D461D"/>
    <w:rsid w:val="001D5247"/>
    <w:rsid w:val="001D53DD"/>
    <w:rsid w:val="001D556C"/>
    <w:rsid w:val="001D5F03"/>
    <w:rsid w:val="001D6067"/>
    <w:rsid w:val="001D6BE6"/>
    <w:rsid w:val="001D7AAA"/>
    <w:rsid w:val="001E04CF"/>
    <w:rsid w:val="001E0949"/>
    <w:rsid w:val="001E0A95"/>
    <w:rsid w:val="001E0C5C"/>
    <w:rsid w:val="001E1FA3"/>
    <w:rsid w:val="001E2ABB"/>
    <w:rsid w:val="001E2C9D"/>
    <w:rsid w:val="001E3169"/>
    <w:rsid w:val="001E3BEB"/>
    <w:rsid w:val="001E46F1"/>
    <w:rsid w:val="001E4E27"/>
    <w:rsid w:val="001E55C8"/>
    <w:rsid w:val="001E5AEA"/>
    <w:rsid w:val="001E5D55"/>
    <w:rsid w:val="001E60C0"/>
    <w:rsid w:val="001E60E6"/>
    <w:rsid w:val="001E634C"/>
    <w:rsid w:val="001E692D"/>
    <w:rsid w:val="001E699D"/>
    <w:rsid w:val="001E767A"/>
    <w:rsid w:val="001F0264"/>
    <w:rsid w:val="001F157F"/>
    <w:rsid w:val="001F1A6C"/>
    <w:rsid w:val="001F21FF"/>
    <w:rsid w:val="001F2299"/>
    <w:rsid w:val="001F3D0F"/>
    <w:rsid w:val="001F4381"/>
    <w:rsid w:val="001F478D"/>
    <w:rsid w:val="001F487C"/>
    <w:rsid w:val="001F496E"/>
    <w:rsid w:val="001F4E9F"/>
    <w:rsid w:val="001F50D4"/>
    <w:rsid w:val="001F513A"/>
    <w:rsid w:val="001F5BD3"/>
    <w:rsid w:val="001F5EB6"/>
    <w:rsid w:val="001F6CA9"/>
    <w:rsid w:val="002009FB"/>
    <w:rsid w:val="00200C8C"/>
    <w:rsid w:val="00201AE9"/>
    <w:rsid w:val="00202785"/>
    <w:rsid w:val="00202D31"/>
    <w:rsid w:val="0020362E"/>
    <w:rsid w:val="002037A0"/>
    <w:rsid w:val="00203EEB"/>
    <w:rsid w:val="002064FC"/>
    <w:rsid w:val="00206A6D"/>
    <w:rsid w:val="00206AA2"/>
    <w:rsid w:val="00206E8F"/>
    <w:rsid w:val="00207810"/>
    <w:rsid w:val="00207E05"/>
    <w:rsid w:val="00207E88"/>
    <w:rsid w:val="002103E8"/>
    <w:rsid w:val="002119F9"/>
    <w:rsid w:val="00211D8B"/>
    <w:rsid w:val="00212142"/>
    <w:rsid w:val="00212597"/>
    <w:rsid w:val="002125D9"/>
    <w:rsid w:val="00212686"/>
    <w:rsid w:val="00212775"/>
    <w:rsid w:val="0021283B"/>
    <w:rsid w:val="00212D1D"/>
    <w:rsid w:val="00212E23"/>
    <w:rsid w:val="00212EED"/>
    <w:rsid w:val="0021306C"/>
    <w:rsid w:val="00215A79"/>
    <w:rsid w:val="00216086"/>
    <w:rsid w:val="00216276"/>
    <w:rsid w:val="002164BA"/>
    <w:rsid w:val="00216597"/>
    <w:rsid w:val="00216633"/>
    <w:rsid w:val="00216987"/>
    <w:rsid w:val="0021705B"/>
    <w:rsid w:val="00221724"/>
    <w:rsid w:val="00221896"/>
    <w:rsid w:val="00221B8C"/>
    <w:rsid w:val="00221C4F"/>
    <w:rsid w:val="00221DF6"/>
    <w:rsid w:val="00222275"/>
    <w:rsid w:val="00222CE4"/>
    <w:rsid w:val="002236E2"/>
    <w:rsid w:val="00223A2C"/>
    <w:rsid w:val="002255F5"/>
    <w:rsid w:val="002257F4"/>
    <w:rsid w:val="002258A1"/>
    <w:rsid w:val="00225A1F"/>
    <w:rsid w:val="00225C49"/>
    <w:rsid w:val="00226123"/>
    <w:rsid w:val="002267B1"/>
    <w:rsid w:val="00226B71"/>
    <w:rsid w:val="0023053C"/>
    <w:rsid w:val="002309B1"/>
    <w:rsid w:val="002310F2"/>
    <w:rsid w:val="002314B1"/>
    <w:rsid w:val="002318C9"/>
    <w:rsid w:val="00231C73"/>
    <w:rsid w:val="002323CF"/>
    <w:rsid w:val="00232CB9"/>
    <w:rsid w:val="002333C9"/>
    <w:rsid w:val="002347F4"/>
    <w:rsid w:val="00235074"/>
    <w:rsid w:val="002360B8"/>
    <w:rsid w:val="002368F0"/>
    <w:rsid w:val="002379F0"/>
    <w:rsid w:val="00237D82"/>
    <w:rsid w:val="00240477"/>
    <w:rsid w:val="002405B9"/>
    <w:rsid w:val="00241AA8"/>
    <w:rsid w:val="00241B62"/>
    <w:rsid w:val="00242069"/>
    <w:rsid w:val="002426D2"/>
    <w:rsid w:val="0024399B"/>
    <w:rsid w:val="00243B31"/>
    <w:rsid w:val="00246C15"/>
    <w:rsid w:val="00246E1B"/>
    <w:rsid w:val="002476DE"/>
    <w:rsid w:val="00250CBB"/>
    <w:rsid w:val="0025101B"/>
    <w:rsid w:val="002512E6"/>
    <w:rsid w:val="002515E5"/>
    <w:rsid w:val="00252044"/>
    <w:rsid w:val="002520A7"/>
    <w:rsid w:val="00252872"/>
    <w:rsid w:val="0025291C"/>
    <w:rsid w:val="0025296E"/>
    <w:rsid w:val="00252B66"/>
    <w:rsid w:val="00253068"/>
    <w:rsid w:val="002537D2"/>
    <w:rsid w:val="0025583D"/>
    <w:rsid w:val="002558EF"/>
    <w:rsid w:val="00255F47"/>
    <w:rsid w:val="00256969"/>
    <w:rsid w:val="00260704"/>
    <w:rsid w:val="002609A4"/>
    <w:rsid w:val="00260A0A"/>
    <w:rsid w:val="00260A83"/>
    <w:rsid w:val="002610A9"/>
    <w:rsid w:val="002611BE"/>
    <w:rsid w:val="00262EEC"/>
    <w:rsid w:val="00263413"/>
    <w:rsid w:val="00264225"/>
    <w:rsid w:val="0026463C"/>
    <w:rsid w:val="00264E8A"/>
    <w:rsid w:val="00265A60"/>
    <w:rsid w:val="002661C8"/>
    <w:rsid w:val="00270693"/>
    <w:rsid w:val="0027088C"/>
    <w:rsid w:val="00270B01"/>
    <w:rsid w:val="002715E8"/>
    <w:rsid w:val="00271767"/>
    <w:rsid w:val="00271C19"/>
    <w:rsid w:val="002730F4"/>
    <w:rsid w:val="00274474"/>
    <w:rsid w:val="00274A91"/>
    <w:rsid w:val="00274E6B"/>
    <w:rsid w:val="002754F5"/>
    <w:rsid w:val="0027591B"/>
    <w:rsid w:val="00276164"/>
    <w:rsid w:val="00276578"/>
    <w:rsid w:val="002765A2"/>
    <w:rsid w:val="00277174"/>
    <w:rsid w:val="00277246"/>
    <w:rsid w:val="0027739E"/>
    <w:rsid w:val="00277561"/>
    <w:rsid w:val="00281472"/>
    <w:rsid w:val="00281F26"/>
    <w:rsid w:val="002822C8"/>
    <w:rsid w:val="002823C2"/>
    <w:rsid w:val="002829FC"/>
    <w:rsid w:val="00282A89"/>
    <w:rsid w:val="00282ABB"/>
    <w:rsid w:val="002832E5"/>
    <w:rsid w:val="00283D75"/>
    <w:rsid w:val="0028468A"/>
    <w:rsid w:val="00284A3F"/>
    <w:rsid w:val="002859E0"/>
    <w:rsid w:val="00285D64"/>
    <w:rsid w:val="00285DC3"/>
    <w:rsid w:val="00286684"/>
    <w:rsid w:val="00286A1C"/>
    <w:rsid w:val="00286CF4"/>
    <w:rsid w:val="002870EF"/>
    <w:rsid w:val="00287C17"/>
    <w:rsid w:val="00290265"/>
    <w:rsid w:val="0029027B"/>
    <w:rsid w:val="002908D9"/>
    <w:rsid w:val="00290F26"/>
    <w:rsid w:val="00290F44"/>
    <w:rsid w:val="00291F31"/>
    <w:rsid w:val="0029248C"/>
    <w:rsid w:val="00292E3A"/>
    <w:rsid w:val="00293042"/>
    <w:rsid w:val="002930E5"/>
    <w:rsid w:val="0029366E"/>
    <w:rsid w:val="002938A6"/>
    <w:rsid w:val="00293A02"/>
    <w:rsid w:val="00294729"/>
    <w:rsid w:val="00294A95"/>
    <w:rsid w:val="00294BA1"/>
    <w:rsid w:val="00294E33"/>
    <w:rsid w:val="002957E3"/>
    <w:rsid w:val="002959B3"/>
    <w:rsid w:val="00295A45"/>
    <w:rsid w:val="00295E55"/>
    <w:rsid w:val="002969A6"/>
    <w:rsid w:val="00296C89"/>
    <w:rsid w:val="00296F72"/>
    <w:rsid w:val="002A059B"/>
    <w:rsid w:val="002A1B93"/>
    <w:rsid w:val="002A1E54"/>
    <w:rsid w:val="002A259D"/>
    <w:rsid w:val="002A2777"/>
    <w:rsid w:val="002A3182"/>
    <w:rsid w:val="002A3340"/>
    <w:rsid w:val="002A34C7"/>
    <w:rsid w:val="002A388A"/>
    <w:rsid w:val="002A3CD0"/>
    <w:rsid w:val="002A45C3"/>
    <w:rsid w:val="002A4CE5"/>
    <w:rsid w:val="002A5E62"/>
    <w:rsid w:val="002A61C6"/>
    <w:rsid w:val="002A6FFE"/>
    <w:rsid w:val="002A7861"/>
    <w:rsid w:val="002A7A58"/>
    <w:rsid w:val="002B00D6"/>
    <w:rsid w:val="002B0F8E"/>
    <w:rsid w:val="002B1197"/>
    <w:rsid w:val="002B14BC"/>
    <w:rsid w:val="002B1A06"/>
    <w:rsid w:val="002B2D8E"/>
    <w:rsid w:val="002B39A5"/>
    <w:rsid w:val="002B3F3D"/>
    <w:rsid w:val="002B3F65"/>
    <w:rsid w:val="002B44AD"/>
    <w:rsid w:val="002B4A7B"/>
    <w:rsid w:val="002B4A87"/>
    <w:rsid w:val="002B5942"/>
    <w:rsid w:val="002B5EEE"/>
    <w:rsid w:val="002B604E"/>
    <w:rsid w:val="002B6265"/>
    <w:rsid w:val="002B63BF"/>
    <w:rsid w:val="002B78D2"/>
    <w:rsid w:val="002C1473"/>
    <w:rsid w:val="002C1515"/>
    <w:rsid w:val="002C1764"/>
    <w:rsid w:val="002C18DB"/>
    <w:rsid w:val="002C3617"/>
    <w:rsid w:val="002C3BAF"/>
    <w:rsid w:val="002C684F"/>
    <w:rsid w:val="002C68FD"/>
    <w:rsid w:val="002C6C9F"/>
    <w:rsid w:val="002C7FE4"/>
    <w:rsid w:val="002D04FC"/>
    <w:rsid w:val="002D1106"/>
    <w:rsid w:val="002D1D4F"/>
    <w:rsid w:val="002D24B0"/>
    <w:rsid w:val="002D2738"/>
    <w:rsid w:val="002D273E"/>
    <w:rsid w:val="002D2779"/>
    <w:rsid w:val="002D2AA6"/>
    <w:rsid w:val="002D354E"/>
    <w:rsid w:val="002D35AA"/>
    <w:rsid w:val="002D3702"/>
    <w:rsid w:val="002D45D5"/>
    <w:rsid w:val="002D5039"/>
    <w:rsid w:val="002D63DE"/>
    <w:rsid w:val="002D676C"/>
    <w:rsid w:val="002D6B68"/>
    <w:rsid w:val="002D709D"/>
    <w:rsid w:val="002D7611"/>
    <w:rsid w:val="002D7621"/>
    <w:rsid w:val="002D7813"/>
    <w:rsid w:val="002E0957"/>
    <w:rsid w:val="002E1217"/>
    <w:rsid w:val="002E12E0"/>
    <w:rsid w:val="002E1B1A"/>
    <w:rsid w:val="002E1DD9"/>
    <w:rsid w:val="002E261A"/>
    <w:rsid w:val="002E348A"/>
    <w:rsid w:val="002E36E0"/>
    <w:rsid w:val="002E4135"/>
    <w:rsid w:val="002E41E5"/>
    <w:rsid w:val="002E4531"/>
    <w:rsid w:val="002E56CA"/>
    <w:rsid w:val="002E5709"/>
    <w:rsid w:val="002E576D"/>
    <w:rsid w:val="002E666A"/>
    <w:rsid w:val="002E67DA"/>
    <w:rsid w:val="002E6B99"/>
    <w:rsid w:val="002E707C"/>
    <w:rsid w:val="002E79EC"/>
    <w:rsid w:val="002E7CB1"/>
    <w:rsid w:val="002F0166"/>
    <w:rsid w:val="002F0F60"/>
    <w:rsid w:val="002F1224"/>
    <w:rsid w:val="002F1B8F"/>
    <w:rsid w:val="002F1CAF"/>
    <w:rsid w:val="002F2AF0"/>
    <w:rsid w:val="002F2B9C"/>
    <w:rsid w:val="002F3429"/>
    <w:rsid w:val="002F42B9"/>
    <w:rsid w:val="002F4E88"/>
    <w:rsid w:val="002F53F8"/>
    <w:rsid w:val="002F5433"/>
    <w:rsid w:val="002F62F7"/>
    <w:rsid w:val="002F65E0"/>
    <w:rsid w:val="002F71A9"/>
    <w:rsid w:val="002F745D"/>
    <w:rsid w:val="003015B1"/>
    <w:rsid w:val="003016C3"/>
    <w:rsid w:val="0030278C"/>
    <w:rsid w:val="00302AE6"/>
    <w:rsid w:val="003036BE"/>
    <w:rsid w:val="00304AAD"/>
    <w:rsid w:val="00304C70"/>
    <w:rsid w:val="00305052"/>
    <w:rsid w:val="00305CF2"/>
    <w:rsid w:val="00305F8D"/>
    <w:rsid w:val="00306E66"/>
    <w:rsid w:val="00306F28"/>
    <w:rsid w:val="0030723E"/>
    <w:rsid w:val="003073D7"/>
    <w:rsid w:val="0030798D"/>
    <w:rsid w:val="00307B4C"/>
    <w:rsid w:val="00307C7F"/>
    <w:rsid w:val="003101BC"/>
    <w:rsid w:val="003110A5"/>
    <w:rsid w:val="0031134A"/>
    <w:rsid w:val="00311F23"/>
    <w:rsid w:val="00312D32"/>
    <w:rsid w:val="00313C7B"/>
    <w:rsid w:val="00314B97"/>
    <w:rsid w:val="00315100"/>
    <w:rsid w:val="003158F1"/>
    <w:rsid w:val="00315A8E"/>
    <w:rsid w:val="00315CE2"/>
    <w:rsid w:val="00317662"/>
    <w:rsid w:val="00317C04"/>
    <w:rsid w:val="00317EF5"/>
    <w:rsid w:val="00320A17"/>
    <w:rsid w:val="003212A4"/>
    <w:rsid w:val="0032136F"/>
    <w:rsid w:val="003216C3"/>
    <w:rsid w:val="003217B1"/>
    <w:rsid w:val="00321B0E"/>
    <w:rsid w:val="0032213F"/>
    <w:rsid w:val="003222C8"/>
    <w:rsid w:val="003232C0"/>
    <w:rsid w:val="00323308"/>
    <w:rsid w:val="003239BF"/>
    <w:rsid w:val="003240D9"/>
    <w:rsid w:val="003245F7"/>
    <w:rsid w:val="003253A6"/>
    <w:rsid w:val="003256A0"/>
    <w:rsid w:val="0032575F"/>
    <w:rsid w:val="00326279"/>
    <w:rsid w:val="0032657F"/>
    <w:rsid w:val="00326EA8"/>
    <w:rsid w:val="00326F6A"/>
    <w:rsid w:val="00326FA2"/>
    <w:rsid w:val="00331042"/>
    <w:rsid w:val="00331BD2"/>
    <w:rsid w:val="00332D66"/>
    <w:rsid w:val="00333456"/>
    <w:rsid w:val="00333AC7"/>
    <w:rsid w:val="00333C1A"/>
    <w:rsid w:val="00333FE4"/>
    <w:rsid w:val="003341B9"/>
    <w:rsid w:val="00334229"/>
    <w:rsid w:val="00336D90"/>
    <w:rsid w:val="00337107"/>
    <w:rsid w:val="00337A85"/>
    <w:rsid w:val="003415C4"/>
    <w:rsid w:val="00341B22"/>
    <w:rsid w:val="00341C9D"/>
    <w:rsid w:val="003424EC"/>
    <w:rsid w:val="00343FBE"/>
    <w:rsid w:val="00344D77"/>
    <w:rsid w:val="003453B8"/>
    <w:rsid w:val="003458FA"/>
    <w:rsid w:val="003459A5"/>
    <w:rsid w:val="00346735"/>
    <w:rsid w:val="003468E1"/>
    <w:rsid w:val="003479B3"/>
    <w:rsid w:val="00350507"/>
    <w:rsid w:val="00350CAF"/>
    <w:rsid w:val="00351047"/>
    <w:rsid w:val="0035164C"/>
    <w:rsid w:val="003527AB"/>
    <w:rsid w:val="00352910"/>
    <w:rsid w:val="00352AA1"/>
    <w:rsid w:val="00353DEC"/>
    <w:rsid w:val="0035403A"/>
    <w:rsid w:val="00356412"/>
    <w:rsid w:val="00356F1C"/>
    <w:rsid w:val="00357DC8"/>
    <w:rsid w:val="0036112C"/>
    <w:rsid w:val="0036204F"/>
    <w:rsid w:val="003620FE"/>
    <w:rsid w:val="0036227F"/>
    <w:rsid w:val="00362AD9"/>
    <w:rsid w:val="003630B8"/>
    <w:rsid w:val="003633AC"/>
    <w:rsid w:val="003636A6"/>
    <w:rsid w:val="003637AC"/>
    <w:rsid w:val="003642B0"/>
    <w:rsid w:val="003651B5"/>
    <w:rsid w:val="00365D5C"/>
    <w:rsid w:val="003660D8"/>
    <w:rsid w:val="003661A4"/>
    <w:rsid w:val="00366BD7"/>
    <w:rsid w:val="00366E32"/>
    <w:rsid w:val="0036726C"/>
    <w:rsid w:val="00367FCC"/>
    <w:rsid w:val="00370200"/>
    <w:rsid w:val="0037086C"/>
    <w:rsid w:val="00371731"/>
    <w:rsid w:val="00371B3C"/>
    <w:rsid w:val="003721D2"/>
    <w:rsid w:val="0037231B"/>
    <w:rsid w:val="00372D1A"/>
    <w:rsid w:val="00372D2E"/>
    <w:rsid w:val="003736E8"/>
    <w:rsid w:val="003740F8"/>
    <w:rsid w:val="00374269"/>
    <w:rsid w:val="00375291"/>
    <w:rsid w:val="0037661F"/>
    <w:rsid w:val="0037663F"/>
    <w:rsid w:val="003772FA"/>
    <w:rsid w:val="00377B8D"/>
    <w:rsid w:val="00377C76"/>
    <w:rsid w:val="00377CE2"/>
    <w:rsid w:val="0038017C"/>
    <w:rsid w:val="0038115D"/>
    <w:rsid w:val="00381934"/>
    <w:rsid w:val="00381C3E"/>
    <w:rsid w:val="00382295"/>
    <w:rsid w:val="0038253D"/>
    <w:rsid w:val="003832D7"/>
    <w:rsid w:val="003838BB"/>
    <w:rsid w:val="00383B9B"/>
    <w:rsid w:val="003855EA"/>
    <w:rsid w:val="00385ADF"/>
    <w:rsid w:val="003860B0"/>
    <w:rsid w:val="003868DF"/>
    <w:rsid w:val="00386FA0"/>
    <w:rsid w:val="00387115"/>
    <w:rsid w:val="00387136"/>
    <w:rsid w:val="0038749E"/>
    <w:rsid w:val="003874F6"/>
    <w:rsid w:val="00387F3A"/>
    <w:rsid w:val="003900AD"/>
    <w:rsid w:val="00390594"/>
    <w:rsid w:val="00390785"/>
    <w:rsid w:val="003909AD"/>
    <w:rsid w:val="00391200"/>
    <w:rsid w:val="00391CB6"/>
    <w:rsid w:val="00392D2F"/>
    <w:rsid w:val="0039305D"/>
    <w:rsid w:val="00394B04"/>
    <w:rsid w:val="0039518B"/>
    <w:rsid w:val="003965E8"/>
    <w:rsid w:val="003970C8"/>
    <w:rsid w:val="00397A0A"/>
    <w:rsid w:val="003A019B"/>
    <w:rsid w:val="003A0CBC"/>
    <w:rsid w:val="003A100B"/>
    <w:rsid w:val="003A1160"/>
    <w:rsid w:val="003A193F"/>
    <w:rsid w:val="003A1D8B"/>
    <w:rsid w:val="003A20F4"/>
    <w:rsid w:val="003A21D3"/>
    <w:rsid w:val="003A2CD2"/>
    <w:rsid w:val="003A3490"/>
    <w:rsid w:val="003A35E0"/>
    <w:rsid w:val="003A3AC1"/>
    <w:rsid w:val="003A4025"/>
    <w:rsid w:val="003A4116"/>
    <w:rsid w:val="003A52B1"/>
    <w:rsid w:val="003A554F"/>
    <w:rsid w:val="003A5A83"/>
    <w:rsid w:val="003A6471"/>
    <w:rsid w:val="003A660F"/>
    <w:rsid w:val="003A6C1F"/>
    <w:rsid w:val="003B038C"/>
    <w:rsid w:val="003B0D5F"/>
    <w:rsid w:val="003B147E"/>
    <w:rsid w:val="003B1662"/>
    <w:rsid w:val="003B16CD"/>
    <w:rsid w:val="003B1E5D"/>
    <w:rsid w:val="003B2317"/>
    <w:rsid w:val="003B2C87"/>
    <w:rsid w:val="003B3039"/>
    <w:rsid w:val="003B3A3D"/>
    <w:rsid w:val="003B3D65"/>
    <w:rsid w:val="003B3F4C"/>
    <w:rsid w:val="003B402F"/>
    <w:rsid w:val="003B4163"/>
    <w:rsid w:val="003B4694"/>
    <w:rsid w:val="003B5B46"/>
    <w:rsid w:val="003B5D6A"/>
    <w:rsid w:val="003B65BF"/>
    <w:rsid w:val="003B732C"/>
    <w:rsid w:val="003B7C05"/>
    <w:rsid w:val="003C01DC"/>
    <w:rsid w:val="003C051A"/>
    <w:rsid w:val="003C081F"/>
    <w:rsid w:val="003C08E2"/>
    <w:rsid w:val="003C0CC0"/>
    <w:rsid w:val="003C1350"/>
    <w:rsid w:val="003C1A55"/>
    <w:rsid w:val="003C26EB"/>
    <w:rsid w:val="003C37E1"/>
    <w:rsid w:val="003C3B4D"/>
    <w:rsid w:val="003C3E5D"/>
    <w:rsid w:val="003C4643"/>
    <w:rsid w:val="003C54CC"/>
    <w:rsid w:val="003C5DA6"/>
    <w:rsid w:val="003C5F0B"/>
    <w:rsid w:val="003C6D43"/>
    <w:rsid w:val="003C6E84"/>
    <w:rsid w:val="003C716B"/>
    <w:rsid w:val="003C745A"/>
    <w:rsid w:val="003C77EF"/>
    <w:rsid w:val="003C7B1C"/>
    <w:rsid w:val="003C7C0A"/>
    <w:rsid w:val="003D06E0"/>
    <w:rsid w:val="003D0EFF"/>
    <w:rsid w:val="003D0F9B"/>
    <w:rsid w:val="003D0FB7"/>
    <w:rsid w:val="003D0FC6"/>
    <w:rsid w:val="003D245F"/>
    <w:rsid w:val="003D3237"/>
    <w:rsid w:val="003D341D"/>
    <w:rsid w:val="003D3AED"/>
    <w:rsid w:val="003D417C"/>
    <w:rsid w:val="003D49AC"/>
    <w:rsid w:val="003D4BEE"/>
    <w:rsid w:val="003D6471"/>
    <w:rsid w:val="003D6C3C"/>
    <w:rsid w:val="003D73FA"/>
    <w:rsid w:val="003D7650"/>
    <w:rsid w:val="003D77B2"/>
    <w:rsid w:val="003D7AC1"/>
    <w:rsid w:val="003D7DFA"/>
    <w:rsid w:val="003D7F37"/>
    <w:rsid w:val="003E1365"/>
    <w:rsid w:val="003E24F7"/>
    <w:rsid w:val="003E292D"/>
    <w:rsid w:val="003E2A93"/>
    <w:rsid w:val="003E2CD0"/>
    <w:rsid w:val="003E32C2"/>
    <w:rsid w:val="003E3F84"/>
    <w:rsid w:val="003E4AF7"/>
    <w:rsid w:val="003E5591"/>
    <w:rsid w:val="003E5F51"/>
    <w:rsid w:val="003E7C1A"/>
    <w:rsid w:val="003F0B1F"/>
    <w:rsid w:val="003F0EF8"/>
    <w:rsid w:val="003F25DE"/>
    <w:rsid w:val="003F46F1"/>
    <w:rsid w:val="003F4B66"/>
    <w:rsid w:val="003F5977"/>
    <w:rsid w:val="003F5982"/>
    <w:rsid w:val="003F60AA"/>
    <w:rsid w:val="003F62EB"/>
    <w:rsid w:val="003F66C3"/>
    <w:rsid w:val="003F6ECF"/>
    <w:rsid w:val="003F72A2"/>
    <w:rsid w:val="003F7960"/>
    <w:rsid w:val="003F7F46"/>
    <w:rsid w:val="004006C8"/>
    <w:rsid w:val="00400C1E"/>
    <w:rsid w:val="004012E7"/>
    <w:rsid w:val="004013ED"/>
    <w:rsid w:val="00401D94"/>
    <w:rsid w:val="00401F1A"/>
    <w:rsid w:val="00402567"/>
    <w:rsid w:val="00402792"/>
    <w:rsid w:val="00402A76"/>
    <w:rsid w:val="00402E42"/>
    <w:rsid w:val="00402EDB"/>
    <w:rsid w:val="0040319D"/>
    <w:rsid w:val="00403417"/>
    <w:rsid w:val="004039D9"/>
    <w:rsid w:val="00403BEF"/>
    <w:rsid w:val="004040A3"/>
    <w:rsid w:val="004040A7"/>
    <w:rsid w:val="004040F3"/>
    <w:rsid w:val="004054F8"/>
    <w:rsid w:val="00405EF8"/>
    <w:rsid w:val="00406CDA"/>
    <w:rsid w:val="00407979"/>
    <w:rsid w:val="00407BAD"/>
    <w:rsid w:val="00407E4D"/>
    <w:rsid w:val="0041022A"/>
    <w:rsid w:val="0041099B"/>
    <w:rsid w:val="004116A6"/>
    <w:rsid w:val="00411C71"/>
    <w:rsid w:val="004121AF"/>
    <w:rsid w:val="004121D3"/>
    <w:rsid w:val="004123C1"/>
    <w:rsid w:val="00413245"/>
    <w:rsid w:val="0041424F"/>
    <w:rsid w:val="00414FE4"/>
    <w:rsid w:val="0041513F"/>
    <w:rsid w:val="004155DF"/>
    <w:rsid w:val="00415E79"/>
    <w:rsid w:val="004171D2"/>
    <w:rsid w:val="004173DF"/>
    <w:rsid w:val="00417422"/>
    <w:rsid w:val="004208F9"/>
    <w:rsid w:val="00420ED3"/>
    <w:rsid w:val="00421D3B"/>
    <w:rsid w:val="004227BB"/>
    <w:rsid w:val="00423488"/>
    <w:rsid w:val="004236F8"/>
    <w:rsid w:val="00423AE3"/>
    <w:rsid w:val="00424164"/>
    <w:rsid w:val="0042544C"/>
    <w:rsid w:val="00425517"/>
    <w:rsid w:val="00426DDF"/>
    <w:rsid w:val="004273BD"/>
    <w:rsid w:val="00427413"/>
    <w:rsid w:val="00430CE0"/>
    <w:rsid w:val="00431106"/>
    <w:rsid w:val="00431F63"/>
    <w:rsid w:val="00431F6C"/>
    <w:rsid w:val="00431FAC"/>
    <w:rsid w:val="00432E60"/>
    <w:rsid w:val="0043305B"/>
    <w:rsid w:val="0043383D"/>
    <w:rsid w:val="00433A35"/>
    <w:rsid w:val="00433A7A"/>
    <w:rsid w:val="00433B45"/>
    <w:rsid w:val="00434B4C"/>
    <w:rsid w:val="004351DE"/>
    <w:rsid w:val="00435531"/>
    <w:rsid w:val="00435EC9"/>
    <w:rsid w:val="0043645C"/>
    <w:rsid w:val="00436A8C"/>
    <w:rsid w:val="0043716F"/>
    <w:rsid w:val="00437352"/>
    <w:rsid w:val="004416CE"/>
    <w:rsid w:val="00443060"/>
    <w:rsid w:val="004460B9"/>
    <w:rsid w:val="0044661B"/>
    <w:rsid w:val="00446971"/>
    <w:rsid w:val="00446CDC"/>
    <w:rsid w:val="004477F4"/>
    <w:rsid w:val="0045009A"/>
    <w:rsid w:val="004500CA"/>
    <w:rsid w:val="004505F6"/>
    <w:rsid w:val="004509D4"/>
    <w:rsid w:val="004510ED"/>
    <w:rsid w:val="00452954"/>
    <w:rsid w:val="00452D6E"/>
    <w:rsid w:val="00452FEC"/>
    <w:rsid w:val="00453BBA"/>
    <w:rsid w:val="00453C12"/>
    <w:rsid w:val="00453D4B"/>
    <w:rsid w:val="004542C1"/>
    <w:rsid w:val="00454AD7"/>
    <w:rsid w:val="00454D44"/>
    <w:rsid w:val="004550E9"/>
    <w:rsid w:val="00455265"/>
    <w:rsid w:val="004554F5"/>
    <w:rsid w:val="00455928"/>
    <w:rsid w:val="00456BA4"/>
    <w:rsid w:val="00460C22"/>
    <w:rsid w:val="00460CE6"/>
    <w:rsid w:val="00461C51"/>
    <w:rsid w:val="00461EB6"/>
    <w:rsid w:val="00461EF5"/>
    <w:rsid w:val="0046268F"/>
    <w:rsid w:val="004631F7"/>
    <w:rsid w:val="0046365C"/>
    <w:rsid w:val="00463ACB"/>
    <w:rsid w:val="00464F4F"/>
    <w:rsid w:val="00465277"/>
    <w:rsid w:val="0046686E"/>
    <w:rsid w:val="00467658"/>
    <w:rsid w:val="004706CA"/>
    <w:rsid w:val="00471079"/>
    <w:rsid w:val="004731F9"/>
    <w:rsid w:val="004736B2"/>
    <w:rsid w:val="00473C51"/>
    <w:rsid w:val="0047448F"/>
    <w:rsid w:val="0047465D"/>
    <w:rsid w:val="00474C36"/>
    <w:rsid w:val="00474EB3"/>
    <w:rsid w:val="00474EDC"/>
    <w:rsid w:val="004751E7"/>
    <w:rsid w:val="004762B0"/>
    <w:rsid w:val="004768A2"/>
    <w:rsid w:val="00476974"/>
    <w:rsid w:val="00480F33"/>
    <w:rsid w:val="0048148C"/>
    <w:rsid w:val="004822FF"/>
    <w:rsid w:val="00482674"/>
    <w:rsid w:val="00482D24"/>
    <w:rsid w:val="00482D6C"/>
    <w:rsid w:val="004832F8"/>
    <w:rsid w:val="00484139"/>
    <w:rsid w:val="004841B5"/>
    <w:rsid w:val="00484669"/>
    <w:rsid w:val="00484997"/>
    <w:rsid w:val="00485D55"/>
    <w:rsid w:val="0048658D"/>
    <w:rsid w:val="004926F5"/>
    <w:rsid w:val="0049387B"/>
    <w:rsid w:val="00493A54"/>
    <w:rsid w:val="00493F89"/>
    <w:rsid w:val="00494C0B"/>
    <w:rsid w:val="0049542C"/>
    <w:rsid w:val="0049628B"/>
    <w:rsid w:val="00496D7B"/>
    <w:rsid w:val="00496EB3"/>
    <w:rsid w:val="004A10F0"/>
    <w:rsid w:val="004A14BF"/>
    <w:rsid w:val="004A1DEC"/>
    <w:rsid w:val="004A202C"/>
    <w:rsid w:val="004A2E90"/>
    <w:rsid w:val="004A2ED5"/>
    <w:rsid w:val="004A3BB0"/>
    <w:rsid w:val="004A3FC4"/>
    <w:rsid w:val="004A402A"/>
    <w:rsid w:val="004A4174"/>
    <w:rsid w:val="004A5C3E"/>
    <w:rsid w:val="004A5FB3"/>
    <w:rsid w:val="004A6BA6"/>
    <w:rsid w:val="004A70EA"/>
    <w:rsid w:val="004B0B18"/>
    <w:rsid w:val="004B17B6"/>
    <w:rsid w:val="004B2322"/>
    <w:rsid w:val="004B2E7C"/>
    <w:rsid w:val="004B315F"/>
    <w:rsid w:val="004B3804"/>
    <w:rsid w:val="004B424D"/>
    <w:rsid w:val="004B5B13"/>
    <w:rsid w:val="004B5E2A"/>
    <w:rsid w:val="004B5F18"/>
    <w:rsid w:val="004B6601"/>
    <w:rsid w:val="004B6643"/>
    <w:rsid w:val="004B6930"/>
    <w:rsid w:val="004B6BA9"/>
    <w:rsid w:val="004B73E9"/>
    <w:rsid w:val="004B78CA"/>
    <w:rsid w:val="004C01F7"/>
    <w:rsid w:val="004C068B"/>
    <w:rsid w:val="004C09FE"/>
    <w:rsid w:val="004C120A"/>
    <w:rsid w:val="004C1378"/>
    <w:rsid w:val="004C1893"/>
    <w:rsid w:val="004C18EE"/>
    <w:rsid w:val="004C3088"/>
    <w:rsid w:val="004C39A5"/>
    <w:rsid w:val="004C3A30"/>
    <w:rsid w:val="004C4158"/>
    <w:rsid w:val="004C4429"/>
    <w:rsid w:val="004C4659"/>
    <w:rsid w:val="004C4BBE"/>
    <w:rsid w:val="004C4E52"/>
    <w:rsid w:val="004C546A"/>
    <w:rsid w:val="004C5603"/>
    <w:rsid w:val="004C56F2"/>
    <w:rsid w:val="004C57A1"/>
    <w:rsid w:val="004C5D6C"/>
    <w:rsid w:val="004C5F07"/>
    <w:rsid w:val="004C6F9D"/>
    <w:rsid w:val="004C7453"/>
    <w:rsid w:val="004C763D"/>
    <w:rsid w:val="004C777F"/>
    <w:rsid w:val="004D0254"/>
    <w:rsid w:val="004D028C"/>
    <w:rsid w:val="004D02E1"/>
    <w:rsid w:val="004D061D"/>
    <w:rsid w:val="004D0D61"/>
    <w:rsid w:val="004D1DC0"/>
    <w:rsid w:val="004D322C"/>
    <w:rsid w:val="004D479D"/>
    <w:rsid w:val="004D7F2A"/>
    <w:rsid w:val="004E0043"/>
    <w:rsid w:val="004E4575"/>
    <w:rsid w:val="004E48EC"/>
    <w:rsid w:val="004E4B9C"/>
    <w:rsid w:val="004E4EB2"/>
    <w:rsid w:val="004E4F72"/>
    <w:rsid w:val="004E534D"/>
    <w:rsid w:val="004E65E3"/>
    <w:rsid w:val="004E68C0"/>
    <w:rsid w:val="004E752A"/>
    <w:rsid w:val="004E79B8"/>
    <w:rsid w:val="004F02A8"/>
    <w:rsid w:val="004F02EC"/>
    <w:rsid w:val="004F04FD"/>
    <w:rsid w:val="004F090B"/>
    <w:rsid w:val="004F1CD7"/>
    <w:rsid w:val="004F1DD4"/>
    <w:rsid w:val="004F1EA0"/>
    <w:rsid w:val="004F1EC5"/>
    <w:rsid w:val="004F2943"/>
    <w:rsid w:val="004F510F"/>
    <w:rsid w:val="004F52A9"/>
    <w:rsid w:val="004F5411"/>
    <w:rsid w:val="004F6206"/>
    <w:rsid w:val="004F6D00"/>
    <w:rsid w:val="00500A6A"/>
    <w:rsid w:val="00500A8A"/>
    <w:rsid w:val="00500D8A"/>
    <w:rsid w:val="00501804"/>
    <w:rsid w:val="00502365"/>
    <w:rsid w:val="00502570"/>
    <w:rsid w:val="0050276F"/>
    <w:rsid w:val="00502824"/>
    <w:rsid w:val="00502E53"/>
    <w:rsid w:val="00503192"/>
    <w:rsid w:val="005036B5"/>
    <w:rsid w:val="00503BE8"/>
    <w:rsid w:val="0050486B"/>
    <w:rsid w:val="00504AC6"/>
    <w:rsid w:val="0050560F"/>
    <w:rsid w:val="00506A50"/>
    <w:rsid w:val="0050763C"/>
    <w:rsid w:val="005079C6"/>
    <w:rsid w:val="00510E24"/>
    <w:rsid w:val="005111E8"/>
    <w:rsid w:val="005115A9"/>
    <w:rsid w:val="00511665"/>
    <w:rsid w:val="0051173D"/>
    <w:rsid w:val="00511C9F"/>
    <w:rsid w:val="00512411"/>
    <w:rsid w:val="0051287F"/>
    <w:rsid w:val="00513E80"/>
    <w:rsid w:val="005144BE"/>
    <w:rsid w:val="00514DA6"/>
    <w:rsid w:val="005156E7"/>
    <w:rsid w:val="005162EA"/>
    <w:rsid w:val="005165F5"/>
    <w:rsid w:val="005167CA"/>
    <w:rsid w:val="00517015"/>
    <w:rsid w:val="00517198"/>
    <w:rsid w:val="00517D77"/>
    <w:rsid w:val="0052093B"/>
    <w:rsid w:val="005209F7"/>
    <w:rsid w:val="00520DFF"/>
    <w:rsid w:val="0052158E"/>
    <w:rsid w:val="00521CC0"/>
    <w:rsid w:val="00522C25"/>
    <w:rsid w:val="00522F0A"/>
    <w:rsid w:val="00523098"/>
    <w:rsid w:val="00523B33"/>
    <w:rsid w:val="00523B66"/>
    <w:rsid w:val="00523C6C"/>
    <w:rsid w:val="00523D08"/>
    <w:rsid w:val="00523DF5"/>
    <w:rsid w:val="00524E3C"/>
    <w:rsid w:val="00524F3C"/>
    <w:rsid w:val="005254B4"/>
    <w:rsid w:val="00525C01"/>
    <w:rsid w:val="00525F3D"/>
    <w:rsid w:val="00526A5A"/>
    <w:rsid w:val="00527190"/>
    <w:rsid w:val="00527E7B"/>
    <w:rsid w:val="00527EC4"/>
    <w:rsid w:val="0053076C"/>
    <w:rsid w:val="005313AE"/>
    <w:rsid w:val="00531B72"/>
    <w:rsid w:val="00533CE7"/>
    <w:rsid w:val="0053402F"/>
    <w:rsid w:val="0053562B"/>
    <w:rsid w:val="0053591C"/>
    <w:rsid w:val="00535E45"/>
    <w:rsid w:val="00536FAA"/>
    <w:rsid w:val="00537903"/>
    <w:rsid w:val="00540318"/>
    <w:rsid w:val="0054089C"/>
    <w:rsid w:val="0054169E"/>
    <w:rsid w:val="00541DE0"/>
    <w:rsid w:val="005424D5"/>
    <w:rsid w:val="00542D54"/>
    <w:rsid w:val="00542E36"/>
    <w:rsid w:val="005430D6"/>
    <w:rsid w:val="0054331D"/>
    <w:rsid w:val="00543B6D"/>
    <w:rsid w:val="00544956"/>
    <w:rsid w:val="00544CCE"/>
    <w:rsid w:val="00544D4C"/>
    <w:rsid w:val="005461FA"/>
    <w:rsid w:val="00546DD5"/>
    <w:rsid w:val="005473FF"/>
    <w:rsid w:val="00550901"/>
    <w:rsid w:val="00550CED"/>
    <w:rsid w:val="005510EF"/>
    <w:rsid w:val="00551363"/>
    <w:rsid w:val="0055155B"/>
    <w:rsid w:val="00551F02"/>
    <w:rsid w:val="00552228"/>
    <w:rsid w:val="005522CD"/>
    <w:rsid w:val="005529AD"/>
    <w:rsid w:val="00553C8B"/>
    <w:rsid w:val="005542C1"/>
    <w:rsid w:val="005545C3"/>
    <w:rsid w:val="00554D7B"/>
    <w:rsid w:val="00555486"/>
    <w:rsid w:val="005575F8"/>
    <w:rsid w:val="0055775A"/>
    <w:rsid w:val="00557782"/>
    <w:rsid w:val="0055786E"/>
    <w:rsid w:val="0056003F"/>
    <w:rsid w:val="005601B4"/>
    <w:rsid w:val="00560366"/>
    <w:rsid w:val="00560C54"/>
    <w:rsid w:val="00560D9A"/>
    <w:rsid w:val="0056153C"/>
    <w:rsid w:val="00561643"/>
    <w:rsid w:val="0056197B"/>
    <w:rsid w:val="00561C6D"/>
    <w:rsid w:val="00561DB8"/>
    <w:rsid w:val="00561F3F"/>
    <w:rsid w:val="00562943"/>
    <w:rsid w:val="00562CC9"/>
    <w:rsid w:val="00563029"/>
    <w:rsid w:val="00564496"/>
    <w:rsid w:val="00565241"/>
    <w:rsid w:val="00565346"/>
    <w:rsid w:val="005657BD"/>
    <w:rsid w:val="00566180"/>
    <w:rsid w:val="00566563"/>
    <w:rsid w:val="005666E2"/>
    <w:rsid w:val="00566FC0"/>
    <w:rsid w:val="00567112"/>
    <w:rsid w:val="005678DD"/>
    <w:rsid w:val="00570AA6"/>
    <w:rsid w:val="00570D64"/>
    <w:rsid w:val="005713F8"/>
    <w:rsid w:val="00571581"/>
    <w:rsid w:val="00571F89"/>
    <w:rsid w:val="00572D63"/>
    <w:rsid w:val="00574E9C"/>
    <w:rsid w:val="0057673D"/>
    <w:rsid w:val="005768A2"/>
    <w:rsid w:val="00576B36"/>
    <w:rsid w:val="00577503"/>
    <w:rsid w:val="00577DA6"/>
    <w:rsid w:val="00580B80"/>
    <w:rsid w:val="00581267"/>
    <w:rsid w:val="00581299"/>
    <w:rsid w:val="005819AC"/>
    <w:rsid w:val="00582D51"/>
    <w:rsid w:val="00584C9F"/>
    <w:rsid w:val="005856D2"/>
    <w:rsid w:val="005858C2"/>
    <w:rsid w:val="00585E4C"/>
    <w:rsid w:val="0058646D"/>
    <w:rsid w:val="00590183"/>
    <w:rsid w:val="00591D52"/>
    <w:rsid w:val="00592393"/>
    <w:rsid w:val="005927CF"/>
    <w:rsid w:val="00592A15"/>
    <w:rsid w:val="00592AAC"/>
    <w:rsid w:val="00593885"/>
    <w:rsid w:val="00593C38"/>
    <w:rsid w:val="00593F0F"/>
    <w:rsid w:val="0059476A"/>
    <w:rsid w:val="0059528E"/>
    <w:rsid w:val="005958F7"/>
    <w:rsid w:val="00596A86"/>
    <w:rsid w:val="005976A3"/>
    <w:rsid w:val="005A065B"/>
    <w:rsid w:val="005A0ED1"/>
    <w:rsid w:val="005A1F74"/>
    <w:rsid w:val="005A2DA4"/>
    <w:rsid w:val="005A390C"/>
    <w:rsid w:val="005A3DBD"/>
    <w:rsid w:val="005A41AE"/>
    <w:rsid w:val="005A4953"/>
    <w:rsid w:val="005A4A02"/>
    <w:rsid w:val="005A4B39"/>
    <w:rsid w:val="005A6233"/>
    <w:rsid w:val="005A639C"/>
    <w:rsid w:val="005A6E6A"/>
    <w:rsid w:val="005A7287"/>
    <w:rsid w:val="005A798E"/>
    <w:rsid w:val="005A79DF"/>
    <w:rsid w:val="005B03AA"/>
    <w:rsid w:val="005B06AB"/>
    <w:rsid w:val="005B11F3"/>
    <w:rsid w:val="005B255E"/>
    <w:rsid w:val="005B3B24"/>
    <w:rsid w:val="005B3BD6"/>
    <w:rsid w:val="005B3D92"/>
    <w:rsid w:val="005B4060"/>
    <w:rsid w:val="005B40B4"/>
    <w:rsid w:val="005B4461"/>
    <w:rsid w:val="005B4DE3"/>
    <w:rsid w:val="005B5368"/>
    <w:rsid w:val="005B5C77"/>
    <w:rsid w:val="005B61FB"/>
    <w:rsid w:val="005B620E"/>
    <w:rsid w:val="005B646F"/>
    <w:rsid w:val="005B667B"/>
    <w:rsid w:val="005B6B2E"/>
    <w:rsid w:val="005B6FFC"/>
    <w:rsid w:val="005B75A8"/>
    <w:rsid w:val="005B76C4"/>
    <w:rsid w:val="005B7ACF"/>
    <w:rsid w:val="005C0CE9"/>
    <w:rsid w:val="005C0FAE"/>
    <w:rsid w:val="005C17F6"/>
    <w:rsid w:val="005C221F"/>
    <w:rsid w:val="005C260B"/>
    <w:rsid w:val="005C2F24"/>
    <w:rsid w:val="005C3269"/>
    <w:rsid w:val="005C37A3"/>
    <w:rsid w:val="005C42FA"/>
    <w:rsid w:val="005C4D58"/>
    <w:rsid w:val="005C59FF"/>
    <w:rsid w:val="005C5E3E"/>
    <w:rsid w:val="005C697D"/>
    <w:rsid w:val="005C6B01"/>
    <w:rsid w:val="005C6EDC"/>
    <w:rsid w:val="005C72BE"/>
    <w:rsid w:val="005C7CA1"/>
    <w:rsid w:val="005C7E34"/>
    <w:rsid w:val="005D037E"/>
    <w:rsid w:val="005D043B"/>
    <w:rsid w:val="005D0FCB"/>
    <w:rsid w:val="005D1532"/>
    <w:rsid w:val="005D16D4"/>
    <w:rsid w:val="005D240D"/>
    <w:rsid w:val="005D25C5"/>
    <w:rsid w:val="005D2BA7"/>
    <w:rsid w:val="005D2EEA"/>
    <w:rsid w:val="005D3319"/>
    <w:rsid w:val="005D334D"/>
    <w:rsid w:val="005D3480"/>
    <w:rsid w:val="005D3579"/>
    <w:rsid w:val="005D372F"/>
    <w:rsid w:val="005D5863"/>
    <w:rsid w:val="005D64BF"/>
    <w:rsid w:val="005D6F48"/>
    <w:rsid w:val="005D72FA"/>
    <w:rsid w:val="005D78A0"/>
    <w:rsid w:val="005D79EE"/>
    <w:rsid w:val="005D7D66"/>
    <w:rsid w:val="005E03BD"/>
    <w:rsid w:val="005E06D8"/>
    <w:rsid w:val="005E0A5B"/>
    <w:rsid w:val="005E15D4"/>
    <w:rsid w:val="005E1BFF"/>
    <w:rsid w:val="005E45A7"/>
    <w:rsid w:val="005E45DA"/>
    <w:rsid w:val="005E50D9"/>
    <w:rsid w:val="005E5688"/>
    <w:rsid w:val="005E5A63"/>
    <w:rsid w:val="005E6168"/>
    <w:rsid w:val="005E62C7"/>
    <w:rsid w:val="005E6DC6"/>
    <w:rsid w:val="005E70A3"/>
    <w:rsid w:val="005E720E"/>
    <w:rsid w:val="005E7B4C"/>
    <w:rsid w:val="005F0044"/>
    <w:rsid w:val="005F0241"/>
    <w:rsid w:val="005F035B"/>
    <w:rsid w:val="005F0465"/>
    <w:rsid w:val="005F2181"/>
    <w:rsid w:val="005F2202"/>
    <w:rsid w:val="005F24AB"/>
    <w:rsid w:val="005F35EF"/>
    <w:rsid w:val="005F4330"/>
    <w:rsid w:val="005F4D4C"/>
    <w:rsid w:val="005F55E4"/>
    <w:rsid w:val="005F58A5"/>
    <w:rsid w:val="005F599D"/>
    <w:rsid w:val="005F5FA9"/>
    <w:rsid w:val="005F60EA"/>
    <w:rsid w:val="005F6EE5"/>
    <w:rsid w:val="005F714B"/>
    <w:rsid w:val="005F7162"/>
    <w:rsid w:val="005F716A"/>
    <w:rsid w:val="005F738C"/>
    <w:rsid w:val="005F76A7"/>
    <w:rsid w:val="006003FC"/>
    <w:rsid w:val="00600C27"/>
    <w:rsid w:val="00600E76"/>
    <w:rsid w:val="00601350"/>
    <w:rsid w:val="0060187E"/>
    <w:rsid w:val="00602686"/>
    <w:rsid w:val="00602B6E"/>
    <w:rsid w:val="00602FAE"/>
    <w:rsid w:val="006036C8"/>
    <w:rsid w:val="0060374D"/>
    <w:rsid w:val="00604788"/>
    <w:rsid w:val="00604B9E"/>
    <w:rsid w:val="006051DF"/>
    <w:rsid w:val="0060560A"/>
    <w:rsid w:val="00605CDB"/>
    <w:rsid w:val="00605D65"/>
    <w:rsid w:val="00607159"/>
    <w:rsid w:val="00607353"/>
    <w:rsid w:val="006115DB"/>
    <w:rsid w:val="006121A0"/>
    <w:rsid w:val="00612901"/>
    <w:rsid w:val="00612E44"/>
    <w:rsid w:val="00612FA5"/>
    <w:rsid w:val="006136CF"/>
    <w:rsid w:val="006137BF"/>
    <w:rsid w:val="006165D5"/>
    <w:rsid w:val="00616994"/>
    <w:rsid w:val="00617088"/>
    <w:rsid w:val="0062040F"/>
    <w:rsid w:val="0062085C"/>
    <w:rsid w:val="00620E8D"/>
    <w:rsid w:val="00621613"/>
    <w:rsid w:val="00621F04"/>
    <w:rsid w:val="00622849"/>
    <w:rsid w:val="00622FA2"/>
    <w:rsid w:val="0062348A"/>
    <w:rsid w:val="006244D8"/>
    <w:rsid w:val="00624B72"/>
    <w:rsid w:val="0062505F"/>
    <w:rsid w:val="006251F2"/>
    <w:rsid w:val="0062524F"/>
    <w:rsid w:val="00626363"/>
    <w:rsid w:val="0062659F"/>
    <w:rsid w:val="00626FB7"/>
    <w:rsid w:val="006300AA"/>
    <w:rsid w:val="00632B48"/>
    <w:rsid w:val="00632CA1"/>
    <w:rsid w:val="00632DDA"/>
    <w:rsid w:val="00633E44"/>
    <w:rsid w:val="00635189"/>
    <w:rsid w:val="00635313"/>
    <w:rsid w:val="00635F0C"/>
    <w:rsid w:val="00636920"/>
    <w:rsid w:val="006369E8"/>
    <w:rsid w:val="00636CF5"/>
    <w:rsid w:val="00636EB1"/>
    <w:rsid w:val="00637426"/>
    <w:rsid w:val="006400D9"/>
    <w:rsid w:val="00640142"/>
    <w:rsid w:val="006417AA"/>
    <w:rsid w:val="00641870"/>
    <w:rsid w:val="006427EA"/>
    <w:rsid w:val="006432F4"/>
    <w:rsid w:val="00643B8E"/>
    <w:rsid w:val="00643FDD"/>
    <w:rsid w:val="00644A3D"/>
    <w:rsid w:val="00645DE0"/>
    <w:rsid w:val="006460A1"/>
    <w:rsid w:val="006477D6"/>
    <w:rsid w:val="0065063E"/>
    <w:rsid w:val="00650A3C"/>
    <w:rsid w:val="00650AAF"/>
    <w:rsid w:val="00651B16"/>
    <w:rsid w:val="00651B91"/>
    <w:rsid w:val="00651C58"/>
    <w:rsid w:val="00652234"/>
    <w:rsid w:val="006527A2"/>
    <w:rsid w:val="006527D0"/>
    <w:rsid w:val="00652F40"/>
    <w:rsid w:val="00652FA9"/>
    <w:rsid w:val="0065370C"/>
    <w:rsid w:val="0065441E"/>
    <w:rsid w:val="00655134"/>
    <w:rsid w:val="00655896"/>
    <w:rsid w:val="006600BB"/>
    <w:rsid w:val="006605BA"/>
    <w:rsid w:val="00660C73"/>
    <w:rsid w:val="00661131"/>
    <w:rsid w:val="00662A03"/>
    <w:rsid w:val="00663260"/>
    <w:rsid w:val="00663953"/>
    <w:rsid w:val="00663E82"/>
    <w:rsid w:val="00664143"/>
    <w:rsid w:val="00664E25"/>
    <w:rsid w:val="006652A7"/>
    <w:rsid w:val="006654A2"/>
    <w:rsid w:val="00666236"/>
    <w:rsid w:val="00666A63"/>
    <w:rsid w:val="00666AE0"/>
    <w:rsid w:val="00666B86"/>
    <w:rsid w:val="006672FD"/>
    <w:rsid w:val="00667639"/>
    <w:rsid w:val="0066798D"/>
    <w:rsid w:val="00667A2E"/>
    <w:rsid w:val="00671097"/>
    <w:rsid w:val="006717CB"/>
    <w:rsid w:val="00671E3C"/>
    <w:rsid w:val="00673A38"/>
    <w:rsid w:val="00674004"/>
    <w:rsid w:val="00674A87"/>
    <w:rsid w:val="00674D13"/>
    <w:rsid w:val="006751E5"/>
    <w:rsid w:val="0067529C"/>
    <w:rsid w:val="006752C3"/>
    <w:rsid w:val="00675FE8"/>
    <w:rsid w:val="00676103"/>
    <w:rsid w:val="00676660"/>
    <w:rsid w:val="006768F9"/>
    <w:rsid w:val="00677035"/>
    <w:rsid w:val="00677286"/>
    <w:rsid w:val="00677558"/>
    <w:rsid w:val="006778C2"/>
    <w:rsid w:val="00677CD9"/>
    <w:rsid w:val="006802D4"/>
    <w:rsid w:val="00680DC3"/>
    <w:rsid w:val="00680DC7"/>
    <w:rsid w:val="00681263"/>
    <w:rsid w:val="00681526"/>
    <w:rsid w:val="006824AD"/>
    <w:rsid w:val="006829EB"/>
    <w:rsid w:val="006842C6"/>
    <w:rsid w:val="00684363"/>
    <w:rsid w:val="0068581B"/>
    <w:rsid w:val="00685BFB"/>
    <w:rsid w:val="00685D1F"/>
    <w:rsid w:val="006860F2"/>
    <w:rsid w:val="006865D8"/>
    <w:rsid w:val="00686B69"/>
    <w:rsid w:val="006873B9"/>
    <w:rsid w:val="0068743D"/>
    <w:rsid w:val="006875FE"/>
    <w:rsid w:val="006877F3"/>
    <w:rsid w:val="00687866"/>
    <w:rsid w:val="00690059"/>
    <w:rsid w:val="006912D2"/>
    <w:rsid w:val="006919D5"/>
    <w:rsid w:val="0069210B"/>
    <w:rsid w:val="00692130"/>
    <w:rsid w:val="0069230B"/>
    <w:rsid w:val="006923E7"/>
    <w:rsid w:val="00692E85"/>
    <w:rsid w:val="006947EF"/>
    <w:rsid w:val="00695677"/>
    <w:rsid w:val="006957BF"/>
    <w:rsid w:val="00695944"/>
    <w:rsid w:val="00695A98"/>
    <w:rsid w:val="00696B13"/>
    <w:rsid w:val="00696C78"/>
    <w:rsid w:val="006970D3"/>
    <w:rsid w:val="006970ED"/>
    <w:rsid w:val="00697A42"/>
    <w:rsid w:val="006A00DD"/>
    <w:rsid w:val="006A01C5"/>
    <w:rsid w:val="006A0521"/>
    <w:rsid w:val="006A1655"/>
    <w:rsid w:val="006A1664"/>
    <w:rsid w:val="006A1A83"/>
    <w:rsid w:val="006A52EB"/>
    <w:rsid w:val="006A585D"/>
    <w:rsid w:val="006A59C5"/>
    <w:rsid w:val="006A75D0"/>
    <w:rsid w:val="006B0034"/>
    <w:rsid w:val="006B084F"/>
    <w:rsid w:val="006B092A"/>
    <w:rsid w:val="006B11A2"/>
    <w:rsid w:val="006B2652"/>
    <w:rsid w:val="006B33D4"/>
    <w:rsid w:val="006B3D88"/>
    <w:rsid w:val="006B4105"/>
    <w:rsid w:val="006B4FE5"/>
    <w:rsid w:val="006B603A"/>
    <w:rsid w:val="006B761B"/>
    <w:rsid w:val="006B7ECF"/>
    <w:rsid w:val="006C0337"/>
    <w:rsid w:val="006C03BF"/>
    <w:rsid w:val="006C093B"/>
    <w:rsid w:val="006C0B32"/>
    <w:rsid w:val="006C0F62"/>
    <w:rsid w:val="006C11E5"/>
    <w:rsid w:val="006C129B"/>
    <w:rsid w:val="006C1AB5"/>
    <w:rsid w:val="006C1D2C"/>
    <w:rsid w:val="006C207F"/>
    <w:rsid w:val="006C2657"/>
    <w:rsid w:val="006C2C1B"/>
    <w:rsid w:val="006C3070"/>
    <w:rsid w:val="006C3088"/>
    <w:rsid w:val="006C45E8"/>
    <w:rsid w:val="006C4CF9"/>
    <w:rsid w:val="006C52DB"/>
    <w:rsid w:val="006C6A7A"/>
    <w:rsid w:val="006C7766"/>
    <w:rsid w:val="006C7AF5"/>
    <w:rsid w:val="006C7FB1"/>
    <w:rsid w:val="006D087F"/>
    <w:rsid w:val="006D0A21"/>
    <w:rsid w:val="006D17BF"/>
    <w:rsid w:val="006D200A"/>
    <w:rsid w:val="006D2684"/>
    <w:rsid w:val="006D273F"/>
    <w:rsid w:val="006D34B2"/>
    <w:rsid w:val="006D3BB6"/>
    <w:rsid w:val="006D41A6"/>
    <w:rsid w:val="006D4622"/>
    <w:rsid w:val="006D50FD"/>
    <w:rsid w:val="006D52FB"/>
    <w:rsid w:val="006D5800"/>
    <w:rsid w:val="006D5D04"/>
    <w:rsid w:val="006D66C7"/>
    <w:rsid w:val="006D6E2E"/>
    <w:rsid w:val="006D7061"/>
    <w:rsid w:val="006D7546"/>
    <w:rsid w:val="006D7843"/>
    <w:rsid w:val="006D7998"/>
    <w:rsid w:val="006D7CA0"/>
    <w:rsid w:val="006D7CEE"/>
    <w:rsid w:val="006E0E8B"/>
    <w:rsid w:val="006E1E21"/>
    <w:rsid w:val="006E2793"/>
    <w:rsid w:val="006E36DB"/>
    <w:rsid w:val="006E37CD"/>
    <w:rsid w:val="006E43B0"/>
    <w:rsid w:val="006E4A51"/>
    <w:rsid w:val="006E4F3C"/>
    <w:rsid w:val="006E5143"/>
    <w:rsid w:val="006E62CF"/>
    <w:rsid w:val="006E63B2"/>
    <w:rsid w:val="006E757A"/>
    <w:rsid w:val="006E7639"/>
    <w:rsid w:val="006E7AB0"/>
    <w:rsid w:val="006E7DF3"/>
    <w:rsid w:val="006F07DB"/>
    <w:rsid w:val="006F0864"/>
    <w:rsid w:val="006F128A"/>
    <w:rsid w:val="006F12C2"/>
    <w:rsid w:val="006F179A"/>
    <w:rsid w:val="006F1D67"/>
    <w:rsid w:val="006F356C"/>
    <w:rsid w:val="006F378B"/>
    <w:rsid w:val="006F3ED7"/>
    <w:rsid w:val="006F4F52"/>
    <w:rsid w:val="006F5008"/>
    <w:rsid w:val="006F5B95"/>
    <w:rsid w:val="006F6452"/>
    <w:rsid w:val="006F6EB0"/>
    <w:rsid w:val="006F6F28"/>
    <w:rsid w:val="006F70FF"/>
    <w:rsid w:val="0070006E"/>
    <w:rsid w:val="0070124F"/>
    <w:rsid w:val="007012C7"/>
    <w:rsid w:val="0070150D"/>
    <w:rsid w:val="0070183C"/>
    <w:rsid w:val="00701ADB"/>
    <w:rsid w:val="007026B3"/>
    <w:rsid w:val="0070291C"/>
    <w:rsid w:val="00702FF6"/>
    <w:rsid w:val="007033E9"/>
    <w:rsid w:val="00704139"/>
    <w:rsid w:val="00704344"/>
    <w:rsid w:val="00704894"/>
    <w:rsid w:val="007053A3"/>
    <w:rsid w:val="00705CF6"/>
    <w:rsid w:val="00706570"/>
    <w:rsid w:val="00707312"/>
    <w:rsid w:val="007074A7"/>
    <w:rsid w:val="007075C6"/>
    <w:rsid w:val="0070764C"/>
    <w:rsid w:val="007104A1"/>
    <w:rsid w:val="007124B5"/>
    <w:rsid w:val="00712866"/>
    <w:rsid w:val="00712DE2"/>
    <w:rsid w:val="00713B1A"/>
    <w:rsid w:val="00715344"/>
    <w:rsid w:val="007153BD"/>
    <w:rsid w:val="00716573"/>
    <w:rsid w:val="007165D4"/>
    <w:rsid w:val="00716A95"/>
    <w:rsid w:val="00716FF6"/>
    <w:rsid w:val="0071791D"/>
    <w:rsid w:val="00717E7E"/>
    <w:rsid w:val="00720840"/>
    <w:rsid w:val="00720BE4"/>
    <w:rsid w:val="007214C9"/>
    <w:rsid w:val="00721FE3"/>
    <w:rsid w:val="0072216E"/>
    <w:rsid w:val="00723323"/>
    <w:rsid w:val="00723353"/>
    <w:rsid w:val="00723BE8"/>
    <w:rsid w:val="00725E88"/>
    <w:rsid w:val="0072628D"/>
    <w:rsid w:val="00726310"/>
    <w:rsid w:val="00726342"/>
    <w:rsid w:val="00726912"/>
    <w:rsid w:val="00726EFE"/>
    <w:rsid w:val="007274AF"/>
    <w:rsid w:val="00727513"/>
    <w:rsid w:val="00727AC0"/>
    <w:rsid w:val="00730079"/>
    <w:rsid w:val="007300AC"/>
    <w:rsid w:val="00730EF9"/>
    <w:rsid w:val="0073131C"/>
    <w:rsid w:val="00731368"/>
    <w:rsid w:val="00731E16"/>
    <w:rsid w:val="007322B8"/>
    <w:rsid w:val="00732B98"/>
    <w:rsid w:val="00732D0A"/>
    <w:rsid w:val="00733BEF"/>
    <w:rsid w:val="00735D31"/>
    <w:rsid w:val="007361C8"/>
    <w:rsid w:val="00737251"/>
    <w:rsid w:val="0073769F"/>
    <w:rsid w:val="00740C61"/>
    <w:rsid w:val="00740DB1"/>
    <w:rsid w:val="007425F3"/>
    <w:rsid w:val="0074263A"/>
    <w:rsid w:val="0074445C"/>
    <w:rsid w:val="00744776"/>
    <w:rsid w:val="00745385"/>
    <w:rsid w:val="007456F6"/>
    <w:rsid w:val="00745A29"/>
    <w:rsid w:val="00745CF4"/>
    <w:rsid w:val="00746585"/>
    <w:rsid w:val="007467AA"/>
    <w:rsid w:val="0074703D"/>
    <w:rsid w:val="00747206"/>
    <w:rsid w:val="007474AC"/>
    <w:rsid w:val="00747A8A"/>
    <w:rsid w:val="00747F16"/>
    <w:rsid w:val="0075043B"/>
    <w:rsid w:val="0075045B"/>
    <w:rsid w:val="00751FDD"/>
    <w:rsid w:val="007536E2"/>
    <w:rsid w:val="0075390B"/>
    <w:rsid w:val="00754148"/>
    <w:rsid w:val="007547E4"/>
    <w:rsid w:val="00754A24"/>
    <w:rsid w:val="00755749"/>
    <w:rsid w:val="00755A71"/>
    <w:rsid w:val="00755E62"/>
    <w:rsid w:val="00755FA0"/>
    <w:rsid w:val="00756328"/>
    <w:rsid w:val="0075711B"/>
    <w:rsid w:val="007571BC"/>
    <w:rsid w:val="00757A14"/>
    <w:rsid w:val="00761888"/>
    <w:rsid w:val="00761B51"/>
    <w:rsid w:val="00761F14"/>
    <w:rsid w:val="0076220C"/>
    <w:rsid w:val="00762FAF"/>
    <w:rsid w:val="007631D3"/>
    <w:rsid w:val="00763F41"/>
    <w:rsid w:val="00763F69"/>
    <w:rsid w:val="0076424A"/>
    <w:rsid w:val="007645BC"/>
    <w:rsid w:val="0076593C"/>
    <w:rsid w:val="007667D6"/>
    <w:rsid w:val="00766B33"/>
    <w:rsid w:val="00766C88"/>
    <w:rsid w:val="00766D8A"/>
    <w:rsid w:val="007672C4"/>
    <w:rsid w:val="00767622"/>
    <w:rsid w:val="0076785F"/>
    <w:rsid w:val="007707BF"/>
    <w:rsid w:val="00770D9D"/>
    <w:rsid w:val="00770F0B"/>
    <w:rsid w:val="00770F81"/>
    <w:rsid w:val="0077126C"/>
    <w:rsid w:val="00771F71"/>
    <w:rsid w:val="0077270A"/>
    <w:rsid w:val="0077345A"/>
    <w:rsid w:val="007734B4"/>
    <w:rsid w:val="00773DF1"/>
    <w:rsid w:val="007742CA"/>
    <w:rsid w:val="00774D7B"/>
    <w:rsid w:val="0077537F"/>
    <w:rsid w:val="00775A2E"/>
    <w:rsid w:val="007763FD"/>
    <w:rsid w:val="00776A69"/>
    <w:rsid w:val="00777255"/>
    <w:rsid w:val="00777328"/>
    <w:rsid w:val="00777F89"/>
    <w:rsid w:val="00780878"/>
    <w:rsid w:val="007809DE"/>
    <w:rsid w:val="007810D1"/>
    <w:rsid w:val="00781B85"/>
    <w:rsid w:val="00781C85"/>
    <w:rsid w:val="00781F6A"/>
    <w:rsid w:val="0078344D"/>
    <w:rsid w:val="0078475E"/>
    <w:rsid w:val="0078490B"/>
    <w:rsid w:val="00784DDE"/>
    <w:rsid w:val="00784F33"/>
    <w:rsid w:val="0078569E"/>
    <w:rsid w:val="007858BF"/>
    <w:rsid w:val="00785B93"/>
    <w:rsid w:val="007860D9"/>
    <w:rsid w:val="00786691"/>
    <w:rsid w:val="00786B44"/>
    <w:rsid w:val="00790911"/>
    <w:rsid w:val="007911BF"/>
    <w:rsid w:val="00791C0D"/>
    <w:rsid w:val="0079350A"/>
    <w:rsid w:val="0079416F"/>
    <w:rsid w:val="007941A4"/>
    <w:rsid w:val="00794A23"/>
    <w:rsid w:val="00796A79"/>
    <w:rsid w:val="00797397"/>
    <w:rsid w:val="00797EC1"/>
    <w:rsid w:val="007A077E"/>
    <w:rsid w:val="007A0CAA"/>
    <w:rsid w:val="007A0D7E"/>
    <w:rsid w:val="007A12DB"/>
    <w:rsid w:val="007A20EE"/>
    <w:rsid w:val="007A2311"/>
    <w:rsid w:val="007A23D7"/>
    <w:rsid w:val="007A2DD8"/>
    <w:rsid w:val="007A3E1D"/>
    <w:rsid w:val="007A4138"/>
    <w:rsid w:val="007A4AC7"/>
    <w:rsid w:val="007A4D44"/>
    <w:rsid w:val="007A58F1"/>
    <w:rsid w:val="007A674C"/>
    <w:rsid w:val="007A7007"/>
    <w:rsid w:val="007A72B3"/>
    <w:rsid w:val="007A7731"/>
    <w:rsid w:val="007A7F1A"/>
    <w:rsid w:val="007B1058"/>
    <w:rsid w:val="007B1453"/>
    <w:rsid w:val="007B2182"/>
    <w:rsid w:val="007B2353"/>
    <w:rsid w:val="007B3698"/>
    <w:rsid w:val="007B3F41"/>
    <w:rsid w:val="007B4932"/>
    <w:rsid w:val="007B56AE"/>
    <w:rsid w:val="007B56CD"/>
    <w:rsid w:val="007B6070"/>
    <w:rsid w:val="007B6D32"/>
    <w:rsid w:val="007B73DB"/>
    <w:rsid w:val="007B764A"/>
    <w:rsid w:val="007B7A1C"/>
    <w:rsid w:val="007C0601"/>
    <w:rsid w:val="007C16AF"/>
    <w:rsid w:val="007C1BB8"/>
    <w:rsid w:val="007C2527"/>
    <w:rsid w:val="007C3D46"/>
    <w:rsid w:val="007C3E46"/>
    <w:rsid w:val="007C4216"/>
    <w:rsid w:val="007C464B"/>
    <w:rsid w:val="007C49CB"/>
    <w:rsid w:val="007C62F9"/>
    <w:rsid w:val="007C637B"/>
    <w:rsid w:val="007C6BD5"/>
    <w:rsid w:val="007C7A6D"/>
    <w:rsid w:val="007C7B62"/>
    <w:rsid w:val="007D1199"/>
    <w:rsid w:val="007D155B"/>
    <w:rsid w:val="007D2431"/>
    <w:rsid w:val="007D2A87"/>
    <w:rsid w:val="007D2C5F"/>
    <w:rsid w:val="007D30A6"/>
    <w:rsid w:val="007D335B"/>
    <w:rsid w:val="007D3AE9"/>
    <w:rsid w:val="007D4220"/>
    <w:rsid w:val="007D53F4"/>
    <w:rsid w:val="007D5C5B"/>
    <w:rsid w:val="007D5D22"/>
    <w:rsid w:val="007D6BBC"/>
    <w:rsid w:val="007D70C9"/>
    <w:rsid w:val="007D7B5A"/>
    <w:rsid w:val="007D7B8E"/>
    <w:rsid w:val="007D7BFB"/>
    <w:rsid w:val="007D7C19"/>
    <w:rsid w:val="007E02FB"/>
    <w:rsid w:val="007E06F0"/>
    <w:rsid w:val="007E1033"/>
    <w:rsid w:val="007E1172"/>
    <w:rsid w:val="007E1183"/>
    <w:rsid w:val="007E14B6"/>
    <w:rsid w:val="007E1AA6"/>
    <w:rsid w:val="007E479D"/>
    <w:rsid w:val="007E5948"/>
    <w:rsid w:val="007E5FE6"/>
    <w:rsid w:val="007E66E4"/>
    <w:rsid w:val="007E6A64"/>
    <w:rsid w:val="007E6CB5"/>
    <w:rsid w:val="007E6FB7"/>
    <w:rsid w:val="007E6FBC"/>
    <w:rsid w:val="007E759E"/>
    <w:rsid w:val="007F0496"/>
    <w:rsid w:val="007F077C"/>
    <w:rsid w:val="007F15C0"/>
    <w:rsid w:val="007F1914"/>
    <w:rsid w:val="007F19D1"/>
    <w:rsid w:val="007F1A51"/>
    <w:rsid w:val="007F25EE"/>
    <w:rsid w:val="007F2668"/>
    <w:rsid w:val="007F3044"/>
    <w:rsid w:val="007F3353"/>
    <w:rsid w:val="007F3849"/>
    <w:rsid w:val="007F3F43"/>
    <w:rsid w:val="007F471C"/>
    <w:rsid w:val="007F5051"/>
    <w:rsid w:val="007F5245"/>
    <w:rsid w:val="007F5E6E"/>
    <w:rsid w:val="007F60FE"/>
    <w:rsid w:val="007F6337"/>
    <w:rsid w:val="007F6E56"/>
    <w:rsid w:val="007F740C"/>
    <w:rsid w:val="007F775D"/>
    <w:rsid w:val="008003AC"/>
    <w:rsid w:val="00801427"/>
    <w:rsid w:val="00801440"/>
    <w:rsid w:val="00803168"/>
    <w:rsid w:val="00803710"/>
    <w:rsid w:val="00804239"/>
    <w:rsid w:val="008057AD"/>
    <w:rsid w:val="0080580B"/>
    <w:rsid w:val="00805945"/>
    <w:rsid w:val="00805B3D"/>
    <w:rsid w:val="00807126"/>
    <w:rsid w:val="00807451"/>
    <w:rsid w:val="00807941"/>
    <w:rsid w:val="0081011A"/>
    <w:rsid w:val="00810210"/>
    <w:rsid w:val="00810D82"/>
    <w:rsid w:val="0081173F"/>
    <w:rsid w:val="00811B59"/>
    <w:rsid w:val="00812D6E"/>
    <w:rsid w:val="0081417E"/>
    <w:rsid w:val="00814F40"/>
    <w:rsid w:val="00815BAA"/>
    <w:rsid w:val="0081723A"/>
    <w:rsid w:val="00820465"/>
    <w:rsid w:val="00820632"/>
    <w:rsid w:val="00821447"/>
    <w:rsid w:val="00821993"/>
    <w:rsid w:val="00821F29"/>
    <w:rsid w:val="008220A8"/>
    <w:rsid w:val="008228D8"/>
    <w:rsid w:val="008228DF"/>
    <w:rsid w:val="008234ED"/>
    <w:rsid w:val="00823A5D"/>
    <w:rsid w:val="00825BBC"/>
    <w:rsid w:val="00825F19"/>
    <w:rsid w:val="00825FDC"/>
    <w:rsid w:val="00826040"/>
    <w:rsid w:val="008260FA"/>
    <w:rsid w:val="008265D5"/>
    <w:rsid w:val="00826815"/>
    <w:rsid w:val="008273AE"/>
    <w:rsid w:val="00827958"/>
    <w:rsid w:val="00827D16"/>
    <w:rsid w:val="00830647"/>
    <w:rsid w:val="00832CDA"/>
    <w:rsid w:val="00833318"/>
    <w:rsid w:val="008337B4"/>
    <w:rsid w:val="00833CBC"/>
    <w:rsid w:val="00833D4B"/>
    <w:rsid w:val="0083473F"/>
    <w:rsid w:val="008347EA"/>
    <w:rsid w:val="00835534"/>
    <w:rsid w:val="0083560D"/>
    <w:rsid w:val="00835BB9"/>
    <w:rsid w:val="00835E52"/>
    <w:rsid w:val="00836AD8"/>
    <w:rsid w:val="00836CAA"/>
    <w:rsid w:val="00836FC2"/>
    <w:rsid w:val="0083743A"/>
    <w:rsid w:val="00837509"/>
    <w:rsid w:val="00840721"/>
    <w:rsid w:val="008417DC"/>
    <w:rsid w:val="00841BB6"/>
    <w:rsid w:val="0084206E"/>
    <w:rsid w:val="00842499"/>
    <w:rsid w:val="008430A4"/>
    <w:rsid w:val="00843C87"/>
    <w:rsid w:val="00844E4B"/>
    <w:rsid w:val="008467F9"/>
    <w:rsid w:val="0084685C"/>
    <w:rsid w:val="00846D2F"/>
    <w:rsid w:val="00847BB9"/>
    <w:rsid w:val="00850098"/>
    <w:rsid w:val="0085034C"/>
    <w:rsid w:val="008520EE"/>
    <w:rsid w:val="008533B2"/>
    <w:rsid w:val="008537CA"/>
    <w:rsid w:val="00853870"/>
    <w:rsid w:val="008545B7"/>
    <w:rsid w:val="008545CB"/>
    <w:rsid w:val="00855051"/>
    <w:rsid w:val="008553A5"/>
    <w:rsid w:val="0085557F"/>
    <w:rsid w:val="00855A46"/>
    <w:rsid w:val="008565AF"/>
    <w:rsid w:val="00857ECA"/>
    <w:rsid w:val="00860332"/>
    <w:rsid w:val="008605EA"/>
    <w:rsid w:val="0086085E"/>
    <w:rsid w:val="008608E8"/>
    <w:rsid w:val="008614DE"/>
    <w:rsid w:val="0086190D"/>
    <w:rsid w:val="00861E2F"/>
    <w:rsid w:val="00862469"/>
    <w:rsid w:val="0086291E"/>
    <w:rsid w:val="00862B1F"/>
    <w:rsid w:val="00862BE0"/>
    <w:rsid w:val="00862F2D"/>
    <w:rsid w:val="0086385C"/>
    <w:rsid w:val="00863C31"/>
    <w:rsid w:val="008642D1"/>
    <w:rsid w:val="0086498D"/>
    <w:rsid w:val="00864F4F"/>
    <w:rsid w:val="008650C3"/>
    <w:rsid w:val="008660FD"/>
    <w:rsid w:val="008665AF"/>
    <w:rsid w:val="0086697E"/>
    <w:rsid w:val="00866CEB"/>
    <w:rsid w:val="00870242"/>
    <w:rsid w:val="0087079C"/>
    <w:rsid w:val="008709B3"/>
    <w:rsid w:val="00870FF3"/>
    <w:rsid w:val="0087202F"/>
    <w:rsid w:val="00872187"/>
    <w:rsid w:val="00872A2E"/>
    <w:rsid w:val="00872AB7"/>
    <w:rsid w:val="00872CC9"/>
    <w:rsid w:val="00872F86"/>
    <w:rsid w:val="008730F2"/>
    <w:rsid w:val="008731AE"/>
    <w:rsid w:val="0087334C"/>
    <w:rsid w:val="0087468C"/>
    <w:rsid w:val="00875FD1"/>
    <w:rsid w:val="00876235"/>
    <w:rsid w:val="008767D5"/>
    <w:rsid w:val="008767D8"/>
    <w:rsid w:val="00877561"/>
    <w:rsid w:val="00877735"/>
    <w:rsid w:val="008804A9"/>
    <w:rsid w:val="00880C9B"/>
    <w:rsid w:val="00880DBA"/>
    <w:rsid w:val="00881AC8"/>
    <w:rsid w:val="00881E02"/>
    <w:rsid w:val="00881F7A"/>
    <w:rsid w:val="00882445"/>
    <w:rsid w:val="0088311B"/>
    <w:rsid w:val="0088570B"/>
    <w:rsid w:val="008857A2"/>
    <w:rsid w:val="00886B03"/>
    <w:rsid w:val="00886FF1"/>
    <w:rsid w:val="0088726E"/>
    <w:rsid w:val="0088757D"/>
    <w:rsid w:val="008877EB"/>
    <w:rsid w:val="00887A16"/>
    <w:rsid w:val="00890AC0"/>
    <w:rsid w:val="00891159"/>
    <w:rsid w:val="008916EB"/>
    <w:rsid w:val="00891DB0"/>
    <w:rsid w:val="00892241"/>
    <w:rsid w:val="00892573"/>
    <w:rsid w:val="008929D5"/>
    <w:rsid w:val="00892BCD"/>
    <w:rsid w:val="00894CDF"/>
    <w:rsid w:val="00895BCE"/>
    <w:rsid w:val="00896CF6"/>
    <w:rsid w:val="00896DBD"/>
    <w:rsid w:val="00897773"/>
    <w:rsid w:val="00897AE8"/>
    <w:rsid w:val="008A02B3"/>
    <w:rsid w:val="008A0402"/>
    <w:rsid w:val="008A118E"/>
    <w:rsid w:val="008A11B5"/>
    <w:rsid w:val="008A1F3F"/>
    <w:rsid w:val="008A2C59"/>
    <w:rsid w:val="008A3DA2"/>
    <w:rsid w:val="008A4680"/>
    <w:rsid w:val="008A48DC"/>
    <w:rsid w:val="008A4C19"/>
    <w:rsid w:val="008A4D1F"/>
    <w:rsid w:val="008A4D6E"/>
    <w:rsid w:val="008A53AE"/>
    <w:rsid w:val="008A54CF"/>
    <w:rsid w:val="008A5D0E"/>
    <w:rsid w:val="008A5D72"/>
    <w:rsid w:val="008A62A6"/>
    <w:rsid w:val="008A7AF8"/>
    <w:rsid w:val="008B12A2"/>
    <w:rsid w:val="008B1915"/>
    <w:rsid w:val="008B2A61"/>
    <w:rsid w:val="008B2AFA"/>
    <w:rsid w:val="008B2F6C"/>
    <w:rsid w:val="008B3068"/>
    <w:rsid w:val="008B3596"/>
    <w:rsid w:val="008B3707"/>
    <w:rsid w:val="008B3A18"/>
    <w:rsid w:val="008B3C8D"/>
    <w:rsid w:val="008B3E7D"/>
    <w:rsid w:val="008B6A79"/>
    <w:rsid w:val="008B71DC"/>
    <w:rsid w:val="008C071A"/>
    <w:rsid w:val="008C14AD"/>
    <w:rsid w:val="008C18B9"/>
    <w:rsid w:val="008C1EBB"/>
    <w:rsid w:val="008C24D1"/>
    <w:rsid w:val="008C2794"/>
    <w:rsid w:val="008C2D1E"/>
    <w:rsid w:val="008C3591"/>
    <w:rsid w:val="008C3CF8"/>
    <w:rsid w:val="008C3EFD"/>
    <w:rsid w:val="008C425C"/>
    <w:rsid w:val="008C499A"/>
    <w:rsid w:val="008C511F"/>
    <w:rsid w:val="008C61BD"/>
    <w:rsid w:val="008C65DE"/>
    <w:rsid w:val="008C68F2"/>
    <w:rsid w:val="008C6E31"/>
    <w:rsid w:val="008C7A9A"/>
    <w:rsid w:val="008C7DC0"/>
    <w:rsid w:val="008D112C"/>
    <w:rsid w:val="008D13E7"/>
    <w:rsid w:val="008D2FD5"/>
    <w:rsid w:val="008D31D8"/>
    <w:rsid w:val="008D4426"/>
    <w:rsid w:val="008D4977"/>
    <w:rsid w:val="008D508E"/>
    <w:rsid w:val="008D63B0"/>
    <w:rsid w:val="008D6494"/>
    <w:rsid w:val="008D6ACB"/>
    <w:rsid w:val="008D6D22"/>
    <w:rsid w:val="008D6D5F"/>
    <w:rsid w:val="008D745A"/>
    <w:rsid w:val="008D7568"/>
    <w:rsid w:val="008D7614"/>
    <w:rsid w:val="008D7771"/>
    <w:rsid w:val="008D7AAE"/>
    <w:rsid w:val="008D7F7B"/>
    <w:rsid w:val="008E0813"/>
    <w:rsid w:val="008E0B50"/>
    <w:rsid w:val="008E0FD4"/>
    <w:rsid w:val="008E1A8B"/>
    <w:rsid w:val="008E1AA8"/>
    <w:rsid w:val="008E3332"/>
    <w:rsid w:val="008E4DE6"/>
    <w:rsid w:val="008E7418"/>
    <w:rsid w:val="008F0951"/>
    <w:rsid w:val="008F1557"/>
    <w:rsid w:val="008F15DC"/>
    <w:rsid w:val="008F2106"/>
    <w:rsid w:val="008F2642"/>
    <w:rsid w:val="008F2C0E"/>
    <w:rsid w:val="008F4889"/>
    <w:rsid w:val="008F4B76"/>
    <w:rsid w:val="008F4F4A"/>
    <w:rsid w:val="008F5435"/>
    <w:rsid w:val="008F557C"/>
    <w:rsid w:val="008F5A75"/>
    <w:rsid w:val="008F5F62"/>
    <w:rsid w:val="008F78E2"/>
    <w:rsid w:val="008F78FA"/>
    <w:rsid w:val="00901507"/>
    <w:rsid w:val="00901520"/>
    <w:rsid w:val="00901D5F"/>
    <w:rsid w:val="00901F64"/>
    <w:rsid w:val="00902E50"/>
    <w:rsid w:val="009039DF"/>
    <w:rsid w:val="00903D7B"/>
    <w:rsid w:val="00905975"/>
    <w:rsid w:val="00907250"/>
    <w:rsid w:val="00907361"/>
    <w:rsid w:val="00907CC1"/>
    <w:rsid w:val="00910CC9"/>
    <w:rsid w:val="00911744"/>
    <w:rsid w:val="0091218E"/>
    <w:rsid w:val="00912559"/>
    <w:rsid w:val="009132E6"/>
    <w:rsid w:val="009135F2"/>
    <w:rsid w:val="00913863"/>
    <w:rsid w:val="009140DA"/>
    <w:rsid w:val="009141A1"/>
    <w:rsid w:val="00914352"/>
    <w:rsid w:val="00914568"/>
    <w:rsid w:val="00914993"/>
    <w:rsid w:val="00914EC3"/>
    <w:rsid w:val="0091521C"/>
    <w:rsid w:val="00916693"/>
    <w:rsid w:val="0091704A"/>
    <w:rsid w:val="009175DA"/>
    <w:rsid w:val="00917FE9"/>
    <w:rsid w:val="00921337"/>
    <w:rsid w:val="00921D29"/>
    <w:rsid w:val="00922223"/>
    <w:rsid w:val="009223ED"/>
    <w:rsid w:val="00922942"/>
    <w:rsid w:val="00922984"/>
    <w:rsid w:val="00923122"/>
    <w:rsid w:val="00923162"/>
    <w:rsid w:val="00923F07"/>
    <w:rsid w:val="009247B4"/>
    <w:rsid w:val="00924955"/>
    <w:rsid w:val="00924972"/>
    <w:rsid w:val="00924D7B"/>
    <w:rsid w:val="0092636B"/>
    <w:rsid w:val="00926A49"/>
    <w:rsid w:val="0092766E"/>
    <w:rsid w:val="00927797"/>
    <w:rsid w:val="00927F53"/>
    <w:rsid w:val="009300D6"/>
    <w:rsid w:val="00930422"/>
    <w:rsid w:val="00930489"/>
    <w:rsid w:val="00930E5E"/>
    <w:rsid w:val="00931BCB"/>
    <w:rsid w:val="0093221B"/>
    <w:rsid w:val="00932403"/>
    <w:rsid w:val="009331B0"/>
    <w:rsid w:val="0093335A"/>
    <w:rsid w:val="00933377"/>
    <w:rsid w:val="00934033"/>
    <w:rsid w:val="00934546"/>
    <w:rsid w:val="00935146"/>
    <w:rsid w:val="00935241"/>
    <w:rsid w:val="00935599"/>
    <w:rsid w:val="009359C7"/>
    <w:rsid w:val="00936022"/>
    <w:rsid w:val="00936B53"/>
    <w:rsid w:val="009371D5"/>
    <w:rsid w:val="009377EA"/>
    <w:rsid w:val="00940392"/>
    <w:rsid w:val="0094097D"/>
    <w:rsid w:val="0094137A"/>
    <w:rsid w:val="00941BAC"/>
    <w:rsid w:val="00941D67"/>
    <w:rsid w:val="0094293D"/>
    <w:rsid w:val="00942D74"/>
    <w:rsid w:val="00942F5A"/>
    <w:rsid w:val="00943B24"/>
    <w:rsid w:val="00943F63"/>
    <w:rsid w:val="00944055"/>
    <w:rsid w:val="00944BD7"/>
    <w:rsid w:val="009454F8"/>
    <w:rsid w:val="009458F0"/>
    <w:rsid w:val="00945DF6"/>
    <w:rsid w:val="00946588"/>
    <w:rsid w:val="00946BF8"/>
    <w:rsid w:val="00947344"/>
    <w:rsid w:val="009477C7"/>
    <w:rsid w:val="009503FD"/>
    <w:rsid w:val="00950675"/>
    <w:rsid w:val="00950905"/>
    <w:rsid w:val="00951FE5"/>
    <w:rsid w:val="0095289B"/>
    <w:rsid w:val="00953110"/>
    <w:rsid w:val="00953355"/>
    <w:rsid w:val="00953D3E"/>
    <w:rsid w:val="00953EE8"/>
    <w:rsid w:val="009542E8"/>
    <w:rsid w:val="00954511"/>
    <w:rsid w:val="009556A8"/>
    <w:rsid w:val="00955D8C"/>
    <w:rsid w:val="00955DC9"/>
    <w:rsid w:val="00955E28"/>
    <w:rsid w:val="009562EE"/>
    <w:rsid w:val="00957242"/>
    <w:rsid w:val="009572A3"/>
    <w:rsid w:val="009575AF"/>
    <w:rsid w:val="00957FF8"/>
    <w:rsid w:val="00960B23"/>
    <w:rsid w:val="00960B2D"/>
    <w:rsid w:val="009614D9"/>
    <w:rsid w:val="009619F4"/>
    <w:rsid w:val="00961CC4"/>
    <w:rsid w:val="0096293E"/>
    <w:rsid w:val="00963980"/>
    <w:rsid w:val="009639A3"/>
    <w:rsid w:val="00963E4F"/>
    <w:rsid w:val="009643A5"/>
    <w:rsid w:val="00965376"/>
    <w:rsid w:val="00965F7F"/>
    <w:rsid w:val="009664BC"/>
    <w:rsid w:val="009670A3"/>
    <w:rsid w:val="009671C2"/>
    <w:rsid w:val="0096736A"/>
    <w:rsid w:val="00970A41"/>
    <w:rsid w:val="00970EDB"/>
    <w:rsid w:val="009716A0"/>
    <w:rsid w:val="00972D83"/>
    <w:rsid w:val="00973DB8"/>
    <w:rsid w:val="00974607"/>
    <w:rsid w:val="00974694"/>
    <w:rsid w:val="0097481B"/>
    <w:rsid w:val="0097492B"/>
    <w:rsid w:val="00975862"/>
    <w:rsid w:val="009760C6"/>
    <w:rsid w:val="00976146"/>
    <w:rsid w:val="009765AC"/>
    <w:rsid w:val="00976610"/>
    <w:rsid w:val="00976B19"/>
    <w:rsid w:val="00977308"/>
    <w:rsid w:val="00977449"/>
    <w:rsid w:val="00977E8B"/>
    <w:rsid w:val="0098049B"/>
    <w:rsid w:val="0098081B"/>
    <w:rsid w:val="00980D12"/>
    <w:rsid w:val="00981D09"/>
    <w:rsid w:val="00981EC2"/>
    <w:rsid w:val="00982354"/>
    <w:rsid w:val="009827A9"/>
    <w:rsid w:val="009827E2"/>
    <w:rsid w:val="00982908"/>
    <w:rsid w:val="00982C31"/>
    <w:rsid w:val="0098360C"/>
    <w:rsid w:val="009838F9"/>
    <w:rsid w:val="00983971"/>
    <w:rsid w:val="0098510F"/>
    <w:rsid w:val="00985125"/>
    <w:rsid w:val="00985184"/>
    <w:rsid w:val="00985470"/>
    <w:rsid w:val="009856C5"/>
    <w:rsid w:val="009860D0"/>
    <w:rsid w:val="00986545"/>
    <w:rsid w:val="00986897"/>
    <w:rsid w:val="00986990"/>
    <w:rsid w:val="00986F53"/>
    <w:rsid w:val="00987043"/>
    <w:rsid w:val="0099343F"/>
    <w:rsid w:val="00993E69"/>
    <w:rsid w:val="009949B3"/>
    <w:rsid w:val="009950AA"/>
    <w:rsid w:val="009950CF"/>
    <w:rsid w:val="00995DCE"/>
    <w:rsid w:val="009A013A"/>
    <w:rsid w:val="009A0FCD"/>
    <w:rsid w:val="009A1A77"/>
    <w:rsid w:val="009A1FB6"/>
    <w:rsid w:val="009A21DF"/>
    <w:rsid w:val="009A28A2"/>
    <w:rsid w:val="009A321D"/>
    <w:rsid w:val="009A388F"/>
    <w:rsid w:val="009A431B"/>
    <w:rsid w:val="009A5243"/>
    <w:rsid w:val="009A5EEF"/>
    <w:rsid w:val="009A6793"/>
    <w:rsid w:val="009A6EB1"/>
    <w:rsid w:val="009A715E"/>
    <w:rsid w:val="009A794E"/>
    <w:rsid w:val="009A7A0C"/>
    <w:rsid w:val="009B005B"/>
    <w:rsid w:val="009B0441"/>
    <w:rsid w:val="009B14DD"/>
    <w:rsid w:val="009B192A"/>
    <w:rsid w:val="009B1D64"/>
    <w:rsid w:val="009B2229"/>
    <w:rsid w:val="009B2303"/>
    <w:rsid w:val="009B2B15"/>
    <w:rsid w:val="009B2D97"/>
    <w:rsid w:val="009B2E6A"/>
    <w:rsid w:val="009B3118"/>
    <w:rsid w:val="009B3230"/>
    <w:rsid w:val="009B33C6"/>
    <w:rsid w:val="009B37E8"/>
    <w:rsid w:val="009B526F"/>
    <w:rsid w:val="009B5887"/>
    <w:rsid w:val="009B6041"/>
    <w:rsid w:val="009B65AE"/>
    <w:rsid w:val="009B6758"/>
    <w:rsid w:val="009B707D"/>
    <w:rsid w:val="009B74BE"/>
    <w:rsid w:val="009B7756"/>
    <w:rsid w:val="009B7A1C"/>
    <w:rsid w:val="009B7D36"/>
    <w:rsid w:val="009C07AC"/>
    <w:rsid w:val="009C0BC0"/>
    <w:rsid w:val="009C21E3"/>
    <w:rsid w:val="009C2F2D"/>
    <w:rsid w:val="009C3078"/>
    <w:rsid w:val="009C3157"/>
    <w:rsid w:val="009C318E"/>
    <w:rsid w:val="009C34BC"/>
    <w:rsid w:val="009C39FD"/>
    <w:rsid w:val="009C4698"/>
    <w:rsid w:val="009C47DF"/>
    <w:rsid w:val="009C4AA7"/>
    <w:rsid w:val="009C4E09"/>
    <w:rsid w:val="009C53F1"/>
    <w:rsid w:val="009C55FD"/>
    <w:rsid w:val="009C5AB9"/>
    <w:rsid w:val="009C5FD2"/>
    <w:rsid w:val="009C647A"/>
    <w:rsid w:val="009D067F"/>
    <w:rsid w:val="009D0D92"/>
    <w:rsid w:val="009D0DD8"/>
    <w:rsid w:val="009D13FD"/>
    <w:rsid w:val="009D1DF5"/>
    <w:rsid w:val="009D21A0"/>
    <w:rsid w:val="009D2E7E"/>
    <w:rsid w:val="009D415B"/>
    <w:rsid w:val="009D47A8"/>
    <w:rsid w:val="009D4CFA"/>
    <w:rsid w:val="009D4CFD"/>
    <w:rsid w:val="009D5B3A"/>
    <w:rsid w:val="009D5E01"/>
    <w:rsid w:val="009E00C8"/>
    <w:rsid w:val="009E02D1"/>
    <w:rsid w:val="009E0508"/>
    <w:rsid w:val="009E1767"/>
    <w:rsid w:val="009E1A74"/>
    <w:rsid w:val="009E1C3B"/>
    <w:rsid w:val="009E25AE"/>
    <w:rsid w:val="009E32FF"/>
    <w:rsid w:val="009E3479"/>
    <w:rsid w:val="009E39C8"/>
    <w:rsid w:val="009E3C7C"/>
    <w:rsid w:val="009E4CCB"/>
    <w:rsid w:val="009E4F5D"/>
    <w:rsid w:val="009E5298"/>
    <w:rsid w:val="009E5D3C"/>
    <w:rsid w:val="009E6678"/>
    <w:rsid w:val="009F04DC"/>
    <w:rsid w:val="009F0739"/>
    <w:rsid w:val="009F108B"/>
    <w:rsid w:val="009F15B7"/>
    <w:rsid w:val="009F2EB3"/>
    <w:rsid w:val="009F3194"/>
    <w:rsid w:val="009F3278"/>
    <w:rsid w:val="009F34C3"/>
    <w:rsid w:val="009F37B0"/>
    <w:rsid w:val="009F39B4"/>
    <w:rsid w:val="009F3FB1"/>
    <w:rsid w:val="009F4863"/>
    <w:rsid w:val="009F5EE5"/>
    <w:rsid w:val="009F5F64"/>
    <w:rsid w:val="009F6128"/>
    <w:rsid w:val="009F6795"/>
    <w:rsid w:val="009F6E37"/>
    <w:rsid w:val="009F7378"/>
    <w:rsid w:val="009F7F60"/>
    <w:rsid w:val="00A00B30"/>
    <w:rsid w:val="00A00FCF"/>
    <w:rsid w:val="00A01365"/>
    <w:rsid w:val="00A01FF4"/>
    <w:rsid w:val="00A02124"/>
    <w:rsid w:val="00A0258A"/>
    <w:rsid w:val="00A032BA"/>
    <w:rsid w:val="00A03962"/>
    <w:rsid w:val="00A03B3B"/>
    <w:rsid w:val="00A03D41"/>
    <w:rsid w:val="00A03DC6"/>
    <w:rsid w:val="00A03EF1"/>
    <w:rsid w:val="00A040BD"/>
    <w:rsid w:val="00A042BB"/>
    <w:rsid w:val="00A04D89"/>
    <w:rsid w:val="00A05A49"/>
    <w:rsid w:val="00A05BF8"/>
    <w:rsid w:val="00A05DC1"/>
    <w:rsid w:val="00A062D5"/>
    <w:rsid w:val="00A06A41"/>
    <w:rsid w:val="00A07871"/>
    <w:rsid w:val="00A07A31"/>
    <w:rsid w:val="00A1182A"/>
    <w:rsid w:val="00A11D1F"/>
    <w:rsid w:val="00A12768"/>
    <w:rsid w:val="00A128E5"/>
    <w:rsid w:val="00A13962"/>
    <w:rsid w:val="00A1400F"/>
    <w:rsid w:val="00A14342"/>
    <w:rsid w:val="00A1536E"/>
    <w:rsid w:val="00A15C4C"/>
    <w:rsid w:val="00A162D6"/>
    <w:rsid w:val="00A1646C"/>
    <w:rsid w:val="00A16F35"/>
    <w:rsid w:val="00A17659"/>
    <w:rsid w:val="00A179E1"/>
    <w:rsid w:val="00A17AAA"/>
    <w:rsid w:val="00A17C3A"/>
    <w:rsid w:val="00A20146"/>
    <w:rsid w:val="00A20B26"/>
    <w:rsid w:val="00A2118E"/>
    <w:rsid w:val="00A21A6C"/>
    <w:rsid w:val="00A21FF0"/>
    <w:rsid w:val="00A22538"/>
    <w:rsid w:val="00A22D0A"/>
    <w:rsid w:val="00A234BD"/>
    <w:rsid w:val="00A23806"/>
    <w:rsid w:val="00A2389B"/>
    <w:rsid w:val="00A238B7"/>
    <w:rsid w:val="00A24FEE"/>
    <w:rsid w:val="00A25282"/>
    <w:rsid w:val="00A25678"/>
    <w:rsid w:val="00A25932"/>
    <w:rsid w:val="00A25F66"/>
    <w:rsid w:val="00A26935"/>
    <w:rsid w:val="00A277E7"/>
    <w:rsid w:val="00A301C7"/>
    <w:rsid w:val="00A30D1C"/>
    <w:rsid w:val="00A314A2"/>
    <w:rsid w:val="00A3156B"/>
    <w:rsid w:val="00A32B27"/>
    <w:rsid w:val="00A33B7E"/>
    <w:rsid w:val="00A342AD"/>
    <w:rsid w:val="00A34DDB"/>
    <w:rsid w:val="00A34E4C"/>
    <w:rsid w:val="00A35021"/>
    <w:rsid w:val="00A35077"/>
    <w:rsid w:val="00A35399"/>
    <w:rsid w:val="00A35C75"/>
    <w:rsid w:val="00A36F21"/>
    <w:rsid w:val="00A37C51"/>
    <w:rsid w:val="00A41950"/>
    <w:rsid w:val="00A4195E"/>
    <w:rsid w:val="00A421B4"/>
    <w:rsid w:val="00A42758"/>
    <w:rsid w:val="00A43201"/>
    <w:rsid w:val="00A438AA"/>
    <w:rsid w:val="00A457FC"/>
    <w:rsid w:val="00A45EAE"/>
    <w:rsid w:val="00A4600E"/>
    <w:rsid w:val="00A466A0"/>
    <w:rsid w:val="00A471BC"/>
    <w:rsid w:val="00A473B4"/>
    <w:rsid w:val="00A50733"/>
    <w:rsid w:val="00A51081"/>
    <w:rsid w:val="00A5197A"/>
    <w:rsid w:val="00A52470"/>
    <w:rsid w:val="00A539CA"/>
    <w:rsid w:val="00A54513"/>
    <w:rsid w:val="00A54E41"/>
    <w:rsid w:val="00A55BFE"/>
    <w:rsid w:val="00A5746E"/>
    <w:rsid w:val="00A574EB"/>
    <w:rsid w:val="00A57548"/>
    <w:rsid w:val="00A57AF5"/>
    <w:rsid w:val="00A57B6E"/>
    <w:rsid w:val="00A57CCE"/>
    <w:rsid w:val="00A60706"/>
    <w:rsid w:val="00A60D4E"/>
    <w:rsid w:val="00A620DA"/>
    <w:rsid w:val="00A6283D"/>
    <w:rsid w:val="00A642C4"/>
    <w:rsid w:val="00A643E8"/>
    <w:rsid w:val="00A6491B"/>
    <w:rsid w:val="00A64B89"/>
    <w:rsid w:val="00A64D19"/>
    <w:rsid w:val="00A64D2A"/>
    <w:rsid w:val="00A6527C"/>
    <w:rsid w:val="00A659C0"/>
    <w:rsid w:val="00A65A9B"/>
    <w:rsid w:val="00A65D54"/>
    <w:rsid w:val="00A65E34"/>
    <w:rsid w:val="00A66046"/>
    <w:rsid w:val="00A66AA0"/>
    <w:rsid w:val="00A678FA"/>
    <w:rsid w:val="00A7046B"/>
    <w:rsid w:val="00A70DAC"/>
    <w:rsid w:val="00A71CEC"/>
    <w:rsid w:val="00A71D81"/>
    <w:rsid w:val="00A723E2"/>
    <w:rsid w:val="00A727BF"/>
    <w:rsid w:val="00A732E3"/>
    <w:rsid w:val="00A74282"/>
    <w:rsid w:val="00A7440C"/>
    <w:rsid w:val="00A749BD"/>
    <w:rsid w:val="00A7537F"/>
    <w:rsid w:val="00A764E5"/>
    <w:rsid w:val="00A76642"/>
    <w:rsid w:val="00A76A1D"/>
    <w:rsid w:val="00A76A82"/>
    <w:rsid w:val="00A76BAA"/>
    <w:rsid w:val="00A77199"/>
    <w:rsid w:val="00A772B7"/>
    <w:rsid w:val="00A77913"/>
    <w:rsid w:val="00A779EF"/>
    <w:rsid w:val="00A77C61"/>
    <w:rsid w:val="00A81203"/>
    <w:rsid w:val="00A81514"/>
    <w:rsid w:val="00A81A74"/>
    <w:rsid w:val="00A82047"/>
    <w:rsid w:val="00A82715"/>
    <w:rsid w:val="00A82D8A"/>
    <w:rsid w:val="00A83615"/>
    <w:rsid w:val="00A84251"/>
    <w:rsid w:val="00A8599A"/>
    <w:rsid w:val="00A85E3E"/>
    <w:rsid w:val="00A862FB"/>
    <w:rsid w:val="00A8692A"/>
    <w:rsid w:val="00A86BE0"/>
    <w:rsid w:val="00A86D47"/>
    <w:rsid w:val="00A87178"/>
    <w:rsid w:val="00A87B26"/>
    <w:rsid w:val="00A87ECC"/>
    <w:rsid w:val="00A91A4D"/>
    <w:rsid w:val="00A92944"/>
    <w:rsid w:val="00A92B84"/>
    <w:rsid w:val="00A92DD1"/>
    <w:rsid w:val="00A93236"/>
    <w:rsid w:val="00A93934"/>
    <w:rsid w:val="00A93B3D"/>
    <w:rsid w:val="00A94DD2"/>
    <w:rsid w:val="00A95122"/>
    <w:rsid w:val="00A951F4"/>
    <w:rsid w:val="00A96124"/>
    <w:rsid w:val="00A96793"/>
    <w:rsid w:val="00A968B5"/>
    <w:rsid w:val="00A9791B"/>
    <w:rsid w:val="00AA0E22"/>
    <w:rsid w:val="00AA100A"/>
    <w:rsid w:val="00AA34A8"/>
    <w:rsid w:val="00AA3A5C"/>
    <w:rsid w:val="00AA496A"/>
    <w:rsid w:val="00AA5AFE"/>
    <w:rsid w:val="00AA5DAC"/>
    <w:rsid w:val="00AB06A7"/>
    <w:rsid w:val="00AB1034"/>
    <w:rsid w:val="00AB20D5"/>
    <w:rsid w:val="00AB2680"/>
    <w:rsid w:val="00AB2DDE"/>
    <w:rsid w:val="00AB47DE"/>
    <w:rsid w:val="00AB4979"/>
    <w:rsid w:val="00AB4CA5"/>
    <w:rsid w:val="00AB4E85"/>
    <w:rsid w:val="00AB5E3B"/>
    <w:rsid w:val="00AB6395"/>
    <w:rsid w:val="00AB67F3"/>
    <w:rsid w:val="00AB6819"/>
    <w:rsid w:val="00AB6BC5"/>
    <w:rsid w:val="00AB753C"/>
    <w:rsid w:val="00AC05AB"/>
    <w:rsid w:val="00AC07A4"/>
    <w:rsid w:val="00AC0AEA"/>
    <w:rsid w:val="00AC1034"/>
    <w:rsid w:val="00AC2207"/>
    <w:rsid w:val="00AC247B"/>
    <w:rsid w:val="00AC25B2"/>
    <w:rsid w:val="00AC2718"/>
    <w:rsid w:val="00AC3446"/>
    <w:rsid w:val="00AC582A"/>
    <w:rsid w:val="00AC66DF"/>
    <w:rsid w:val="00AC6AAC"/>
    <w:rsid w:val="00AC7A10"/>
    <w:rsid w:val="00AD045E"/>
    <w:rsid w:val="00AD1BF2"/>
    <w:rsid w:val="00AD2426"/>
    <w:rsid w:val="00AD4392"/>
    <w:rsid w:val="00AD43DE"/>
    <w:rsid w:val="00AD5E46"/>
    <w:rsid w:val="00AD6261"/>
    <w:rsid w:val="00AD7E69"/>
    <w:rsid w:val="00AE01C3"/>
    <w:rsid w:val="00AE1033"/>
    <w:rsid w:val="00AE153B"/>
    <w:rsid w:val="00AE2E86"/>
    <w:rsid w:val="00AE3DE4"/>
    <w:rsid w:val="00AE40F9"/>
    <w:rsid w:val="00AE508A"/>
    <w:rsid w:val="00AE5823"/>
    <w:rsid w:val="00AE5892"/>
    <w:rsid w:val="00AE5B78"/>
    <w:rsid w:val="00AE5F4A"/>
    <w:rsid w:val="00AE6DC8"/>
    <w:rsid w:val="00AE6F79"/>
    <w:rsid w:val="00AE703D"/>
    <w:rsid w:val="00AE7658"/>
    <w:rsid w:val="00AE7853"/>
    <w:rsid w:val="00AE7D6B"/>
    <w:rsid w:val="00AF0057"/>
    <w:rsid w:val="00AF0271"/>
    <w:rsid w:val="00AF0701"/>
    <w:rsid w:val="00AF11E9"/>
    <w:rsid w:val="00AF12FB"/>
    <w:rsid w:val="00AF2157"/>
    <w:rsid w:val="00AF2B85"/>
    <w:rsid w:val="00AF3206"/>
    <w:rsid w:val="00AF392F"/>
    <w:rsid w:val="00AF3A48"/>
    <w:rsid w:val="00AF47E5"/>
    <w:rsid w:val="00AF5971"/>
    <w:rsid w:val="00AF5A62"/>
    <w:rsid w:val="00AF5D09"/>
    <w:rsid w:val="00AF6039"/>
    <w:rsid w:val="00B000AC"/>
    <w:rsid w:val="00B001C6"/>
    <w:rsid w:val="00B003D0"/>
    <w:rsid w:val="00B00581"/>
    <w:rsid w:val="00B00C11"/>
    <w:rsid w:val="00B00CD1"/>
    <w:rsid w:val="00B01505"/>
    <w:rsid w:val="00B01CDB"/>
    <w:rsid w:val="00B01F43"/>
    <w:rsid w:val="00B029F2"/>
    <w:rsid w:val="00B031EF"/>
    <w:rsid w:val="00B03E91"/>
    <w:rsid w:val="00B04042"/>
    <w:rsid w:val="00B04251"/>
    <w:rsid w:val="00B04534"/>
    <w:rsid w:val="00B04642"/>
    <w:rsid w:val="00B04E10"/>
    <w:rsid w:val="00B05445"/>
    <w:rsid w:val="00B05D3B"/>
    <w:rsid w:val="00B06257"/>
    <w:rsid w:val="00B06261"/>
    <w:rsid w:val="00B06441"/>
    <w:rsid w:val="00B065BD"/>
    <w:rsid w:val="00B06C41"/>
    <w:rsid w:val="00B06CBD"/>
    <w:rsid w:val="00B07625"/>
    <w:rsid w:val="00B07701"/>
    <w:rsid w:val="00B07B1A"/>
    <w:rsid w:val="00B10461"/>
    <w:rsid w:val="00B113DD"/>
    <w:rsid w:val="00B11BC6"/>
    <w:rsid w:val="00B1280C"/>
    <w:rsid w:val="00B129A9"/>
    <w:rsid w:val="00B13A0A"/>
    <w:rsid w:val="00B14CE2"/>
    <w:rsid w:val="00B15287"/>
    <w:rsid w:val="00B15F57"/>
    <w:rsid w:val="00B1600E"/>
    <w:rsid w:val="00B1633C"/>
    <w:rsid w:val="00B16858"/>
    <w:rsid w:val="00B16C60"/>
    <w:rsid w:val="00B16DED"/>
    <w:rsid w:val="00B209DB"/>
    <w:rsid w:val="00B20E3C"/>
    <w:rsid w:val="00B22665"/>
    <w:rsid w:val="00B2309D"/>
    <w:rsid w:val="00B23A1D"/>
    <w:rsid w:val="00B24931"/>
    <w:rsid w:val="00B255F1"/>
    <w:rsid w:val="00B25D6B"/>
    <w:rsid w:val="00B2627A"/>
    <w:rsid w:val="00B262A1"/>
    <w:rsid w:val="00B27A46"/>
    <w:rsid w:val="00B27DA6"/>
    <w:rsid w:val="00B30ACE"/>
    <w:rsid w:val="00B30E09"/>
    <w:rsid w:val="00B323BC"/>
    <w:rsid w:val="00B33047"/>
    <w:rsid w:val="00B331BF"/>
    <w:rsid w:val="00B33515"/>
    <w:rsid w:val="00B337B5"/>
    <w:rsid w:val="00B34563"/>
    <w:rsid w:val="00B3466A"/>
    <w:rsid w:val="00B34A83"/>
    <w:rsid w:val="00B34B69"/>
    <w:rsid w:val="00B34FA7"/>
    <w:rsid w:val="00B3524C"/>
    <w:rsid w:val="00B35923"/>
    <w:rsid w:val="00B35A43"/>
    <w:rsid w:val="00B36C4B"/>
    <w:rsid w:val="00B36CA0"/>
    <w:rsid w:val="00B3725F"/>
    <w:rsid w:val="00B40257"/>
    <w:rsid w:val="00B40947"/>
    <w:rsid w:val="00B413AF"/>
    <w:rsid w:val="00B417A3"/>
    <w:rsid w:val="00B424E1"/>
    <w:rsid w:val="00B424FA"/>
    <w:rsid w:val="00B425CD"/>
    <w:rsid w:val="00B4330C"/>
    <w:rsid w:val="00B434F7"/>
    <w:rsid w:val="00B43878"/>
    <w:rsid w:val="00B43D51"/>
    <w:rsid w:val="00B43EFF"/>
    <w:rsid w:val="00B4408A"/>
    <w:rsid w:val="00B44985"/>
    <w:rsid w:val="00B44C5F"/>
    <w:rsid w:val="00B45C9A"/>
    <w:rsid w:val="00B46226"/>
    <w:rsid w:val="00B464A9"/>
    <w:rsid w:val="00B4664C"/>
    <w:rsid w:val="00B469BC"/>
    <w:rsid w:val="00B46D7F"/>
    <w:rsid w:val="00B46ED5"/>
    <w:rsid w:val="00B471B4"/>
    <w:rsid w:val="00B475D2"/>
    <w:rsid w:val="00B47A4D"/>
    <w:rsid w:val="00B5125B"/>
    <w:rsid w:val="00B51537"/>
    <w:rsid w:val="00B524DC"/>
    <w:rsid w:val="00B534B3"/>
    <w:rsid w:val="00B53BFD"/>
    <w:rsid w:val="00B53CA6"/>
    <w:rsid w:val="00B5445D"/>
    <w:rsid w:val="00B5493E"/>
    <w:rsid w:val="00B550D3"/>
    <w:rsid w:val="00B559A5"/>
    <w:rsid w:val="00B55DC1"/>
    <w:rsid w:val="00B55E02"/>
    <w:rsid w:val="00B55EC8"/>
    <w:rsid w:val="00B57126"/>
    <w:rsid w:val="00B57543"/>
    <w:rsid w:val="00B57C9D"/>
    <w:rsid w:val="00B61085"/>
    <w:rsid w:val="00B61207"/>
    <w:rsid w:val="00B62BA5"/>
    <w:rsid w:val="00B631A7"/>
    <w:rsid w:val="00B63B94"/>
    <w:rsid w:val="00B649C2"/>
    <w:rsid w:val="00B64D6A"/>
    <w:rsid w:val="00B65275"/>
    <w:rsid w:val="00B65621"/>
    <w:rsid w:val="00B65D27"/>
    <w:rsid w:val="00B670C7"/>
    <w:rsid w:val="00B671C1"/>
    <w:rsid w:val="00B700EB"/>
    <w:rsid w:val="00B707E3"/>
    <w:rsid w:val="00B71E3D"/>
    <w:rsid w:val="00B71EB5"/>
    <w:rsid w:val="00B74223"/>
    <w:rsid w:val="00B7477C"/>
    <w:rsid w:val="00B748BB"/>
    <w:rsid w:val="00B74D47"/>
    <w:rsid w:val="00B76501"/>
    <w:rsid w:val="00B769F7"/>
    <w:rsid w:val="00B76AE8"/>
    <w:rsid w:val="00B807E0"/>
    <w:rsid w:val="00B812D6"/>
    <w:rsid w:val="00B81BC4"/>
    <w:rsid w:val="00B82399"/>
    <w:rsid w:val="00B842A8"/>
    <w:rsid w:val="00B84A3F"/>
    <w:rsid w:val="00B851C4"/>
    <w:rsid w:val="00B85BB1"/>
    <w:rsid w:val="00B86355"/>
    <w:rsid w:val="00B86654"/>
    <w:rsid w:val="00B86D62"/>
    <w:rsid w:val="00B90882"/>
    <w:rsid w:val="00B90963"/>
    <w:rsid w:val="00B909AD"/>
    <w:rsid w:val="00B90A61"/>
    <w:rsid w:val="00B9128D"/>
    <w:rsid w:val="00B91961"/>
    <w:rsid w:val="00B919F8"/>
    <w:rsid w:val="00B928C8"/>
    <w:rsid w:val="00B93032"/>
    <w:rsid w:val="00B93263"/>
    <w:rsid w:val="00B9368F"/>
    <w:rsid w:val="00B93731"/>
    <w:rsid w:val="00B93758"/>
    <w:rsid w:val="00B937A4"/>
    <w:rsid w:val="00B9420C"/>
    <w:rsid w:val="00B94BDF"/>
    <w:rsid w:val="00B957B2"/>
    <w:rsid w:val="00B95D68"/>
    <w:rsid w:val="00B9699A"/>
    <w:rsid w:val="00B969C2"/>
    <w:rsid w:val="00BA013F"/>
    <w:rsid w:val="00BA0777"/>
    <w:rsid w:val="00BA140D"/>
    <w:rsid w:val="00BA1718"/>
    <w:rsid w:val="00BA1CC6"/>
    <w:rsid w:val="00BA1EEE"/>
    <w:rsid w:val="00BA25FC"/>
    <w:rsid w:val="00BA2888"/>
    <w:rsid w:val="00BA30CB"/>
    <w:rsid w:val="00BA38CF"/>
    <w:rsid w:val="00BA3CA7"/>
    <w:rsid w:val="00BA4210"/>
    <w:rsid w:val="00BA4CB1"/>
    <w:rsid w:val="00BA6331"/>
    <w:rsid w:val="00BA6C1C"/>
    <w:rsid w:val="00BA793B"/>
    <w:rsid w:val="00BB07C7"/>
    <w:rsid w:val="00BB0B62"/>
    <w:rsid w:val="00BB1A52"/>
    <w:rsid w:val="00BB225D"/>
    <w:rsid w:val="00BB24F7"/>
    <w:rsid w:val="00BB2517"/>
    <w:rsid w:val="00BB25C9"/>
    <w:rsid w:val="00BB3596"/>
    <w:rsid w:val="00BB4660"/>
    <w:rsid w:val="00BB4AD3"/>
    <w:rsid w:val="00BB4F47"/>
    <w:rsid w:val="00BB6AB3"/>
    <w:rsid w:val="00BB7E97"/>
    <w:rsid w:val="00BC01F8"/>
    <w:rsid w:val="00BC0509"/>
    <w:rsid w:val="00BC0533"/>
    <w:rsid w:val="00BC05C5"/>
    <w:rsid w:val="00BC0B59"/>
    <w:rsid w:val="00BC0F8F"/>
    <w:rsid w:val="00BC1497"/>
    <w:rsid w:val="00BC27AE"/>
    <w:rsid w:val="00BC2CF9"/>
    <w:rsid w:val="00BC2D47"/>
    <w:rsid w:val="00BC38F9"/>
    <w:rsid w:val="00BC39DC"/>
    <w:rsid w:val="00BC3E76"/>
    <w:rsid w:val="00BC4A69"/>
    <w:rsid w:val="00BC4FFD"/>
    <w:rsid w:val="00BC5114"/>
    <w:rsid w:val="00BC55FC"/>
    <w:rsid w:val="00BC5C3B"/>
    <w:rsid w:val="00BC5E57"/>
    <w:rsid w:val="00BC5F6B"/>
    <w:rsid w:val="00BC6918"/>
    <w:rsid w:val="00BC6C07"/>
    <w:rsid w:val="00BC7460"/>
    <w:rsid w:val="00BD0C44"/>
    <w:rsid w:val="00BD0D3E"/>
    <w:rsid w:val="00BD0EE4"/>
    <w:rsid w:val="00BD11DD"/>
    <w:rsid w:val="00BD15C9"/>
    <w:rsid w:val="00BD17BB"/>
    <w:rsid w:val="00BD2321"/>
    <w:rsid w:val="00BD406B"/>
    <w:rsid w:val="00BD4E1A"/>
    <w:rsid w:val="00BD5726"/>
    <w:rsid w:val="00BD7277"/>
    <w:rsid w:val="00BD74E9"/>
    <w:rsid w:val="00BD75E7"/>
    <w:rsid w:val="00BE00D5"/>
    <w:rsid w:val="00BE05BB"/>
    <w:rsid w:val="00BE08CD"/>
    <w:rsid w:val="00BE1119"/>
    <w:rsid w:val="00BE158A"/>
    <w:rsid w:val="00BE2110"/>
    <w:rsid w:val="00BE21AB"/>
    <w:rsid w:val="00BE2FDA"/>
    <w:rsid w:val="00BE304E"/>
    <w:rsid w:val="00BE3A14"/>
    <w:rsid w:val="00BE4068"/>
    <w:rsid w:val="00BE42FC"/>
    <w:rsid w:val="00BE4367"/>
    <w:rsid w:val="00BE4E98"/>
    <w:rsid w:val="00BE4EB4"/>
    <w:rsid w:val="00BE5040"/>
    <w:rsid w:val="00BE50F2"/>
    <w:rsid w:val="00BE515C"/>
    <w:rsid w:val="00BE6CD8"/>
    <w:rsid w:val="00BE6DB4"/>
    <w:rsid w:val="00BE71B3"/>
    <w:rsid w:val="00BE7811"/>
    <w:rsid w:val="00BF081F"/>
    <w:rsid w:val="00BF0EAC"/>
    <w:rsid w:val="00BF2585"/>
    <w:rsid w:val="00BF3FCA"/>
    <w:rsid w:val="00BF56A7"/>
    <w:rsid w:val="00BF56E9"/>
    <w:rsid w:val="00BF58E1"/>
    <w:rsid w:val="00BF5982"/>
    <w:rsid w:val="00BF641F"/>
    <w:rsid w:val="00BF64E9"/>
    <w:rsid w:val="00BF6736"/>
    <w:rsid w:val="00BF6F14"/>
    <w:rsid w:val="00BF733F"/>
    <w:rsid w:val="00C00292"/>
    <w:rsid w:val="00C00755"/>
    <w:rsid w:val="00C0132B"/>
    <w:rsid w:val="00C014E8"/>
    <w:rsid w:val="00C01C3A"/>
    <w:rsid w:val="00C01EBF"/>
    <w:rsid w:val="00C022A2"/>
    <w:rsid w:val="00C02BBC"/>
    <w:rsid w:val="00C035E6"/>
    <w:rsid w:val="00C03F7C"/>
    <w:rsid w:val="00C0409E"/>
    <w:rsid w:val="00C04AF3"/>
    <w:rsid w:val="00C04D00"/>
    <w:rsid w:val="00C05364"/>
    <w:rsid w:val="00C055AE"/>
    <w:rsid w:val="00C05729"/>
    <w:rsid w:val="00C05A16"/>
    <w:rsid w:val="00C06200"/>
    <w:rsid w:val="00C06239"/>
    <w:rsid w:val="00C06640"/>
    <w:rsid w:val="00C06C06"/>
    <w:rsid w:val="00C06DF7"/>
    <w:rsid w:val="00C07D8D"/>
    <w:rsid w:val="00C100A3"/>
    <w:rsid w:val="00C100CE"/>
    <w:rsid w:val="00C100F8"/>
    <w:rsid w:val="00C10EAF"/>
    <w:rsid w:val="00C11315"/>
    <w:rsid w:val="00C117FC"/>
    <w:rsid w:val="00C124D3"/>
    <w:rsid w:val="00C12AF8"/>
    <w:rsid w:val="00C12E1E"/>
    <w:rsid w:val="00C1386F"/>
    <w:rsid w:val="00C13B69"/>
    <w:rsid w:val="00C14663"/>
    <w:rsid w:val="00C149E2"/>
    <w:rsid w:val="00C14AAE"/>
    <w:rsid w:val="00C150D6"/>
    <w:rsid w:val="00C15266"/>
    <w:rsid w:val="00C15C05"/>
    <w:rsid w:val="00C16E36"/>
    <w:rsid w:val="00C17049"/>
    <w:rsid w:val="00C17917"/>
    <w:rsid w:val="00C17C5B"/>
    <w:rsid w:val="00C17F90"/>
    <w:rsid w:val="00C20A7C"/>
    <w:rsid w:val="00C21512"/>
    <w:rsid w:val="00C21EDE"/>
    <w:rsid w:val="00C21FE4"/>
    <w:rsid w:val="00C234AF"/>
    <w:rsid w:val="00C239A3"/>
    <w:rsid w:val="00C23A9A"/>
    <w:rsid w:val="00C23C6A"/>
    <w:rsid w:val="00C23C73"/>
    <w:rsid w:val="00C240CA"/>
    <w:rsid w:val="00C253F9"/>
    <w:rsid w:val="00C2564D"/>
    <w:rsid w:val="00C26941"/>
    <w:rsid w:val="00C26A50"/>
    <w:rsid w:val="00C26E12"/>
    <w:rsid w:val="00C27E83"/>
    <w:rsid w:val="00C3011C"/>
    <w:rsid w:val="00C30BE3"/>
    <w:rsid w:val="00C30D60"/>
    <w:rsid w:val="00C31634"/>
    <w:rsid w:val="00C32756"/>
    <w:rsid w:val="00C333B0"/>
    <w:rsid w:val="00C34042"/>
    <w:rsid w:val="00C34376"/>
    <w:rsid w:val="00C34CD1"/>
    <w:rsid w:val="00C3587A"/>
    <w:rsid w:val="00C35C73"/>
    <w:rsid w:val="00C361A1"/>
    <w:rsid w:val="00C4014A"/>
    <w:rsid w:val="00C40A04"/>
    <w:rsid w:val="00C40BEA"/>
    <w:rsid w:val="00C4189B"/>
    <w:rsid w:val="00C420E5"/>
    <w:rsid w:val="00C42CA9"/>
    <w:rsid w:val="00C4347B"/>
    <w:rsid w:val="00C4514E"/>
    <w:rsid w:val="00C4690C"/>
    <w:rsid w:val="00C4706F"/>
    <w:rsid w:val="00C50ACD"/>
    <w:rsid w:val="00C50B46"/>
    <w:rsid w:val="00C50CD0"/>
    <w:rsid w:val="00C50F66"/>
    <w:rsid w:val="00C52AE3"/>
    <w:rsid w:val="00C53208"/>
    <w:rsid w:val="00C53C26"/>
    <w:rsid w:val="00C53E4B"/>
    <w:rsid w:val="00C54A6E"/>
    <w:rsid w:val="00C54D64"/>
    <w:rsid w:val="00C56EC3"/>
    <w:rsid w:val="00C572A1"/>
    <w:rsid w:val="00C57796"/>
    <w:rsid w:val="00C61092"/>
    <w:rsid w:val="00C6136B"/>
    <w:rsid w:val="00C6149C"/>
    <w:rsid w:val="00C614F1"/>
    <w:rsid w:val="00C6276C"/>
    <w:rsid w:val="00C62AE3"/>
    <w:rsid w:val="00C62B9A"/>
    <w:rsid w:val="00C63429"/>
    <w:rsid w:val="00C65003"/>
    <w:rsid w:val="00C6644F"/>
    <w:rsid w:val="00C664A4"/>
    <w:rsid w:val="00C67121"/>
    <w:rsid w:val="00C67927"/>
    <w:rsid w:val="00C67EDD"/>
    <w:rsid w:val="00C70B42"/>
    <w:rsid w:val="00C7199F"/>
    <w:rsid w:val="00C71BB7"/>
    <w:rsid w:val="00C72822"/>
    <w:rsid w:val="00C72F02"/>
    <w:rsid w:val="00C73AEB"/>
    <w:rsid w:val="00C74C25"/>
    <w:rsid w:val="00C752EC"/>
    <w:rsid w:val="00C75BEF"/>
    <w:rsid w:val="00C80203"/>
    <w:rsid w:val="00C8075E"/>
    <w:rsid w:val="00C80AE7"/>
    <w:rsid w:val="00C80B4D"/>
    <w:rsid w:val="00C816D0"/>
    <w:rsid w:val="00C817C3"/>
    <w:rsid w:val="00C8186F"/>
    <w:rsid w:val="00C8193C"/>
    <w:rsid w:val="00C82130"/>
    <w:rsid w:val="00C822F6"/>
    <w:rsid w:val="00C826CE"/>
    <w:rsid w:val="00C82913"/>
    <w:rsid w:val="00C82B1D"/>
    <w:rsid w:val="00C83597"/>
    <w:rsid w:val="00C837B8"/>
    <w:rsid w:val="00C84220"/>
    <w:rsid w:val="00C847AB"/>
    <w:rsid w:val="00C848D8"/>
    <w:rsid w:val="00C84F4F"/>
    <w:rsid w:val="00C852CB"/>
    <w:rsid w:val="00C85398"/>
    <w:rsid w:val="00C853C2"/>
    <w:rsid w:val="00C85420"/>
    <w:rsid w:val="00C85DF1"/>
    <w:rsid w:val="00C869E9"/>
    <w:rsid w:val="00C86D36"/>
    <w:rsid w:val="00C87340"/>
    <w:rsid w:val="00C874C0"/>
    <w:rsid w:val="00C875A3"/>
    <w:rsid w:val="00C87A5A"/>
    <w:rsid w:val="00C90562"/>
    <w:rsid w:val="00C91101"/>
    <w:rsid w:val="00C92259"/>
    <w:rsid w:val="00C932A5"/>
    <w:rsid w:val="00C93D17"/>
    <w:rsid w:val="00C94123"/>
    <w:rsid w:val="00C95034"/>
    <w:rsid w:val="00C9511B"/>
    <w:rsid w:val="00C95BF8"/>
    <w:rsid w:val="00C95D2C"/>
    <w:rsid w:val="00C96942"/>
    <w:rsid w:val="00C96FA0"/>
    <w:rsid w:val="00CA07A6"/>
    <w:rsid w:val="00CA10A3"/>
    <w:rsid w:val="00CA2370"/>
    <w:rsid w:val="00CA3458"/>
    <w:rsid w:val="00CA371F"/>
    <w:rsid w:val="00CA3C46"/>
    <w:rsid w:val="00CA45F2"/>
    <w:rsid w:val="00CA4937"/>
    <w:rsid w:val="00CA49A3"/>
    <w:rsid w:val="00CA4ABC"/>
    <w:rsid w:val="00CA512B"/>
    <w:rsid w:val="00CA5272"/>
    <w:rsid w:val="00CA7A24"/>
    <w:rsid w:val="00CB0840"/>
    <w:rsid w:val="00CB0A4F"/>
    <w:rsid w:val="00CB0D74"/>
    <w:rsid w:val="00CB0DDF"/>
    <w:rsid w:val="00CB115F"/>
    <w:rsid w:val="00CB2223"/>
    <w:rsid w:val="00CB24F0"/>
    <w:rsid w:val="00CB2BEB"/>
    <w:rsid w:val="00CB321F"/>
    <w:rsid w:val="00CB3EAF"/>
    <w:rsid w:val="00CB3F5E"/>
    <w:rsid w:val="00CB4C57"/>
    <w:rsid w:val="00CB515E"/>
    <w:rsid w:val="00CB544E"/>
    <w:rsid w:val="00CB5F2F"/>
    <w:rsid w:val="00CB663A"/>
    <w:rsid w:val="00CB72FA"/>
    <w:rsid w:val="00CB79BD"/>
    <w:rsid w:val="00CC170C"/>
    <w:rsid w:val="00CC250F"/>
    <w:rsid w:val="00CC37FD"/>
    <w:rsid w:val="00CC40B3"/>
    <w:rsid w:val="00CC4321"/>
    <w:rsid w:val="00CC4DF2"/>
    <w:rsid w:val="00CC507B"/>
    <w:rsid w:val="00CC536F"/>
    <w:rsid w:val="00CC57A1"/>
    <w:rsid w:val="00CC5CBF"/>
    <w:rsid w:val="00CC5D8F"/>
    <w:rsid w:val="00CC61F7"/>
    <w:rsid w:val="00CC657B"/>
    <w:rsid w:val="00CC692B"/>
    <w:rsid w:val="00CC792F"/>
    <w:rsid w:val="00CC7B85"/>
    <w:rsid w:val="00CC7BBF"/>
    <w:rsid w:val="00CC7E89"/>
    <w:rsid w:val="00CC7F20"/>
    <w:rsid w:val="00CD00A6"/>
    <w:rsid w:val="00CD0C22"/>
    <w:rsid w:val="00CD10EA"/>
    <w:rsid w:val="00CD112F"/>
    <w:rsid w:val="00CD17C7"/>
    <w:rsid w:val="00CD1AA7"/>
    <w:rsid w:val="00CD252D"/>
    <w:rsid w:val="00CD3E4D"/>
    <w:rsid w:val="00CD5D60"/>
    <w:rsid w:val="00CD603F"/>
    <w:rsid w:val="00CD6A90"/>
    <w:rsid w:val="00CD6A95"/>
    <w:rsid w:val="00CD7A4E"/>
    <w:rsid w:val="00CD7E2E"/>
    <w:rsid w:val="00CE005F"/>
    <w:rsid w:val="00CE0521"/>
    <w:rsid w:val="00CE0534"/>
    <w:rsid w:val="00CE14AA"/>
    <w:rsid w:val="00CE2101"/>
    <w:rsid w:val="00CE2739"/>
    <w:rsid w:val="00CE2795"/>
    <w:rsid w:val="00CE3055"/>
    <w:rsid w:val="00CE3B5C"/>
    <w:rsid w:val="00CE4611"/>
    <w:rsid w:val="00CE5185"/>
    <w:rsid w:val="00CE55A2"/>
    <w:rsid w:val="00CE63E8"/>
    <w:rsid w:val="00CE7292"/>
    <w:rsid w:val="00CE74DE"/>
    <w:rsid w:val="00CE78A1"/>
    <w:rsid w:val="00CE7B44"/>
    <w:rsid w:val="00CF03D8"/>
    <w:rsid w:val="00CF043B"/>
    <w:rsid w:val="00CF0641"/>
    <w:rsid w:val="00CF0B95"/>
    <w:rsid w:val="00CF14BF"/>
    <w:rsid w:val="00CF341D"/>
    <w:rsid w:val="00CF3E31"/>
    <w:rsid w:val="00CF46B8"/>
    <w:rsid w:val="00CF4E05"/>
    <w:rsid w:val="00CF4FA7"/>
    <w:rsid w:val="00CF5892"/>
    <w:rsid w:val="00CF70DE"/>
    <w:rsid w:val="00CF754D"/>
    <w:rsid w:val="00D00C76"/>
    <w:rsid w:val="00D0111F"/>
    <w:rsid w:val="00D0144D"/>
    <w:rsid w:val="00D01A55"/>
    <w:rsid w:val="00D0260C"/>
    <w:rsid w:val="00D0292F"/>
    <w:rsid w:val="00D03614"/>
    <w:rsid w:val="00D03B81"/>
    <w:rsid w:val="00D03C18"/>
    <w:rsid w:val="00D04048"/>
    <w:rsid w:val="00D043E5"/>
    <w:rsid w:val="00D04FE8"/>
    <w:rsid w:val="00D053A9"/>
    <w:rsid w:val="00D05C03"/>
    <w:rsid w:val="00D0675E"/>
    <w:rsid w:val="00D07201"/>
    <w:rsid w:val="00D120AC"/>
    <w:rsid w:val="00D129E3"/>
    <w:rsid w:val="00D130E8"/>
    <w:rsid w:val="00D13478"/>
    <w:rsid w:val="00D13699"/>
    <w:rsid w:val="00D1402F"/>
    <w:rsid w:val="00D15282"/>
    <w:rsid w:val="00D15F87"/>
    <w:rsid w:val="00D167C6"/>
    <w:rsid w:val="00D16ED5"/>
    <w:rsid w:val="00D208F4"/>
    <w:rsid w:val="00D218F0"/>
    <w:rsid w:val="00D21AD7"/>
    <w:rsid w:val="00D21C81"/>
    <w:rsid w:val="00D220CE"/>
    <w:rsid w:val="00D222F0"/>
    <w:rsid w:val="00D2260B"/>
    <w:rsid w:val="00D2261D"/>
    <w:rsid w:val="00D22DB8"/>
    <w:rsid w:val="00D23439"/>
    <w:rsid w:val="00D238AF"/>
    <w:rsid w:val="00D23B12"/>
    <w:rsid w:val="00D258F7"/>
    <w:rsid w:val="00D2605E"/>
    <w:rsid w:val="00D269C5"/>
    <w:rsid w:val="00D2705D"/>
    <w:rsid w:val="00D271D3"/>
    <w:rsid w:val="00D30260"/>
    <w:rsid w:val="00D3067D"/>
    <w:rsid w:val="00D307F4"/>
    <w:rsid w:val="00D31406"/>
    <w:rsid w:val="00D3162C"/>
    <w:rsid w:val="00D3172B"/>
    <w:rsid w:val="00D32D81"/>
    <w:rsid w:val="00D33343"/>
    <w:rsid w:val="00D3364C"/>
    <w:rsid w:val="00D34651"/>
    <w:rsid w:val="00D34682"/>
    <w:rsid w:val="00D349D7"/>
    <w:rsid w:val="00D34BE8"/>
    <w:rsid w:val="00D350CA"/>
    <w:rsid w:val="00D35A24"/>
    <w:rsid w:val="00D364D1"/>
    <w:rsid w:val="00D36873"/>
    <w:rsid w:val="00D36D48"/>
    <w:rsid w:val="00D37379"/>
    <w:rsid w:val="00D37539"/>
    <w:rsid w:val="00D37D05"/>
    <w:rsid w:val="00D407DF"/>
    <w:rsid w:val="00D40B3E"/>
    <w:rsid w:val="00D412DE"/>
    <w:rsid w:val="00D4324F"/>
    <w:rsid w:val="00D434D7"/>
    <w:rsid w:val="00D43A0F"/>
    <w:rsid w:val="00D43D9C"/>
    <w:rsid w:val="00D43E76"/>
    <w:rsid w:val="00D43EC9"/>
    <w:rsid w:val="00D443E0"/>
    <w:rsid w:val="00D44556"/>
    <w:rsid w:val="00D45230"/>
    <w:rsid w:val="00D4570D"/>
    <w:rsid w:val="00D45C17"/>
    <w:rsid w:val="00D45F0C"/>
    <w:rsid w:val="00D460BD"/>
    <w:rsid w:val="00D46913"/>
    <w:rsid w:val="00D473BC"/>
    <w:rsid w:val="00D503EB"/>
    <w:rsid w:val="00D5101A"/>
    <w:rsid w:val="00D51998"/>
    <w:rsid w:val="00D51EED"/>
    <w:rsid w:val="00D51F71"/>
    <w:rsid w:val="00D52758"/>
    <w:rsid w:val="00D52E1D"/>
    <w:rsid w:val="00D5310B"/>
    <w:rsid w:val="00D5319D"/>
    <w:rsid w:val="00D537AB"/>
    <w:rsid w:val="00D53858"/>
    <w:rsid w:val="00D53B5F"/>
    <w:rsid w:val="00D53C78"/>
    <w:rsid w:val="00D54155"/>
    <w:rsid w:val="00D54B29"/>
    <w:rsid w:val="00D54CEB"/>
    <w:rsid w:val="00D54EDC"/>
    <w:rsid w:val="00D55047"/>
    <w:rsid w:val="00D554E6"/>
    <w:rsid w:val="00D55660"/>
    <w:rsid w:val="00D55A18"/>
    <w:rsid w:val="00D56976"/>
    <w:rsid w:val="00D56A46"/>
    <w:rsid w:val="00D56D47"/>
    <w:rsid w:val="00D5717C"/>
    <w:rsid w:val="00D5749C"/>
    <w:rsid w:val="00D577FA"/>
    <w:rsid w:val="00D57E5F"/>
    <w:rsid w:val="00D60659"/>
    <w:rsid w:val="00D608B3"/>
    <w:rsid w:val="00D60EA4"/>
    <w:rsid w:val="00D621A0"/>
    <w:rsid w:val="00D62900"/>
    <w:rsid w:val="00D63C6C"/>
    <w:rsid w:val="00D63E7A"/>
    <w:rsid w:val="00D6501A"/>
    <w:rsid w:val="00D65368"/>
    <w:rsid w:val="00D65492"/>
    <w:rsid w:val="00D6567D"/>
    <w:rsid w:val="00D66A3D"/>
    <w:rsid w:val="00D67D34"/>
    <w:rsid w:val="00D70B0A"/>
    <w:rsid w:val="00D710FA"/>
    <w:rsid w:val="00D712C4"/>
    <w:rsid w:val="00D71301"/>
    <w:rsid w:val="00D71A30"/>
    <w:rsid w:val="00D71C5D"/>
    <w:rsid w:val="00D71E30"/>
    <w:rsid w:val="00D727A8"/>
    <w:rsid w:val="00D72803"/>
    <w:rsid w:val="00D73145"/>
    <w:rsid w:val="00D73254"/>
    <w:rsid w:val="00D7370D"/>
    <w:rsid w:val="00D7479F"/>
    <w:rsid w:val="00D75122"/>
    <w:rsid w:val="00D75186"/>
    <w:rsid w:val="00D75556"/>
    <w:rsid w:val="00D7738E"/>
    <w:rsid w:val="00D77683"/>
    <w:rsid w:val="00D77741"/>
    <w:rsid w:val="00D779EB"/>
    <w:rsid w:val="00D77C4E"/>
    <w:rsid w:val="00D80CEB"/>
    <w:rsid w:val="00D8167D"/>
    <w:rsid w:val="00D81B6C"/>
    <w:rsid w:val="00D823E2"/>
    <w:rsid w:val="00D82906"/>
    <w:rsid w:val="00D82CC9"/>
    <w:rsid w:val="00D82EC0"/>
    <w:rsid w:val="00D83580"/>
    <w:rsid w:val="00D854D9"/>
    <w:rsid w:val="00D85ABC"/>
    <w:rsid w:val="00D862CA"/>
    <w:rsid w:val="00D86345"/>
    <w:rsid w:val="00D866AC"/>
    <w:rsid w:val="00D86919"/>
    <w:rsid w:val="00D86C7D"/>
    <w:rsid w:val="00D86E0C"/>
    <w:rsid w:val="00D86FFF"/>
    <w:rsid w:val="00D877E2"/>
    <w:rsid w:val="00D90AA1"/>
    <w:rsid w:val="00D90CF4"/>
    <w:rsid w:val="00D90D29"/>
    <w:rsid w:val="00D918E8"/>
    <w:rsid w:val="00D92C50"/>
    <w:rsid w:val="00D93092"/>
    <w:rsid w:val="00D958E0"/>
    <w:rsid w:val="00D95C2D"/>
    <w:rsid w:val="00D96BA3"/>
    <w:rsid w:val="00D96E02"/>
    <w:rsid w:val="00D9720F"/>
    <w:rsid w:val="00D974B0"/>
    <w:rsid w:val="00DA0B41"/>
    <w:rsid w:val="00DA103F"/>
    <w:rsid w:val="00DA113A"/>
    <w:rsid w:val="00DA2757"/>
    <w:rsid w:val="00DA3015"/>
    <w:rsid w:val="00DA329E"/>
    <w:rsid w:val="00DA333A"/>
    <w:rsid w:val="00DA358C"/>
    <w:rsid w:val="00DA40A6"/>
    <w:rsid w:val="00DA4B49"/>
    <w:rsid w:val="00DA4DCE"/>
    <w:rsid w:val="00DA50D5"/>
    <w:rsid w:val="00DA520B"/>
    <w:rsid w:val="00DA5318"/>
    <w:rsid w:val="00DA6015"/>
    <w:rsid w:val="00DA7216"/>
    <w:rsid w:val="00DA774E"/>
    <w:rsid w:val="00DB064E"/>
    <w:rsid w:val="00DB11E3"/>
    <w:rsid w:val="00DB169A"/>
    <w:rsid w:val="00DB16D9"/>
    <w:rsid w:val="00DB188E"/>
    <w:rsid w:val="00DB2676"/>
    <w:rsid w:val="00DB2AAB"/>
    <w:rsid w:val="00DB3609"/>
    <w:rsid w:val="00DB3DC2"/>
    <w:rsid w:val="00DB3E4C"/>
    <w:rsid w:val="00DB4385"/>
    <w:rsid w:val="00DB447A"/>
    <w:rsid w:val="00DB5655"/>
    <w:rsid w:val="00DB669C"/>
    <w:rsid w:val="00DB6BA8"/>
    <w:rsid w:val="00DB6D83"/>
    <w:rsid w:val="00DB72F8"/>
    <w:rsid w:val="00DC0DEA"/>
    <w:rsid w:val="00DC150C"/>
    <w:rsid w:val="00DC19B2"/>
    <w:rsid w:val="00DC1BCA"/>
    <w:rsid w:val="00DC1C35"/>
    <w:rsid w:val="00DC21F4"/>
    <w:rsid w:val="00DC334C"/>
    <w:rsid w:val="00DC33F4"/>
    <w:rsid w:val="00DC4A47"/>
    <w:rsid w:val="00DC4DA5"/>
    <w:rsid w:val="00DC5292"/>
    <w:rsid w:val="00DC5962"/>
    <w:rsid w:val="00DC5AD8"/>
    <w:rsid w:val="00DC5D49"/>
    <w:rsid w:val="00DC6928"/>
    <w:rsid w:val="00DC6B7B"/>
    <w:rsid w:val="00DC6EA5"/>
    <w:rsid w:val="00DC6FBE"/>
    <w:rsid w:val="00DC716F"/>
    <w:rsid w:val="00DD025D"/>
    <w:rsid w:val="00DD0E5D"/>
    <w:rsid w:val="00DD0FF0"/>
    <w:rsid w:val="00DD1000"/>
    <w:rsid w:val="00DD184A"/>
    <w:rsid w:val="00DD1B6F"/>
    <w:rsid w:val="00DD217C"/>
    <w:rsid w:val="00DD2E2D"/>
    <w:rsid w:val="00DD4763"/>
    <w:rsid w:val="00DD47C7"/>
    <w:rsid w:val="00DD4DE7"/>
    <w:rsid w:val="00DD5439"/>
    <w:rsid w:val="00DD5716"/>
    <w:rsid w:val="00DD5988"/>
    <w:rsid w:val="00DD7A2D"/>
    <w:rsid w:val="00DD7C7A"/>
    <w:rsid w:val="00DD7E31"/>
    <w:rsid w:val="00DD7E90"/>
    <w:rsid w:val="00DE0122"/>
    <w:rsid w:val="00DE0368"/>
    <w:rsid w:val="00DE0BE0"/>
    <w:rsid w:val="00DE1880"/>
    <w:rsid w:val="00DE1A98"/>
    <w:rsid w:val="00DE238C"/>
    <w:rsid w:val="00DE2438"/>
    <w:rsid w:val="00DE2511"/>
    <w:rsid w:val="00DE26E2"/>
    <w:rsid w:val="00DE2C38"/>
    <w:rsid w:val="00DE30AB"/>
    <w:rsid w:val="00DE30C6"/>
    <w:rsid w:val="00DE3872"/>
    <w:rsid w:val="00DE425F"/>
    <w:rsid w:val="00DE487F"/>
    <w:rsid w:val="00DE4960"/>
    <w:rsid w:val="00DE54BA"/>
    <w:rsid w:val="00DE5AD8"/>
    <w:rsid w:val="00DE777A"/>
    <w:rsid w:val="00DF02A4"/>
    <w:rsid w:val="00DF056A"/>
    <w:rsid w:val="00DF0CC7"/>
    <w:rsid w:val="00DF1160"/>
    <w:rsid w:val="00DF1B46"/>
    <w:rsid w:val="00DF23CC"/>
    <w:rsid w:val="00DF2552"/>
    <w:rsid w:val="00DF355B"/>
    <w:rsid w:val="00DF3E57"/>
    <w:rsid w:val="00DF492E"/>
    <w:rsid w:val="00DF579A"/>
    <w:rsid w:val="00DF5D90"/>
    <w:rsid w:val="00DF62AB"/>
    <w:rsid w:val="00DF6648"/>
    <w:rsid w:val="00DF7322"/>
    <w:rsid w:val="00E00DCC"/>
    <w:rsid w:val="00E00E79"/>
    <w:rsid w:val="00E0110D"/>
    <w:rsid w:val="00E0174C"/>
    <w:rsid w:val="00E02335"/>
    <w:rsid w:val="00E0329C"/>
    <w:rsid w:val="00E04578"/>
    <w:rsid w:val="00E05443"/>
    <w:rsid w:val="00E05E02"/>
    <w:rsid w:val="00E060BD"/>
    <w:rsid w:val="00E06251"/>
    <w:rsid w:val="00E06D62"/>
    <w:rsid w:val="00E0765D"/>
    <w:rsid w:val="00E07B50"/>
    <w:rsid w:val="00E10181"/>
    <w:rsid w:val="00E1074A"/>
    <w:rsid w:val="00E11025"/>
    <w:rsid w:val="00E119F8"/>
    <w:rsid w:val="00E12602"/>
    <w:rsid w:val="00E12C9A"/>
    <w:rsid w:val="00E1410E"/>
    <w:rsid w:val="00E15016"/>
    <w:rsid w:val="00E154AB"/>
    <w:rsid w:val="00E15585"/>
    <w:rsid w:val="00E1586F"/>
    <w:rsid w:val="00E16AAF"/>
    <w:rsid w:val="00E17072"/>
    <w:rsid w:val="00E1761E"/>
    <w:rsid w:val="00E177EA"/>
    <w:rsid w:val="00E20985"/>
    <w:rsid w:val="00E209E9"/>
    <w:rsid w:val="00E2134A"/>
    <w:rsid w:val="00E22341"/>
    <w:rsid w:val="00E226A4"/>
    <w:rsid w:val="00E22725"/>
    <w:rsid w:val="00E22AE0"/>
    <w:rsid w:val="00E22AEE"/>
    <w:rsid w:val="00E22CBA"/>
    <w:rsid w:val="00E230CE"/>
    <w:rsid w:val="00E23CBA"/>
    <w:rsid w:val="00E24230"/>
    <w:rsid w:val="00E2428F"/>
    <w:rsid w:val="00E24616"/>
    <w:rsid w:val="00E24AFF"/>
    <w:rsid w:val="00E25392"/>
    <w:rsid w:val="00E2584C"/>
    <w:rsid w:val="00E26546"/>
    <w:rsid w:val="00E30214"/>
    <w:rsid w:val="00E30DD7"/>
    <w:rsid w:val="00E311F2"/>
    <w:rsid w:val="00E315E0"/>
    <w:rsid w:val="00E31748"/>
    <w:rsid w:val="00E324B0"/>
    <w:rsid w:val="00E32BED"/>
    <w:rsid w:val="00E33259"/>
    <w:rsid w:val="00E3326F"/>
    <w:rsid w:val="00E33790"/>
    <w:rsid w:val="00E34E60"/>
    <w:rsid w:val="00E35088"/>
    <w:rsid w:val="00E35422"/>
    <w:rsid w:val="00E356AD"/>
    <w:rsid w:val="00E35D33"/>
    <w:rsid w:val="00E3657E"/>
    <w:rsid w:val="00E36917"/>
    <w:rsid w:val="00E373BA"/>
    <w:rsid w:val="00E37845"/>
    <w:rsid w:val="00E37AD3"/>
    <w:rsid w:val="00E404CD"/>
    <w:rsid w:val="00E41102"/>
    <w:rsid w:val="00E42105"/>
    <w:rsid w:val="00E43DD9"/>
    <w:rsid w:val="00E44417"/>
    <w:rsid w:val="00E44563"/>
    <w:rsid w:val="00E4505F"/>
    <w:rsid w:val="00E45206"/>
    <w:rsid w:val="00E45769"/>
    <w:rsid w:val="00E45C3F"/>
    <w:rsid w:val="00E4615A"/>
    <w:rsid w:val="00E463B7"/>
    <w:rsid w:val="00E46A05"/>
    <w:rsid w:val="00E46B83"/>
    <w:rsid w:val="00E46DD6"/>
    <w:rsid w:val="00E46EDE"/>
    <w:rsid w:val="00E47A09"/>
    <w:rsid w:val="00E50EDD"/>
    <w:rsid w:val="00E5169F"/>
    <w:rsid w:val="00E51B92"/>
    <w:rsid w:val="00E51D77"/>
    <w:rsid w:val="00E51F9A"/>
    <w:rsid w:val="00E5614C"/>
    <w:rsid w:val="00E565E9"/>
    <w:rsid w:val="00E57440"/>
    <w:rsid w:val="00E577AF"/>
    <w:rsid w:val="00E57852"/>
    <w:rsid w:val="00E578D0"/>
    <w:rsid w:val="00E579B9"/>
    <w:rsid w:val="00E60006"/>
    <w:rsid w:val="00E60282"/>
    <w:rsid w:val="00E604F4"/>
    <w:rsid w:val="00E60576"/>
    <w:rsid w:val="00E60774"/>
    <w:rsid w:val="00E6085B"/>
    <w:rsid w:val="00E60DE7"/>
    <w:rsid w:val="00E6114D"/>
    <w:rsid w:val="00E61522"/>
    <w:rsid w:val="00E6163F"/>
    <w:rsid w:val="00E61C74"/>
    <w:rsid w:val="00E62C1A"/>
    <w:rsid w:val="00E62D74"/>
    <w:rsid w:val="00E62DFD"/>
    <w:rsid w:val="00E62EF2"/>
    <w:rsid w:val="00E631F5"/>
    <w:rsid w:val="00E6371B"/>
    <w:rsid w:val="00E63FF8"/>
    <w:rsid w:val="00E64B13"/>
    <w:rsid w:val="00E65199"/>
    <w:rsid w:val="00E6677E"/>
    <w:rsid w:val="00E67087"/>
    <w:rsid w:val="00E673CC"/>
    <w:rsid w:val="00E702E4"/>
    <w:rsid w:val="00E706BD"/>
    <w:rsid w:val="00E708E8"/>
    <w:rsid w:val="00E70B84"/>
    <w:rsid w:val="00E7255F"/>
    <w:rsid w:val="00E72BA2"/>
    <w:rsid w:val="00E738CB"/>
    <w:rsid w:val="00E7445D"/>
    <w:rsid w:val="00E7451F"/>
    <w:rsid w:val="00E745B9"/>
    <w:rsid w:val="00E74A4A"/>
    <w:rsid w:val="00E74F7E"/>
    <w:rsid w:val="00E751C7"/>
    <w:rsid w:val="00E75B8A"/>
    <w:rsid w:val="00E75D36"/>
    <w:rsid w:val="00E75E6F"/>
    <w:rsid w:val="00E76126"/>
    <w:rsid w:val="00E8038F"/>
    <w:rsid w:val="00E80479"/>
    <w:rsid w:val="00E821BF"/>
    <w:rsid w:val="00E84368"/>
    <w:rsid w:val="00E8454D"/>
    <w:rsid w:val="00E84933"/>
    <w:rsid w:val="00E84BF7"/>
    <w:rsid w:val="00E8534E"/>
    <w:rsid w:val="00E86093"/>
    <w:rsid w:val="00E86FAA"/>
    <w:rsid w:val="00E90ABC"/>
    <w:rsid w:val="00E90DB9"/>
    <w:rsid w:val="00E91643"/>
    <w:rsid w:val="00E91EA5"/>
    <w:rsid w:val="00E92400"/>
    <w:rsid w:val="00E9272F"/>
    <w:rsid w:val="00E92B21"/>
    <w:rsid w:val="00E92B66"/>
    <w:rsid w:val="00E93B87"/>
    <w:rsid w:val="00E94284"/>
    <w:rsid w:val="00E947DD"/>
    <w:rsid w:val="00E948B3"/>
    <w:rsid w:val="00E948BC"/>
    <w:rsid w:val="00E94F08"/>
    <w:rsid w:val="00E95792"/>
    <w:rsid w:val="00E957AE"/>
    <w:rsid w:val="00E9749A"/>
    <w:rsid w:val="00E9796D"/>
    <w:rsid w:val="00EA0030"/>
    <w:rsid w:val="00EA06CA"/>
    <w:rsid w:val="00EA09AC"/>
    <w:rsid w:val="00EA24C4"/>
    <w:rsid w:val="00EA2EA7"/>
    <w:rsid w:val="00EA35F3"/>
    <w:rsid w:val="00EA3872"/>
    <w:rsid w:val="00EA6637"/>
    <w:rsid w:val="00EA6DFC"/>
    <w:rsid w:val="00EA710F"/>
    <w:rsid w:val="00EA76D1"/>
    <w:rsid w:val="00EA7C9F"/>
    <w:rsid w:val="00EA7DC2"/>
    <w:rsid w:val="00EB0731"/>
    <w:rsid w:val="00EB1128"/>
    <w:rsid w:val="00EB2915"/>
    <w:rsid w:val="00EB298B"/>
    <w:rsid w:val="00EB2E50"/>
    <w:rsid w:val="00EB3FD1"/>
    <w:rsid w:val="00EB4B9A"/>
    <w:rsid w:val="00EB4D12"/>
    <w:rsid w:val="00EB5979"/>
    <w:rsid w:val="00EB6E27"/>
    <w:rsid w:val="00EB7375"/>
    <w:rsid w:val="00EC0400"/>
    <w:rsid w:val="00EC04EB"/>
    <w:rsid w:val="00EC0873"/>
    <w:rsid w:val="00EC0B36"/>
    <w:rsid w:val="00EC1184"/>
    <w:rsid w:val="00EC1240"/>
    <w:rsid w:val="00EC1D7C"/>
    <w:rsid w:val="00EC21C9"/>
    <w:rsid w:val="00EC249C"/>
    <w:rsid w:val="00EC25E7"/>
    <w:rsid w:val="00EC26D2"/>
    <w:rsid w:val="00EC34B2"/>
    <w:rsid w:val="00EC3508"/>
    <w:rsid w:val="00EC37F9"/>
    <w:rsid w:val="00EC39A3"/>
    <w:rsid w:val="00EC3A3F"/>
    <w:rsid w:val="00EC420C"/>
    <w:rsid w:val="00EC4391"/>
    <w:rsid w:val="00EC5BAE"/>
    <w:rsid w:val="00EC5F18"/>
    <w:rsid w:val="00EC75A3"/>
    <w:rsid w:val="00EC7982"/>
    <w:rsid w:val="00EC7BCD"/>
    <w:rsid w:val="00EC7D04"/>
    <w:rsid w:val="00EC7F57"/>
    <w:rsid w:val="00ED1351"/>
    <w:rsid w:val="00ED193F"/>
    <w:rsid w:val="00ED1F9A"/>
    <w:rsid w:val="00ED2219"/>
    <w:rsid w:val="00ED2409"/>
    <w:rsid w:val="00ED49F8"/>
    <w:rsid w:val="00ED4F65"/>
    <w:rsid w:val="00ED5C8C"/>
    <w:rsid w:val="00ED6E37"/>
    <w:rsid w:val="00ED6E3D"/>
    <w:rsid w:val="00ED7098"/>
    <w:rsid w:val="00ED7110"/>
    <w:rsid w:val="00ED7257"/>
    <w:rsid w:val="00ED7900"/>
    <w:rsid w:val="00EE04C7"/>
    <w:rsid w:val="00EE0A90"/>
    <w:rsid w:val="00EE0E65"/>
    <w:rsid w:val="00EE11C9"/>
    <w:rsid w:val="00EE1AFF"/>
    <w:rsid w:val="00EE1CE2"/>
    <w:rsid w:val="00EE2427"/>
    <w:rsid w:val="00EE25CC"/>
    <w:rsid w:val="00EE2770"/>
    <w:rsid w:val="00EE3548"/>
    <w:rsid w:val="00EE356C"/>
    <w:rsid w:val="00EE3615"/>
    <w:rsid w:val="00EE3AF5"/>
    <w:rsid w:val="00EE3CE6"/>
    <w:rsid w:val="00EE3DE7"/>
    <w:rsid w:val="00EE509C"/>
    <w:rsid w:val="00EE5326"/>
    <w:rsid w:val="00EE5647"/>
    <w:rsid w:val="00EE5AB0"/>
    <w:rsid w:val="00EE6B02"/>
    <w:rsid w:val="00EE6E41"/>
    <w:rsid w:val="00EE7071"/>
    <w:rsid w:val="00EE791A"/>
    <w:rsid w:val="00EE7CEB"/>
    <w:rsid w:val="00EF0A1A"/>
    <w:rsid w:val="00EF1752"/>
    <w:rsid w:val="00EF1929"/>
    <w:rsid w:val="00EF1A58"/>
    <w:rsid w:val="00EF29C1"/>
    <w:rsid w:val="00EF2D9C"/>
    <w:rsid w:val="00EF3BAF"/>
    <w:rsid w:val="00EF4308"/>
    <w:rsid w:val="00EF4875"/>
    <w:rsid w:val="00EF49BA"/>
    <w:rsid w:val="00EF4AB1"/>
    <w:rsid w:val="00EF4B0C"/>
    <w:rsid w:val="00EF4F76"/>
    <w:rsid w:val="00EF5B30"/>
    <w:rsid w:val="00EF6B7C"/>
    <w:rsid w:val="00F00B0F"/>
    <w:rsid w:val="00F0101B"/>
    <w:rsid w:val="00F018DF"/>
    <w:rsid w:val="00F01ABC"/>
    <w:rsid w:val="00F02093"/>
    <w:rsid w:val="00F028A7"/>
    <w:rsid w:val="00F02AF6"/>
    <w:rsid w:val="00F039D5"/>
    <w:rsid w:val="00F042E5"/>
    <w:rsid w:val="00F04557"/>
    <w:rsid w:val="00F04A0C"/>
    <w:rsid w:val="00F054DE"/>
    <w:rsid w:val="00F073E6"/>
    <w:rsid w:val="00F07844"/>
    <w:rsid w:val="00F07B61"/>
    <w:rsid w:val="00F10ADD"/>
    <w:rsid w:val="00F10BC5"/>
    <w:rsid w:val="00F11CE1"/>
    <w:rsid w:val="00F1246B"/>
    <w:rsid w:val="00F129EF"/>
    <w:rsid w:val="00F12CF8"/>
    <w:rsid w:val="00F12D14"/>
    <w:rsid w:val="00F12DA4"/>
    <w:rsid w:val="00F13D33"/>
    <w:rsid w:val="00F14080"/>
    <w:rsid w:val="00F1423B"/>
    <w:rsid w:val="00F14ED0"/>
    <w:rsid w:val="00F15383"/>
    <w:rsid w:val="00F15BE6"/>
    <w:rsid w:val="00F16A5C"/>
    <w:rsid w:val="00F17115"/>
    <w:rsid w:val="00F20B1B"/>
    <w:rsid w:val="00F20E3E"/>
    <w:rsid w:val="00F22090"/>
    <w:rsid w:val="00F23891"/>
    <w:rsid w:val="00F23CD2"/>
    <w:rsid w:val="00F24586"/>
    <w:rsid w:val="00F249D1"/>
    <w:rsid w:val="00F24B2B"/>
    <w:rsid w:val="00F252E1"/>
    <w:rsid w:val="00F2594F"/>
    <w:rsid w:val="00F264D3"/>
    <w:rsid w:val="00F266DA"/>
    <w:rsid w:val="00F26EA7"/>
    <w:rsid w:val="00F26F73"/>
    <w:rsid w:val="00F2714B"/>
    <w:rsid w:val="00F274A6"/>
    <w:rsid w:val="00F27C5B"/>
    <w:rsid w:val="00F3091F"/>
    <w:rsid w:val="00F311D0"/>
    <w:rsid w:val="00F311FA"/>
    <w:rsid w:val="00F319D9"/>
    <w:rsid w:val="00F33DCB"/>
    <w:rsid w:val="00F3445D"/>
    <w:rsid w:val="00F34F03"/>
    <w:rsid w:val="00F34F2A"/>
    <w:rsid w:val="00F3552C"/>
    <w:rsid w:val="00F35B09"/>
    <w:rsid w:val="00F36C9C"/>
    <w:rsid w:val="00F37303"/>
    <w:rsid w:val="00F37F69"/>
    <w:rsid w:val="00F402DC"/>
    <w:rsid w:val="00F417E5"/>
    <w:rsid w:val="00F4252E"/>
    <w:rsid w:val="00F427C6"/>
    <w:rsid w:val="00F432B0"/>
    <w:rsid w:val="00F44BB2"/>
    <w:rsid w:val="00F45536"/>
    <w:rsid w:val="00F4564E"/>
    <w:rsid w:val="00F45A6D"/>
    <w:rsid w:val="00F460E1"/>
    <w:rsid w:val="00F46205"/>
    <w:rsid w:val="00F4634C"/>
    <w:rsid w:val="00F46C26"/>
    <w:rsid w:val="00F47599"/>
    <w:rsid w:val="00F50ADC"/>
    <w:rsid w:val="00F513E5"/>
    <w:rsid w:val="00F52203"/>
    <w:rsid w:val="00F52350"/>
    <w:rsid w:val="00F52A0B"/>
    <w:rsid w:val="00F52BDF"/>
    <w:rsid w:val="00F530CC"/>
    <w:rsid w:val="00F53AA7"/>
    <w:rsid w:val="00F53E39"/>
    <w:rsid w:val="00F542F3"/>
    <w:rsid w:val="00F54702"/>
    <w:rsid w:val="00F55355"/>
    <w:rsid w:val="00F5552B"/>
    <w:rsid w:val="00F55AFD"/>
    <w:rsid w:val="00F567C9"/>
    <w:rsid w:val="00F57F60"/>
    <w:rsid w:val="00F60CD9"/>
    <w:rsid w:val="00F6120B"/>
    <w:rsid w:val="00F6148B"/>
    <w:rsid w:val="00F61858"/>
    <w:rsid w:val="00F62292"/>
    <w:rsid w:val="00F62E1F"/>
    <w:rsid w:val="00F641BE"/>
    <w:rsid w:val="00F669A1"/>
    <w:rsid w:val="00F66D82"/>
    <w:rsid w:val="00F672F2"/>
    <w:rsid w:val="00F67620"/>
    <w:rsid w:val="00F6777F"/>
    <w:rsid w:val="00F677ED"/>
    <w:rsid w:val="00F70036"/>
    <w:rsid w:val="00F703B4"/>
    <w:rsid w:val="00F705E3"/>
    <w:rsid w:val="00F71777"/>
    <w:rsid w:val="00F71D6F"/>
    <w:rsid w:val="00F727B7"/>
    <w:rsid w:val="00F72C9B"/>
    <w:rsid w:val="00F73BF0"/>
    <w:rsid w:val="00F745FA"/>
    <w:rsid w:val="00F746CA"/>
    <w:rsid w:val="00F74BDD"/>
    <w:rsid w:val="00F74BEA"/>
    <w:rsid w:val="00F76206"/>
    <w:rsid w:val="00F76608"/>
    <w:rsid w:val="00F76966"/>
    <w:rsid w:val="00F76F02"/>
    <w:rsid w:val="00F77C7C"/>
    <w:rsid w:val="00F803BE"/>
    <w:rsid w:val="00F804C4"/>
    <w:rsid w:val="00F81204"/>
    <w:rsid w:val="00F81297"/>
    <w:rsid w:val="00F8129D"/>
    <w:rsid w:val="00F8153A"/>
    <w:rsid w:val="00F81789"/>
    <w:rsid w:val="00F81D40"/>
    <w:rsid w:val="00F82A92"/>
    <w:rsid w:val="00F8300F"/>
    <w:rsid w:val="00F84278"/>
    <w:rsid w:val="00F8565B"/>
    <w:rsid w:val="00F85717"/>
    <w:rsid w:val="00F85C86"/>
    <w:rsid w:val="00F8659E"/>
    <w:rsid w:val="00F86C49"/>
    <w:rsid w:val="00F86D73"/>
    <w:rsid w:val="00F86DD6"/>
    <w:rsid w:val="00F86E03"/>
    <w:rsid w:val="00F86EA9"/>
    <w:rsid w:val="00F87A5D"/>
    <w:rsid w:val="00F90BF9"/>
    <w:rsid w:val="00F91964"/>
    <w:rsid w:val="00F91ABC"/>
    <w:rsid w:val="00F91F6D"/>
    <w:rsid w:val="00F922E3"/>
    <w:rsid w:val="00F92810"/>
    <w:rsid w:val="00F93E01"/>
    <w:rsid w:val="00F9421F"/>
    <w:rsid w:val="00F9547C"/>
    <w:rsid w:val="00F956C3"/>
    <w:rsid w:val="00F956EB"/>
    <w:rsid w:val="00F95BFB"/>
    <w:rsid w:val="00F95CFA"/>
    <w:rsid w:val="00F95D14"/>
    <w:rsid w:val="00F95E14"/>
    <w:rsid w:val="00F9600D"/>
    <w:rsid w:val="00F9646D"/>
    <w:rsid w:val="00F96A26"/>
    <w:rsid w:val="00F96B6B"/>
    <w:rsid w:val="00F97B45"/>
    <w:rsid w:val="00FA0D0A"/>
    <w:rsid w:val="00FA0DD9"/>
    <w:rsid w:val="00FA0EC4"/>
    <w:rsid w:val="00FA1102"/>
    <w:rsid w:val="00FA112A"/>
    <w:rsid w:val="00FA14B0"/>
    <w:rsid w:val="00FA22EA"/>
    <w:rsid w:val="00FA2D72"/>
    <w:rsid w:val="00FA2F11"/>
    <w:rsid w:val="00FA3E43"/>
    <w:rsid w:val="00FA426D"/>
    <w:rsid w:val="00FA4439"/>
    <w:rsid w:val="00FA501D"/>
    <w:rsid w:val="00FA5BB4"/>
    <w:rsid w:val="00FA6282"/>
    <w:rsid w:val="00FA6407"/>
    <w:rsid w:val="00FA652C"/>
    <w:rsid w:val="00FA65B7"/>
    <w:rsid w:val="00FA67C0"/>
    <w:rsid w:val="00FA6D8D"/>
    <w:rsid w:val="00FA7597"/>
    <w:rsid w:val="00FA7B0F"/>
    <w:rsid w:val="00FA7E0B"/>
    <w:rsid w:val="00FB02C9"/>
    <w:rsid w:val="00FB1275"/>
    <w:rsid w:val="00FB1497"/>
    <w:rsid w:val="00FB2133"/>
    <w:rsid w:val="00FB2170"/>
    <w:rsid w:val="00FB2782"/>
    <w:rsid w:val="00FB27EC"/>
    <w:rsid w:val="00FB2850"/>
    <w:rsid w:val="00FB2D51"/>
    <w:rsid w:val="00FB3000"/>
    <w:rsid w:val="00FB3506"/>
    <w:rsid w:val="00FB3BCD"/>
    <w:rsid w:val="00FB3F72"/>
    <w:rsid w:val="00FB4089"/>
    <w:rsid w:val="00FB4B94"/>
    <w:rsid w:val="00FB6C98"/>
    <w:rsid w:val="00FB6D52"/>
    <w:rsid w:val="00FC097E"/>
    <w:rsid w:val="00FC1D1A"/>
    <w:rsid w:val="00FC1EFE"/>
    <w:rsid w:val="00FC21E7"/>
    <w:rsid w:val="00FC2530"/>
    <w:rsid w:val="00FC26B6"/>
    <w:rsid w:val="00FC3CAB"/>
    <w:rsid w:val="00FC444C"/>
    <w:rsid w:val="00FC477E"/>
    <w:rsid w:val="00FC4DC4"/>
    <w:rsid w:val="00FC4ECD"/>
    <w:rsid w:val="00FC5500"/>
    <w:rsid w:val="00FC5BFB"/>
    <w:rsid w:val="00FC6996"/>
    <w:rsid w:val="00FC76B8"/>
    <w:rsid w:val="00FC7A2F"/>
    <w:rsid w:val="00FC7E11"/>
    <w:rsid w:val="00FC7FAA"/>
    <w:rsid w:val="00FD0857"/>
    <w:rsid w:val="00FD0C57"/>
    <w:rsid w:val="00FD0F19"/>
    <w:rsid w:val="00FD10DA"/>
    <w:rsid w:val="00FD1BED"/>
    <w:rsid w:val="00FD2E97"/>
    <w:rsid w:val="00FD3119"/>
    <w:rsid w:val="00FD37DF"/>
    <w:rsid w:val="00FD38C6"/>
    <w:rsid w:val="00FD4281"/>
    <w:rsid w:val="00FD4BDA"/>
    <w:rsid w:val="00FD4DCB"/>
    <w:rsid w:val="00FD5153"/>
    <w:rsid w:val="00FD54C9"/>
    <w:rsid w:val="00FD5A1E"/>
    <w:rsid w:val="00FD6951"/>
    <w:rsid w:val="00FD6AF1"/>
    <w:rsid w:val="00FD7274"/>
    <w:rsid w:val="00FD799F"/>
    <w:rsid w:val="00FE0F35"/>
    <w:rsid w:val="00FE127F"/>
    <w:rsid w:val="00FE1468"/>
    <w:rsid w:val="00FE1925"/>
    <w:rsid w:val="00FE2DFE"/>
    <w:rsid w:val="00FE304A"/>
    <w:rsid w:val="00FE32C6"/>
    <w:rsid w:val="00FE3322"/>
    <w:rsid w:val="00FE3BD8"/>
    <w:rsid w:val="00FE6774"/>
    <w:rsid w:val="00FE700C"/>
    <w:rsid w:val="00FF07BC"/>
    <w:rsid w:val="00FF166B"/>
    <w:rsid w:val="00FF1CB8"/>
    <w:rsid w:val="00FF299D"/>
    <w:rsid w:val="00FF311E"/>
    <w:rsid w:val="00FF407D"/>
    <w:rsid w:val="00FF4126"/>
    <w:rsid w:val="00FF41BF"/>
    <w:rsid w:val="00FF41F0"/>
    <w:rsid w:val="00FF42A0"/>
    <w:rsid w:val="00FF4B2A"/>
    <w:rsid w:val="00FF502A"/>
    <w:rsid w:val="00FF623D"/>
    <w:rsid w:val="00FF681A"/>
    <w:rsid w:val="00FF6E6B"/>
    <w:rsid w:val="00FF6F77"/>
    <w:rsid w:val="00FF709A"/>
    <w:rsid w:val="00FF723E"/>
    <w:rsid w:val="00FF732A"/>
    <w:rsid w:val="00FF7B96"/>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5135">
      <w:bodyDiv w:val="1"/>
      <w:marLeft w:val="0"/>
      <w:marRight w:val="0"/>
      <w:marTop w:val="0"/>
      <w:marBottom w:val="0"/>
      <w:divBdr>
        <w:top w:val="none" w:sz="0" w:space="0" w:color="auto"/>
        <w:left w:val="none" w:sz="0" w:space="0" w:color="auto"/>
        <w:bottom w:val="none" w:sz="0" w:space="0" w:color="auto"/>
        <w:right w:val="none" w:sz="0" w:space="0" w:color="auto"/>
      </w:divBdr>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37690860">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212550">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194727183">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7627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fontTable" Target="fontTable.xml"/><Relationship Id="rId21" Type="http://schemas.openxmlformats.org/officeDocument/2006/relationships/image" Target="media/image11.png"/><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23104" TargetMode="External"/><Relationship Id="rId63" Type="http://schemas.openxmlformats.org/officeDocument/2006/relationships/hyperlink" Target="https://biobank.ndph.ox.ac.uk/showcase/field.cgi?id=1080" TargetMode="External"/><Relationship Id="rId68" Type="http://schemas.openxmlformats.org/officeDocument/2006/relationships/hyperlink" Target="https://biobank.ndph.ox.ac.uk/showcase/field.cgi?id=1578" TargetMode="External"/><Relationship Id="rId84" Type="http://schemas.openxmlformats.org/officeDocument/2006/relationships/hyperlink" Target="https://biobank.ndph.ox.ac.uk/showcase/field.cgi?id=24003" TargetMode="External"/><Relationship Id="rId89" Type="http://schemas.openxmlformats.org/officeDocument/2006/relationships/hyperlink" Target="https://biobank.ndph.ox.ac.uk/showcase/field.cgi?id=24021" TargetMode="External"/><Relationship Id="rId112" Type="http://schemas.openxmlformats.org/officeDocument/2006/relationships/hyperlink" Target="https://www.niehs.nih.gov/research/clinical/studies/pegs/about/data/index.cfm" TargetMode="External"/><Relationship Id="rId16" Type="http://schemas.openxmlformats.org/officeDocument/2006/relationships/image" Target="media/image4.png"/><Relationship Id="rId107" Type="http://schemas.openxmlformats.org/officeDocument/2006/relationships/image" Target="media/image33.png"/><Relationship Id="rId11" Type="http://schemas.openxmlformats.org/officeDocument/2006/relationships/image" Target="media/image1.emf"/><Relationship Id="rId32" Type="http://schemas.openxmlformats.org/officeDocument/2006/relationships/image" Target="media/image14.png"/><Relationship Id="rId37" Type="http://schemas.openxmlformats.org/officeDocument/2006/relationships/hyperlink" Target="https://biobank.ndph.ox.ac.uk/showcase/field.cgi?id=41270" TargetMode="External"/><Relationship Id="rId53" Type="http://schemas.openxmlformats.org/officeDocument/2006/relationships/image" Target="media/image20.png"/><Relationship Id="rId58" Type="http://schemas.openxmlformats.org/officeDocument/2006/relationships/hyperlink" Target="https://biobank.ndph.ox.ac.uk/showcase/field.cgi?id=884" TargetMode="External"/><Relationship Id="rId74" Type="http://schemas.openxmlformats.org/officeDocument/2006/relationships/hyperlink" Target="https://biobank.ndph.ox.ac.uk/showcase/field.cgi?id=4418" TargetMode="External"/><Relationship Id="rId79" Type="http://schemas.openxmlformats.org/officeDocument/2006/relationships/hyperlink" Target="https://biobank.ndph.ox.ac.uk/showcase/field.cgi?id=1558" TargetMode="External"/><Relationship Id="rId102" Type="http://schemas.openxmlformats.org/officeDocument/2006/relationships/image" Target="media/image28.png"/><Relationship Id="rId5" Type="http://schemas.openxmlformats.org/officeDocument/2006/relationships/numbering" Target="numbering.xml"/><Relationship Id="rId90" Type="http://schemas.openxmlformats.org/officeDocument/2006/relationships/hyperlink" Target="https://biobank.ndph.ox.ac.uk/showcase/field.cgi?id=24022" TargetMode="External"/><Relationship Id="rId95" Type="http://schemas.openxmlformats.org/officeDocument/2006/relationships/hyperlink" Target="https://biobank.ndph.ox.ac.uk/showcase/field.cgi?id=24508" TargetMode="External"/><Relationship Id="rId22" Type="http://schemas.openxmlformats.org/officeDocument/2006/relationships/image" Target="media/image12.png"/><Relationship Id="rId27" Type="http://schemas.openxmlformats.org/officeDocument/2006/relationships/image" Target="media/image9.emf"/><Relationship Id="rId43" Type="http://schemas.openxmlformats.org/officeDocument/2006/relationships/hyperlink" Target="https://biobank.ndph.ox.ac.uk/showcase/field.cgi?id=20002" TargetMode="External"/><Relationship Id="rId48" Type="http://schemas.openxmlformats.org/officeDocument/2006/relationships/hyperlink" Target="https://biobank.ndph.ox.ac.uk/showcase/field.cgi?id=30740" TargetMode="External"/><Relationship Id="rId64" Type="http://schemas.openxmlformats.org/officeDocument/2006/relationships/hyperlink" Target="https://biobank.ndph.ox.ac.uk/showcase/field.cgi?id=1090" TargetMode="External"/><Relationship Id="rId69" Type="http://schemas.openxmlformats.org/officeDocument/2006/relationships/hyperlink" Target="https://biobank.ndph.ox.ac.uk/showcase/field.cgi?id=1588" TargetMode="External"/><Relationship Id="rId113" Type="http://schemas.openxmlformats.org/officeDocument/2006/relationships/hyperlink" Target="https://www.niehs.nih.gov/research/clinical/studies/pegs/index.cfm" TargetMode="External"/><Relationship Id="rId118" Type="http://schemas.openxmlformats.org/officeDocument/2006/relationships/theme" Target="theme/theme1.xml"/><Relationship Id="rId80" Type="http://schemas.openxmlformats.org/officeDocument/2006/relationships/hyperlink" Target="https://biobank.ndph.ox.ac.uk/showcase/field.cgi?id=24004" TargetMode="External"/><Relationship Id="rId85" Type="http://schemas.openxmlformats.org/officeDocument/2006/relationships/hyperlink" Target="https://biobank.ndph.ox.ac.uk/showcase/field.cgi?id=24019" TargetMode="External"/><Relationship Id="rId12" Type="http://schemas.openxmlformats.org/officeDocument/2006/relationships/image" Target="media/image2.emf"/><Relationship Id="rId17" Type="http://schemas.openxmlformats.org/officeDocument/2006/relationships/image" Target="media/image7.png"/><Relationship Id="rId33" Type="http://schemas.openxmlformats.org/officeDocument/2006/relationships/image" Target="media/image21.png"/><Relationship Id="rId38" Type="http://schemas.openxmlformats.org/officeDocument/2006/relationships/hyperlink" Target="https://biobank.ndph.ox.ac.uk/showcase/field.cgi?id=41270" TargetMode="External"/><Relationship Id="rId59" Type="http://schemas.openxmlformats.org/officeDocument/2006/relationships/hyperlink" Target="https://biobank.ndph.ox.ac.uk/showcase/field.cgi?id=894" TargetMode="External"/><Relationship Id="rId103" Type="http://schemas.openxmlformats.org/officeDocument/2006/relationships/image" Target="media/image29.png"/><Relationship Id="rId108" Type="http://schemas.openxmlformats.org/officeDocument/2006/relationships/image" Target="media/image34.png"/><Relationship Id="rId54" Type="http://schemas.openxmlformats.org/officeDocument/2006/relationships/hyperlink" Target="https://biobank.ndph.ox.ac.uk/showcase/field.cgi?id=1878" TargetMode="External"/><Relationship Id="rId70" Type="http://schemas.openxmlformats.org/officeDocument/2006/relationships/hyperlink" Target="https://biobank.ndph.ox.ac.uk/showcase/field.cgi?id=1598" TargetMode="External"/><Relationship Id="rId75" Type="http://schemas.openxmlformats.org/officeDocument/2006/relationships/hyperlink" Target="https://biobank.ndph.ox.ac.uk/showcase/field.cgi?id=4429" TargetMode="External"/><Relationship Id="rId91" Type="http://schemas.openxmlformats.org/officeDocument/2006/relationships/hyperlink" Target="https://biobank.ndph.ox.ac.uk/showcase/field.cgi?id=24500" TargetMode="External"/><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genelist.niehs.nih.gov/vla" TargetMode="External"/><Relationship Id="rId28" Type="http://schemas.openxmlformats.org/officeDocument/2006/relationships/image" Target="media/image10.png"/><Relationship Id="rId49" Type="http://schemas.openxmlformats.org/officeDocument/2006/relationships/hyperlink" Target="https://biobank.ndph.ox.ac.uk/showcase/field.cgi?id=30746" TargetMode="External"/><Relationship Id="rId114" Type="http://schemas.openxmlformats.org/officeDocument/2006/relationships/hyperlink" Target="https://www.cog-genomics.org/plink/1.9/formats" TargetMode="External"/><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hyperlink" Target="https://biobank.ndph.ox.ac.uk/showcase/field.cgi?id=41270" TargetMode="External"/><Relationship Id="rId52" Type="http://schemas.openxmlformats.org/officeDocument/2006/relationships/image" Target="media/image18.png"/><Relationship Id="rId60" Type="http://schemas.openxmlformats.org/officeDocument/2006/relationships/hyperlink" Target="https://biobank.ndph.ox.ac.uk/showcase/field.cgi?id=904" TargetMode="External"/><Relationship Id="rId65" Type="http://schemas.openxmlformats.org/officeDocument/2006/relationships/hyperlink" Target="https://biobank.ndph.ox.ac.uk/showcase/field.cgi?id=20160" TargetMode="External"/><Relationship Id="rId73" Type="http://schemas.openxmlformats.org/officeDocument/2006/relationships/hyperlink" Target="https://biobank.ndph.ox.ac.uk/showcase/field.cgi?id=4407" TargetMode="External"/><Relationship Id="rId78" Type="http://schemas.openxmlformats.org/officeDocument/2006/relationships/hyperlink" Target="https://biobank.ndph.ox.ac.uk/showcase/field.cgi?id=1558" TargetMode="External"/><Relationship Id="rId81" Type="http://schemas.openxmlformats.org/officeDocument/2006/relationships/hyperlink" Target="https://biobank.ndph.ox.ac.uk/showcase/field.cgi?id=24016" TargetMode="External"/><Relationship Id="rId86" Type="http://schemas.openxmlformats.org/officeDocument/2006/relationships/hyperlink" Target="https://biobank.ndph.ox.ac.uk/showcase/field.cgi?id=24005" TargetMode="External"/><Relationship Id="rId94" Type="http://schemas.openxmlformats.org/officeDocument/2006/relationships/hyperlink" Target="https://biobank.ndph.ox.ac.uk/showcase/field.cgi?id=24506" TargetMode="External"/><Relationship Id="rId99" Type="http://schemas.openxmlformats.org/officeDocument/2006/relationships/image" Target="media/image25.png"/><Relationship Id="rId101"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png"/><Relationship Id="rId39" Type="http://schemas.openxmlformats.org/officeDocument/2006/relationships/hyperlink" Target="https://biobank.ndph.ox.ac.uk/showcase/field.cgi?id=2443" TargetMode="External"/><Relationship Id="rId109" Type="http://schemas.openxmlformats.org/officeDocument/2006/relationships/image" Target="media/image35.png"/><Relationship Id="rId34" Type="http://schemas.openxmlformats.org/officeDocument/2006/relationships/hyperlink" Target="https://biobank.ctsu.ox.ac.uk/crystal/field.cgi?id=22027" TargetMode="External"/><Relationship Id="rId50" Type="http://schemas.openxmlformats.org/officeDocument/2006/relationships/image" Target="media/image15.png"/><Relationship Id="rId55" Type="http://schemas.openxmlformats.org/officeDocument/2006/relationships/hyperlink" Target="https://biobank.ndph.ox.ac.uk/showcase/field.cgi?id=1883" TargetMode="External"/><Relationship Id="rId76" Type="http://schemas.openxmlformats.org/officeDocument/2006/relationships/hyperlink" Target="https://biobank.ndph.ox.ac.uk/showcase/field.cgi?id=4440" TargetMode="External"/><Relationship Id="rId97" Type="http://schemas.openxmlformats.org/officeDocument/2006/relationships/image" Target="media/image23.png"/><Relationship Id="rId104" Type="http://schemas.openxmlformats.org/officeDocument/2006/relationships/image" Target="media/image30.png"/><Relationship Id="rId7" Type="http://schemas.openxmlformats.org/officeDocument/2006/relationships/settings" Target="settings.xml"/><Relationship Id="rId71" Type="http://schemas.openxmlformats.org/officeDocument/2006/relationships/hyperlink" Target="https://biobank.ndph.ox.ac.uk/showcase/field.cgi?id=1608" TargetMode="External"/><Relationship Id="rId92" Type="http://schemas.openxmlformats.org/officeDocument/2006/relationships/hyperlink" Target="https://biobank.ndph.ox.ac.uk/showcase/field.cgi?id=24501" TargetMode="External"/><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hyperlink" Target="https://www.ebi.ac.uk/gwas/" TargetMode="External"/><Relationship Id="rId40" Type="http://schemas.openxmlformats.org/officeDocument/2006/relationships/hyperlink" Target="https://biobank.ndph.ox.ac.uk/showcase/field.cgi?id=20002" TargetMode="External"/><Relationship Id="rId45" Type="http://schemas.openxmlformats.org/officeDocument/2006/relationships/hyperlink" Target="https://biobank.ndph.ox.ac.uk/showcase/field.cgi?id=41272" TargetMode="External"/><Relationship Id="rId66" Type="http://schemas.openxmlformats.org/officeDocument/2006/relationships/hyperlink" Target="https://biobank.ndph.ox.ac.uk/showcase/field.cgi?id=1558" TargetMode="External"/><Relationship Id="rId87" Type="http://schemas.openxmlformats.org/officeDocument/2006/relationships/hyperlink" Target="https://biobank.ndph.ox.ac.uk/showcase/field.cgi?id=24006" TargetMode="External"/><Relationship Id="rId110" Type="http://schemas.openxmlformats.org/officeDocument/2006/relationships/image" Target="media/image36.png"/><Relationship Id="rId115" Type="http://schemas.openxmlformats.org/officeDocument/2006/relationships/hyperlink" Target="https://www.who.int/standards/classifications/classification-of-diseases" TargetMode="External"/><Relationship Id="rId61" Type="http://schemas.openxmlformats.org/officeDocument/2006/relationships/hyperlink" Target="https://biobank.ndph.ox.ac.uk/showcase/field.cgi?id=904" TargetMode="External"/><Relationship Id="rId82" Type="http://schemas.openxmlformats.org/officeDocument/2006/relationships/hyperlink" Target="https://biobank.ndph.ox.ac.uk/showcase/field.cgi?id=24017" TargetMode="External"/><Relationship Id="rId19" Type="http://schemas.openxmlformats.org/officeDocument/2006/relationships/image" Target="media/image5.png"/><Relationship Id="rId14" Type="http://schemas.openxmlformats.org/officeDocument/2006/relationships/image" Target="media/image4.emf"/><Relationship Id="rId30" Type="http://schemas.openxmlformats.org/officeDocument/2006/relationships/image" Target="media/image13.png"/><Relationship Id="rId35" Type="http://schemas.openxmlformats.org/officeDocument/2006/relationships/hyperlink" Target="https://biobank.ctsu.ox.ac.uk/crystal/field.cgi?id=21000" TargetMode="External"/><Relationship Id="rId56" Type="http://schemas.openxmlformats.org/officeDocument/2006/relationships/hyperlink" Target="https://biobank.ndph.ox.ac.uk/showcase/field.cgi?id=864" TargetMode="External"/><Relationship Id="rId77" Type="http://schemas.openxmlformats.org/officeDocument/2006/relationships/hyperlink" Target="https://biobank.ndph.ox.ac.uk/showcase/field.cgi?id=4451" TargetMode="External"/><Relationship Id="rId100" Type="http://schemas.openxmlformats.org/officeDocument/2006/relationships/image" Target="media/image26.png"/><Relationship Id="rId105"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image" Target="media/image16.png"/><Relationship Id="rId72" Type="http://schemas.openxmlformats.org/officeDocument/2006/relationships/hyperlink" Target="https://biobank.ndph.ox.ac.uk/showcase/field.cgi?id=1558" TargetMode="External"/><Relationship Id="rId93" Type="http://schemas.openxmlformats.org/officeDocument/2006/relationships/hyperlink" Target="https://biobank.ndph.ox.ac.uk/showcase/field.cgi?id=24502" TargetMode="External"/><Relationship Id="rId98" Type="http://schemas.openxmlformats.org/officeDocument/2006/relationships/image" Target="media/image24.png"/><Relationship Id="rId3" Type="http://schemas.openxmlformats.org/officeDocument/2006/relationships/customXml" Target="../customXml/item3.xml"/><Relationship Id="rId25" Type="http://schemas.openxmlformats.org/officeDocument/2006/relationships/image" Target="media/image7.emf"/><Relationship Id="rId46" Type="http://schemas.openxmlformats.org/officeDocument/2006/relationships/hyperlink" Target="https://biobank.ndph.ox.ac.uk/showcase/field.cgi?id=20002" TargetMode="External"/><Relationship Id="rId67" Type="http://schemas.openxmlformats.org/officeDocument/2006/relationships/hyperlink" Target="https://biobank.ndph.ox.ac.uk/showcase/field.cgi?id=1568" TargetMode="External"/><Relationship Id="rId116" Type="http://schemas.openxmlformats.org/officeDocument/2006/relationships/hyperlink" Target="https://www.phewascatalog.org/phecodes" TargetMode="External"/><Relationship Id="rId20" Type="http://schemas.openxmlformats.org/officeDocument/2006/relationships/image" Target="media/image6.png"/><Relationship Id="rId41" Type="http://schemas.openxmlformats.org/officeDocument/2006/relationships/hyperlink" Target="https://biobank.ndph.ox.ac.uk/showcase/field.cgi?id=41270" TargetMode="External"/><Relationship Id="rId62" Type="http://schemas.openxmlformats.org/officeDocument/2006/relationships/hyperlink" Target="https://biobank.ndph.ox.ac.uk/showcase/field.cgi?id=1070" TargetMode="External"/><Relationship Id="rId83" Type="http://schemas.openxmlformats.org/officeDocument/2006/relationships/hyperlink" Target="https://biobank.ndph.ox.ac.uk/showcase/field.cgi?id=24018" TargetMode="External"/><Relationship Id="rId88" Type="http://schemas.openxmlformats.org/officeDocument/2006/relationships/hyperlink" Target="https://biobank.ndph.ox.ac.uk/showcase/field.cgi?id=24020" TargetMode="External"/><Relationship Id="rId111" Type="http://schemas.openxmlformats.org/officeDocument/2006/relationships/image" Target="media/image37.png"/><Relationship Id="rId15" Type="http://schemas.openxmlformats.org/officeDocument/2006/relationships/image" Target="media/image3.png"/><Relationship Id="rId36" Type="http://schemas.openxmlformats.org/officeDocument/2006/relationships/hyperlink" Target="https://biobank.ndph.ox.ac.uk/showcase/field.cgi?id=20002" TargetMode="External"/><Relationship Id="rId57" Type="http://schemas.openxmlformats.org/officeDocument/2006/relationships/hyperlink" Target="https://biobank.ndph.ox.ac.uk/showcase/field.cgi?id=874" TargetMode="External"/><Relationship Id="rId106"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customXml/itemProps3.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3C3089D-E380-4984-8778-6815984E91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1074</Words>
  <Characters>120127</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1-12-23T00:40:00Z</dcterms:created>
  <dcterms:modified xsi:type="dcterms:W3CDTF">2022-03-2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oP7KC9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